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51588108"/>
        <w:docPartObj>
          <w:docPartGallery w:val="Cover Pages"/>
          <w:docPartUnique/>
        </w:docPartObj>
      </w:sdtPr>
      <w:sdtContent>
        <w:p w:rsidR="00E6744E" w:rsidRPr="00560143" w:rsidRDefault="00934F22" w:rsidP="00E6744E">
          <w:pPr>
            <w:spacing w:after="60"/>
            <w:rPr>
              <w:b/>
            </w:rPr>
          </w:pPr>
          <w:r>
            <w:rPr>
              <w:noProof/>
              <w:lang w:bidi="ne-NP"/>
            </w:rPr>
            <mc:AlternateContent>
              <mc:Choice Requires="wps">
                <w:drawing>
                  <wp:anchor distT="0" distB="0" distL="114300" distR="114300" simplePos="0" relativeHeight="251664384" behindDoc="0" locked="0" layoutInCell="1" allowOverlap="1" wp14:anchorId="2450E7EA" wp14:editId="4EDDB5A1">
                    <wp:simplePos x="0" y="0"/>
                    <wp:positionH relativeFrom="margin">
                      <wp:posOffset>-557530</wp:posOffset>
                    </wp:positionH>
                    <wp:positionV relativeFrom="paragraph">
                      <wp:posOffset>4283710</wp:posOffset>
                    </wp:positionV>
                    <wp:extent cx="6096000" cy="3429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23E" w:rsidRPr="0097261B" w:rsidRDefault="001A723E"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0E7EA" id="Rectangle 6" o:spid="_x0000_s1026" style="position:absolute;left:0;text-align:left;margin-left:-43.9pt;margin-top:337.3pt;width:480pt;height:2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" filled="f" fillcolor="#bbe0e3" stroked="f">
                    <v:textbox inset="0,0,0,0">
                      <w:txbxContent>
                        <w:p w:rsidR="001A723E" w:rsidRPr="0097261B" w:rsidRDefault="001A723E"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v:textbox>
                    <w10:wrap anchorx="margin"/>
                  </v:rect>
                </w:pict>
              </mc:Fallback>
            </mc:AlternateContent>
          </w:r>
          <w:r>
            <w:rPr>
              <w:noProof/>
              <w:lang w:bidi="ne-NP"/>
            </w:rPr>
            <mc:AlternateContent>
              <mc:Choice Requires="wps">
                <w:drawing>
                  <wp:anchor distT="0" distB="0" distL="114300" distR="114300" simplePos="0" relativeHeight="251659264" behindDoc="0" locked="0" layoutInCell="1" allowOverlap="1">
                    <wp:simplePos x="0" y="0"/>
                    <wp:positionH relativeFrom="margin">
                      <wp:posOffset>-567055</wp:posOffset>
                    </wp:positionH>
                    <wp:positionV relativeFrom="paragraph">
                      <wp:posOffset>3997961</wp:posOffset>
                    </wp:positionV>
                    <wp:extent cx="6096000" cy="3429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23E" w:rsidRPr="0097261B" w:rsidRDefault="001A723E"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44.65pt;margin-top:314.8pt;width:480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" filled="f" fillcolor="#bbe0e3" stroked="f">
                    <v:textbox inset="0,0,0,0">
                      <w:txbxContent>
                        <w:p w:rsidR="001A723E" w:rsidRPr="0097261B" w:rsidRDefault="001A723E"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v:textbox>
                    <w10:wrap anchorx="margin"/>
                  </v:rect>
                </w:pict>
              </mc:Fallback>
            </mc:AlternateContent>
          </w:r>
          <w:r w:rsidR="00E6744E">
            <w:rPr>
              <w:noProof/>
              <w:lang w:bidi="ne-NP"/>
            </w:rPr>
            <mc:AlternateContent>
              <mc:Choice Requires="wps">
                <w:drawing>
                  <wp:anchor distT="0" distB="0" distL="114300" distR="114300" simplePos="0" relativeHeight="251661312" behindDoc="0" locked="0" layoutInCell="1" allowOverlap="1">
                    <wp:simplePos x="0" y="0"/>
                    <wp:positionH relativeFrom="column">
                      <wp:posOffset>-609600</wp:posOffset>
                    </wp:positionH>
                    <wp:positionV relativeFrom="paragraph">
                      <wp:posOffset>5135245</wp:posOffset>
                    </wp:positionV>
                    <wp:extent cx="4603750" cy="45212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3750" cy="4521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A723E" w:rsidRPr="00CF347B" w:rsidRDefault="001A723E" w:rsidP="00E6744E">
                                <w:pPr>
                                  <w:autoSpaceDE w:val="0"/>
                                  <w:autoSpaceDN w:val="0"/>
                                  <w:adjustRightInd w:val="0"/>
                                  <w:rPr>
                                    <w:rFonts w:ascii="Arial" w:hAnsi="Arial" w:cs="Arial"/>
                                    <w:sz w:val="30"/>
                                    <w:szCs w:val="30"/>
                                  </w:rPr>
                                </w:pPr>
                                <w:r>
                                  <w:rPr>
                                    <w:rFonts w:ascii="Arial" w:hAnsi="Arial" w:cs="Arial"/>
                                    <w:sz w:val="30"/>
                                    <w:szCs w:val="30"/>
                                  </w:rPr>
                                  <w:t>Mahesh Thap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8pt;margin-top:404.35pt;width:362.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" filled="f" fillcolor="#bbe0e3" stroked="f">
                    <v:textbox inset="0,0,0,0">
                      <w:txbxContent>
                        <w:p w:rsidR="001A723E" w:rsidRPr="00CF347B" w:rsidRDefault="001A723E" w:rsidP="00E6744E">
                          <w:pPr>
                            <w:autoSpaceDE w:val="0"/>
                            <w:autoSpaceDN w:val="0"/>
                            <w:adjustRightInd w:val="0"/>
                            <w:rPr>
                              <w:rFonts w:ascii="Arial" w:hAnsi="Arial" w:cs="Arial"/>
                              <w:sz w:val="30"/>
                              <w:szCs w:val="30"/>
                            </w:rPr>
                          </w:pPr>
                          <w:r>
                            <w:rPr>
                              <w:rFonts w:ascii="Arial" w:hAnsi="Arial" w:cs="Arial"/>
                              <w:sz w:val="30"/>
                              <w:szCs w:val="30"/>
                            </w:rPr>
                            <w:t>Mahesh Thapa</w:t>
                          </w:r>
                        </w:p>
                      </w:txbxContent>
                    </v:textbox>
                  </v:rect>
                </w:pict>
              </mc:Fallback>
            </mc:AlternateContent>
          </w:r>
          <w:r w:rsidR="00E6744E">
            <w:rPr>
              <w:noProof/>
              <w:lang w:bidi="ne-NP"/>
            </w:rPr>
            <w:drawing>
              <wp:anchor distT="0" distB="0" distL="114300" distR="114300" simplePos="0" relativeHeight="251662336" behindDoc="1" locked="0" layoutInCell="1" allowOverlap="1">
                <wp:simplePos x="0" y="0"/>
                <wp:positionH relativeFrom="column">
                  <wp:posOffset>-1241425</wp:posOffset>
                </wp:positionH>
                <wp:positionV relativeFrom="page">
                  <wp:posOffset>0</wp:posOffset>
                </wp:positionV>
                <wp:extent cx="7543800" cy="10693400"/>
                <wp:effectExtent l="0" t="0" r="0" b="0"/>
                <wp:wrapNone/>
                <wp:docPr id="2" name="Picture 2" descr="cove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ver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9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44E" w:rsidRPr="00560143">
            <w:rPr>
              <w:b/>
            </w:rPr>
            <w:br w:type="page"/>
          </w:r>
        </w:p>
        <w:p w:rsidR="008D7EDD" w:rsidRPr="0097261B" w:rsidRDefault="00934F22" w:rsidP="008D7EDD">
          <w:pPr>
            <w:autoSpaceDE w:val="0"/>
            <w:autoSpaceDN w:val="0"/>
            <w:adjustRightInd w:val="0"/>
            <w:jc w:val="center"/>
            <w:rPr>
              <w:rFonts w:ascii="Arial" w:hAnsi="Arial" w:cs="Arial"/>
              <w:b/>
              <w:bCs/>
              <w:sz w:val="34"/>
              <w:szCs w:val="34"/>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1" w:line="240" w:lineRule="auto"/>
            <w:jc w:val="left"/>
            <w:rPr>
              <w:rFonts w:eastAsia="Times New Roman" w:cs="Times New Roman"/>
              <w:b/>
              <w:bCs/>
              <w:sz w:val="26"/>
              <w:szCs w:val="26"/>
            </w:rPr>
          </w:pPr>
        </w:p>
        <w:p w:rsidR="00175202" w:rsidRPr="00175202" w:rsidRDefault="00175202" w:rsidP="00985FB1">
          <w:pPr>
            <w:widowControl w:val="0"/>
            <w:spacing w:before="0" w:line="240" w:lineRule="auto"/>
            <w:ind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Pr="00175202">
            <w:rPr>
              <w:rFonts w:eastAsia="Calibri" w:hAnsi="Calibri" w:cs="Mangal"/>
              <w:spacing w:val="-1"/>
              <w:sz w:val="28"/>
            </w:rPr>
            <w:t>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175202">
          <w:pPr>
            <w:widowControl w:val="0"/>
            <w:spacing w:before="9" w:line="240" w:lineRule="auto"/>
            <w:jc w:val="left"/>
            <w:rPr>
              <w:rFonts w:eastAsia="Times New Roman" w:cs="Times New Roman"/>
              <w:sz w:val="31"/>
              <w:szCs w:val="31"/>
            </w:rPr>
          </w:pPr>
        </w:p>
        <w:p w:rsidR="00175202" w:rsidRPr="00175202" w:rsidRDefault="00985FB1" w:rsidP="00564271">
          <w:pPr>
            <w:spacing w:before="0"/>
            <w:jc w:val="center"/>
            <w:rPr>
              <w:rFonts w:eastAsia="Times New Roman" w:cs="Times New Roman"/>
              <w:sz w:val="28"/>
              <w:szCs w:val="28"/>
            </w:rPr>
          </w:pPr>
          <w:r w:rsidRPr="00985FB1">
            <w:rPr>
              <w:rFonts w:eastAsia="Cambria" w:cs="Mangal"/>
              <w:b/>
              <w:bCs/>
              <w:spacing w:val="-1"/>
              <w:sz w:val="28"/>
              <w:szCs w:val="28"/>
            </w:rPr>
            <w:t>Francisco Ramos</w:t>
          </w:r>
          <w:r w:rsidR="00175202" w:rsidRPr="00175202">
            <w:rPr>
              <w:rFonts w:eastAsia="Cambria" w:cs="Mangal"/>
              <w:b/>
              <w:bCs/>
              <w:spacing w:val="-1"/>
              <w:sz w:val="28"/>
              <w:szCs w:val="28"/>
            </w:rPr>
            <w:t>,</w:t>
          </w:r>
          <w:r w:rsidR="00175202" w:rsidRPr="00175202">
            <w:rPr>
              <w:rFonts w:eastAsia="Cambria" w:cs="Mangal"/>
              <w:b/>
              <w:bCs/>
              <w:spacing w:val="-3"/>
              <w:sz w:val="28"/>
              <w:szCs w:val="28"/>
            </w:rPr>
            <w:t xml:space="preserve"> </w:t>
          </w:r>
          <w:r w:rsidR="00175202" w:rsidRPr="00175202">
            <w:rPr>
              <w:rFonts w:eastAsia="Cambria" w:cs="Mangal"/>
              <w:b/>
              <w:bCs/>
              <w:spacing w:val="-1"/>
              <w:sz w:val="28"/>
              <w:szCs w:val="28"/>
            </w:rPr>
            <w:t>PhD</w:t>
          </w:r>
        </w:p>
        <w:p w:rsidR="00F62851" w:rsidRDefault="00F62851" w:rsidP="00660108">
          <w:pPr>
            <w:widowControl w:val="0"/>
            <w:spacing w:before="0"/>
            <w:jc w:val="center"/>
            <w:rPr>
              <w:rFonts w:eastAsia="Calibri" w:cs="Mangal"/>
              <w:spacing w:val="-1"/>
              <w:sz w:val="28"/>
            </w:rPr>
          </w:pPr>
          <w:r>
            <w:rPr>
              <w:rFonts w:eastAsia="Calibri" w:cs="Mangal"/>
              <w:spacing w:val="-1"/>
              <w:sz w:val="28"/>
            </w:rPr>
            <w:t>Associate Professor</w:t>
          </w:r>
        </w:p>
        <w:p w:rsidR="00F62851" w:rsidRDefault="00F62851" w:rsidP="00660108">
          <w:pPr>
            <w:widowControl w:val="0"/>
            <w:spacing w:before="0"/>
            <w:jc w:val="center"/>
            <w:rPr>
              <w:rFonts w:eastAsia="Calibri" w:cs="Mangal"/>
              <w:spacing w:val="-1"/>
              <w:sz w:val="28"/>
            </w:rPr>
          </w:pPr>
          <w:r>
            <w:rPr>
              <w:rFonts w:eastAsia="Calibri" w:cs="Mangal"/>
              <w:spacing w:val="-1"/>
              <w:sz w:val="28"/>
            </w:rPr>
            <w:t>Department of Computer Languages and Systems</w:t>
          </w:r>
        </w:p>
        <w:p w:rsidR="00985FB1" w:rsidRPr="00985FB1" w:rsidRDefault="00F62851" w:rsidP="00660108">
          <w:pPr>
            <w:widowControl w:val="0"/>
            <w:spacing w:before="0"/>
            <w:jc w:val="center"/>
            <w:rPr>
              <w:rFonts w:eastAsia="Calibri" w:cs="Mangal"/>
              <w:spacing w:val="-1"/>
              <w:sz w:val="28"/>
            </w:rPr>
          </w:pPr>
          <w:r>
            <w:rPr>
              <w:rFonts w:eastAsia="Calibri" w:cs="Mangal"/>
              <w:spacing w:val="-1"/>
              <w:sz w:val="28"/>
            </w:rPr>
            <w:t xml:space="preserve">University </w:t>
          </w:r>
          <w:r w:rsidR="00985FB1" w:rsidRPr="00985FB1">
            <w:rPr>
              <w:rFonts w:eastAsia="Calibri" w:cs="Mangal"/>
              <w:spacing w:val="-1"/>
              <w:sz w:val="28"/>
            </w:rPr>
            <w:t>Jaume I,</w:t>
          </w:r>
        </w:p>
        <w:p w:rsidR="00175202" w:rsidRPr="00175202" w:rsidRDefault="00985FB1" w:rsidP="00660108">
          <w:pPr>
            <w:widowControl w:val="0"/>
            <w:spacing w:before="0"/>
            <w:jc w:val="center"/>
            <w:rPr>
              <w:rFonts w:eastAsia="Times New Roman" w:cs="Times New Roman"/>
              <w:sz w:val="28"/>
              <w:szCs w:val="28"/>
            </w:rPr>
          </w:pPr>
          <w:r w:rsidRPr="00985FB1">
            <w:rPr>
              <w:rFonts w:eastAsia="Calibri" w:cs="Mangal"/>
              <w:spacing w:val="-1"/>
              <w:sz w:val="28"/>
            </w:rPr>
            <w:t>Castellón, Spain</w:t>
          </w:r>
        </w:p>
        <w:p w:rsidR="00175202" w:rsidRDefault="00175202" w:rsidP="00175202">
          <w:pPr>
            <w:widowControl w:val="0"/>
            <w:spacing w:before="5" w:line="240" w:lineRule="auto"/>
            <w:jc w:val="left"/>
            <w:rPr>
              <w:rFonts w:eastAsia="Times New Roman" w:cs="Times New Roman"/>
              <w:sz w:val="32"/>
              <w:szCs w:val="32"/>
            </w:rPr>
          </w:pPr>
        </w:p>
        <w:p w:rsidR="00985FB1" w:rsidRPr="00175202" w:rsidRDefault="00985FB1" w:rsidP="00175202">
          <w:pPr>
            <w:widowControl w:val="0"/>
            <w:spacing w:before="5" w:line="240" w:lineRule="auto"/>
            <w:jc w:val="left"/>
            <w:rPr>
              <w:rFonts w:eastAsia="Times New Roman" w:cs="Times New Roman"/>
              <w:sz w:val="32"/>
              <w:szCs w:val="32"/>
            </w:rPr>
          </w:pPr>
        </w:p>
        <w:p w:rsidR="00175202" w:rsidRPr="00175202" w:rsidRDefault="00175202" w:rsidP="00985FB1">
          <w:pPr>
            <w:widowControl w:val="0"/>
            <w:spacing w:before="0" w:line="240" w:lineRule="auto"/>
            <w:ind w:left="90"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00F62851">
            <w:rPr>
              <w:rFonts w:eastAsia="Calibri" w:hAnsi="Calibri" w:cs="Mangal"/>
              <w:spacing w:val="-2"/>
              <w:sz w:val="28"/>
            </w:rPr>
            <w:t>c</w:t>
          </w:r>
          <w:r w:rsidRPr="00175202">
            <w:rPr>
              <w:rFonts w:eastAsia="Calibri" w:hAnsi="Calibri" w:cs="Mangal"/>
              <w:spacing w:val="-2"/>
              <w:sz w:val="28"/>
            </w:rPr>
            <w:t>o-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985FB1">
          <w:pPr>
            <w:widowControl w:val="0"/>
            <w:spacing w:before="8" w:line="240" w:lineRule="auto"/>
            <w:ind w:left="90" w:right="44"/>
            <w:jc w:val="left"/>
            <w:rPr>
              <w:rFonts w:eastAsia="Times New Roman" w:cs="Times New Roman"/>
              <w:sz w:val="31"/>
              <w:szCs w:val="31"/>
            </w:rPr>
          </w:pPr>
        </w:p>
        <w:p w:rsidR="00660108" w:rsidRDefault="001D43E0" w:rsidP="00564271">
          <w:pPr>
            <w:spacing w:before="0"/>
            <w:jc w:val="center"/>
            <w:rPr>
              <w:rFonts w:eastAsia="Cambria" w:hAnsi="Cambria" w:cs="Mangal"/>
              <w:b/>
              <w:bCs/>
              <w:sz w:val="28"/>
              <w:szCs w:val="28"/>
            </w:rPr>
          </w:pPr>
          <w:r>
            <w:rPr>
              <w:rFonts w:eastAsia="Cambria" w:hAnsi="Cambria" w:cs="Mangal"/>
              <w:b/>
              <w:bCs/>
              <w:sz w:val="28"/>
              <w:szCs w:val="28"/>
            </w:rPr>
            <w:t>Oscar Belmonte Fer</w:t>
          </w:r>
          <w:r w:rsidR="00EC2859">
            <w:rPr>
              <w:rFonts w:eastAsia="Cambria" w:hAnsi="Cambria" w:cs="Mangal"/>
              <w:b/>
              <w:bCs/>
              <w:sz w:val="28"/>
              <w:szCs w:val="28"/>
            </w:rPr>
            <w:t>n</w:t>
          </w:r>
          <w:r>
            <w:rPr>
              <w:rFonts w:eastAsia="Cambria" w:hAnsi="Cambria" w:cs="Mangal"/>
              <w:b/>
              <w:bCs/>
              <w:sz w:val="28"/>
              <w:szCs w:val="28"/>
            </w:rPr>
            <w:t>á</w:t>
          </w:r>
          <w:r>
            <w:rPr>
              <w:rFonts w:eastAsia="Cambria" w:hAnsi="Cambria" w:cs="Mangal"/>
              <w:b/>
              <w:bCs/>
              <w:sz w:val="28"/>
              <w:szCs w:val="28"/>
            </w:rPr>
            <w:t>ndez, PhD</w:t>
          </w:r>
        </w:p>
        <w:p w:rsidR="00F62851" w:rsidRDefault="00F62851" w:rsidP="00564271">
          <w:pPr>
            <w:spacing w:before="0"/>
            <w:jc w:val="center"/>
            <w:rPr>
              <w:rFonts w:eastAsia="Cambria" w:hAnsi="Cambria" w:cs="Mangal"/>
              <w:b/>
              <w:bCs/>
              <w:sz w:val="28"/>
              <w:szCs w:val="28"/>
            </w:rPr>
          </w:pPr>
          <w:r>
            <w:rPr>
              <w:rFonts w:eastAsia="Calibri" w:cs="Mangal"/>
              <w:spacing w:val="-1"/>
              <w:sz w:val="28"/>
            </w:rPr>
            <w:t xml:space="preserve">Associate </w:t>
          </w:r>
          <w:r w:rsidRPr="00175202">
            <w:rPr>
              <w:rFonts w:eastAsia="Calibri" w:cs="Mangal"/>
              <w:spacing w:val="-1"/>
              <w:sz w:val="28"/>
            </w:rPr>
            <w:t>Professor</w:t>
          </w:r>
        </w:p>
        <w:p w:rsidR="00F62851" w:rsidRDefault="00F62851" w:rsidP="00F62851">
          <w:pPr>
            <w:widowControl w:val="0"/>
            <w:spacing w:before="0"/>
            <w:jc w:val="center"/>
            <w:rPr>
              <w:rFonts w:eastAsia="Calibri" w:cs="Mangal"/>
              <w:spacing w:val="-1"/>
              <w:sz w:val="28"/>
            </w:rPr>
          </w:pPr>
          <w:r>
            <w:rPr>
              <w:rFonts w:eastAsia="Calibri" w:cs="Mangal"/>
              <w:spacing w:val="-1"/>
              <w:sz w:val="28"/>
            </w:rPr>
            <w:t>Department of Computer Languages and Systems</w:t>
          </w:r>
        </w:p>
        <w:p w:rsidR="00660108" w:rsidRDefault="001D43E0" w:rsidP="00660108">
          <w:pPr>
            <w:widowControl w:val="0"/>
            <w:spacing w:before="0"/>
            <w:ind w:right="44"/>
            <w:jc w:val="center"/>
            <w:rPr>
              <w:rFonts w:eastAsia="Calibri" w:cs="Mangal"/>
              <w:spacing w:val="33"/>
              <w:sz w:val="28"/>
            </w:rPr>
          </w:pPr>
          <w:r>
            <w:rPr>
              <w:rFonts w:eastAsia="Calibri" w:cs="Mangal"/>
              <w:spacing w:val="-2"/>
              <w:sz w:val="28"/>
            </w:rPr>
            <w:t>U</w:t>
          </w:r>
          <w:r w:rsidR="00F62851">
            <w:rPr>
              <w:rFonts w:eastAsia="Calibri" w:cs="Mangal"/>
              <w:spacing w:val="-2"/>
              <w:sz w:val="28"/>
            </w:rPr>
            <w:t>niversity</w:t>
          </w:r>
          <w:r>
            <w:rPr>
              <w:rFonts w:eastAsia="Calibri" w:cs="Mangal"/>
              <w:spacing w:val="-2"/>
              <w:sz w:val="28"/>
            </w:rPr>
            <w:t xml:space="preserve"> Jaume I</w:t>
          </w:r>
          <w:r w:rsidR="00660108" w:rsidRPr="00175202">
            <w:rPr>
              <w:rFonts w:eastAsia="Calibri" w:cs="Mangal"/>
              <w:spacing w:val="33"/>
              <w:sz w:val="28"/>
            </w:rPr>
            <w:t xml:space="preserve"> </w:t>
          </w:r>
        </w:p>
        <w:p w:rsidR="00660108" w:rsidRPr="00175202" w:rsidRDefault="001D43E0" w:rsidP="00660108">
          <w:pPr>
            <w:widowControl w:val="0"/>
            <w:spacing w:before="0"/>
            <w:ind w:right="44"/>
            <w:jc w:val="center"/>
            <w:rPr>
              <w:rFonts w:eastAsia="Times New Roman" w:cs="Times New Roman"/>
              <w:sz w:val="28"/>
              <w:szCs w:val="28"/>
            </w:rPr>
          </w:pPr>
          <w:r>
            <w:rPr>
              <w:rFonts w:eastAsia="Calibri" w:cs="Mangal"/>
              <w:spacing w:val="-1"/>
              <w:sz w:val="28"/>
            </w:rPr>
            <w:t>Castellón, Spain</w:t>
          </w:r>
        </w:p>
        <w:p w:rsidR="00660108" w:rsidRPr="00A12A7B" w:rsidRDefault="00660108" w:rsidP="00BC5038">
          <w:pPr>
            <w:rPr>
              <w:rFonts w:eastAsia="Cambria" w:hAnsi="Cambria" w:cs="Mangal"/>
              <w:b/>
              <w:bCs/>
              <w:spacing w:val="-1"/>
              <w:sz w:val="28"/>
              <w:szCs w:val="28"/>
            </w:rPr>
          </w:pPr>
        </w:p>
        <w:p w:rsidR="00175202" w:rsidRPr="00A12A7B" w:rsidRDefault="001D43E0" w:rsidP="00564271">
          <w:pPr>
            <w:spacing w:before="0"/>
            <w:jc w:val="center"/>
            <w:rPr>
              <w:rFonts w:eastAsia="Times New Roman" w:cs="Times New Roman"/>
              <w:sz w:val="28"/>
              <w:szCs w:val="28"/>
            </w:rPr>
          </w:pPr>
          <w:r>
            <w:rPr>
              <w:rFonts w:eastAsia="Cambria" w:hAnsi="Cambria" w:cs="Mangal"/>
              <w:b/>
              <w:bCs/>
              <w:spacing w:val="-1"/>
              <w:sz w:val="28"/>
              <w:szCs w:val="28"/>
            </w:rPr>
            <w:t>Roberto Henriques</w:t>
          </w:r>
          <w:r w:rsidR="00E370F4">
            <w:rPr>
              <w:rFonts w:eastAsia="Cambria" w:hAnsi="Cambria" w:cs="Mangal"/>
              <w:b/>
              <w:bCs/>
              <w:spacing w:val="-1"/>
              <w:sz w:val="28"/>
              <w:szCs w:val="28"/>
            </w:rPr>
            <w:t>, PhD</w:t>
          </w:r>
        </w:p>
        <w:p w:rsidR="00E370F4" w:rsidRDefault="00EC2859" w:rsidP="00660108">
          <w:pPr>
            <w:widowControl w:val="0"/>
            <w:spacing w:before="0"/>
            <w:ind w:left="90" w:right="44"/>
            <w:jc w:val="center"/>
            <w:rPr>
              <w:rFonts w:eastAsia="Calibri" w:cs="Mangal"/>
              <w:spacing w:val="-1"/>
              <w:sz w:val="28"/>
              <w:lang w:val="es-ES"/>
            </w:rPr>
          </w:pPr>
          <w:r>
            <w:rPr>
              <w:rFonts w:eastAsia="Calibri" w:cs="Mangal"/>
              <w:spacing w:val="-1"/>
              <w:sz w:val="28"/>
              <w:lang w:val="es-ES"/>
            </w:rPr>
            <w:t>Assis</w:t>
          </w:r>
          <w:r w:rsidR="00660108" w:rsidRPr="00660108">
            <w:rPr>
              <w:rFonts w:eastAsia="Calibri" w:cs="Mangal"/>
              <w:spacing w:val="-1"/>
              <w:sz w:val="28"/>
              <w:lang w:val="es-ES"/>
            </w:rPr>
            <w:t>tant Professor</w:t>
          </w:r>
        </w:p>
        <w:p w:rsidR="00E370F4" w:rsidRDefault="00E370F4" w:rsidP="00660108">
          <w:pPr>
            <w:widowControl w:val="0"/>
            <w:spacing w:before="0"/>
            <w:ind w:left="90" w:right="44"/>
            <w:jc w:val="center"/>
            <w:rPr>
              <w:rFonts w:eastAsia="Calibri" w:cs="Mangal"/>
              <w:spacing w:val="-1"/>
              <w:sz w:val="28"/>
              <w:lang w:val="es-ES"/>
            </w:rPr>
          </w:pPr>
          <w:r>
            <w:rPr>
              <w:rFonts w:eastAsia="Calibri" w:cs="Mangal"/>
              <w:spacing w:val="-1"/>
              <w:sz w:val="28"/>
              <w:lang w:val="es-ES"/>
            </w:rPr>
            <w:t>NOVA Information Management School</w:t>
          </w:r>
        </w:p>
        <w:p w:rsidR="00985FB1" w:rsidRDefault="00B600A5" w:rsidP="00660108">
          <w:pPr>
            <w:widowControl w:val="0"/>
            <w:spacing w:before="0"/>
            <w:ind w:left="90" w:right="44"/>
            <w:jc w:val="center"/>
            <w:rPr>
              <w:rFonts w:eastAsia="Calibri" w:cs="Mangal"/>
              <w:spacing w:val="-1"/>
              <w:sz w:val="28"/>
              <w:lang w:val="es-ES"/>
            </w:rPr>
          </w:pPr>
          <w:r>
            <w:rPr>
              <w:rFonts w:eastAsia="Calibri" w:cs="Mangal"/>
              <w:spacing w:val="-1"/>
              <w:sz w:val="28"/>
              <w:lang w:val="es-ES"/>
            </w:rPr>
            <w:t>University of New Lisbon</w:t>
          </w:r>
        </w:p>
        <w:p w:rsidR="00175202" w:rsidRPr="00A12A7B" w:rsidRDefault="00175202" w:rsidP="00660108">
          <w:pPr>
            <w:widowControl w:val="0"/>
            <w:spacing w:before="0"/>
            <w:ind w:left="90" w:right="44"/>
            <w:jc w:val="center"/>
            <w:rPr>
              <w:rFonts w:eastAsia="Times New Roman" w:cs="Times New Roman"/>
              <w:sz w:val="28"/>
              <w:szCs w:val="28"/>
            </w:rPr>
          </w:pPr>
          <w:r w:rsidRPr="00A12A7B">
            <w:rPr>
              <w:rFonts w:eastAsia="Calibri" w:cs="Mangal"/>
              <w:spacing w:val="-2"/>
              <w:sz w:val="28"/>
            </w:rPr>
            <w:t>Lisbon,</w:t>
          </w:r>
          <w:r w:rsidRPr="00A12A7B">
            <w:rPr>
              <w:rFonts w:eastAsia="Calibri" w:cs="Mangal"/>
              <w:spacing w:val="-1"/>
              <w:sz w:val="28"/>
            </w:rPr>
            <w:t xml:space="preserve"> </w:t>
          </w:r>
          <w:r w:rsidRPr="00A12A7B">
            <w:rPr>
              <w:rFonts w:eastAsia="Calibri" w:cs="Mangal"/>
              <w:spacing w:val="-2"/>
              <w:sz w:val="28"/>
            </w:rPr>
            <w:t>Portugal</w:t>
          </w:r>
        </w:p>
        <w:p w:rsidR="00175202" w:rsidRDefault="00175202" w:rsidP="00985FB1">
          <w:pPr>
            <w:widowControl w:val="0"/>
            <w:spacing w:before="5" w:line="240" w:lineRule="auto"/>
            <w:ind w:left="90" w:right="44"/>
            <w:jc w:val="left"/>
            <w:rPr>
              <w:rFonts w:eastAsia="Times New Roman" w:cs="Times New Roman"/>
              <w:sz w:val="32"/>
              <w:szCs w:val="32"/>
            </w:rPr>
          </w:pPr>
        </w:p>
        <w:p w:rsidR="0007123D" w:rsidRDefault="0007123D" w:rsidP="00985FB1">
          <w:pPr>
            <w:widowControl w:val="0"/>
            <w:spacing w:before="5" w:line="240" w:lineRule="auto"/>
            <w:ind w:left="90" w:right="44"/>
            <w:jc w:val="left"/>
            <w:rPr>
              <w:rFonts w:eastAsia="Times New Roman" w:cs="Times New Roman"/>
              <w:sz w:val="32"/>
              <w:szCs w:val="32"/>
            </w:rPr>
          </w:pPr>
        </w:p>
        <w:p w:rsidR="00C428BF" w:rsidRDefault="00175202" w:rsidP="00564271">
          <w:pPr>
            <w:widowControl w:val="0"/>
            <w:spacing w:before="0" w:line="240" w:lineRule="auto"/>
            <w:ind w:left="90" w:right="44"/>
            <w:jc w:val="center"/>
            <w:sectPr w:rsidR="00C428BF" w:rsidSect="00C428BF">
              <w:footerReference w:type="default" r:id="rId9"/>
              <w:footerReference w:type="first" r:id="rId10"/>
              <w:pgSz w:w="11906" w:h="16838" w:code="9"/>
              <w:pgMar w:top="1699" w:right="1699" w:bottom="1699" w:left="1973" w:header="720" w:footer="720" w:gutter="0"/>
              <w:pgNumType w:fmt="lowerRoman" w:start="1"/>
              <w:cols w:space="720"/>
              <w:titlePg/>
              <w:docGrid w:linePitch="360"/>
            </w:sectPr>
          </w:pPr>
          <w:r w:rsidRPr="00175202">
            <w:rPr>
              <w:rFonts w:eastAsia="Calibri" w:hAnsi="Calibri" w:cs="Mangal"/>
              <w:spacing w:val="-1"/>
              <w:sz w:val="28"/>
            </w:rPr>
            <w:t>February</w:t>
          </w:r>
          <w:r w:rsidRPr="00175202">
            <w:rPr>
              <w:rFonts w:eastAsia="Calibri" w:hAnsi="Calibri" w:cs="Mangal"/>
              <w:spacing w:val="-4"/>
              <w:sz w:val="28"/>
            </w:rPr>
            <w:t xml:space="preserve"> </w:t>
          </w:r>
          <w:r w:rsidRPr="00175202">
            <w:rPr>
              <w:rFonts w:eastAsia="Calibri" w:hAnsi="Calibri" w:cs="Mangal"/>
              <w:sz w:val="28"/>
            </w:rPr>
            <w:t>2017</w:t>
          </w:r>
          <w:r w:rsidR="00E6744E" w:rsidRPr="00560143">
            <w:br w:type="page"/>
          </w:r>
        </w:p>
        <w:p w:rsidR="00E6744E" w:rsidRPr="00800299" w:rsidRDefault="00C428BF" w:rsidP="008B4EE2">
          <w:pPr>
            <w:pStyle w:val="Heading"/>
            <w:outlineLvl w:val="0"/>
          </w:pPr>
          <w:bookmarkStart w:id="0" w:name="_Toc505348266"/>
          <w:r w:rsidRPr="008B4EE2">
            <w:rPr>
              <w:caps w:val="0"/>
            </w:rPr>
            <w:lastRenderedPageBreak/>
            <w:t>ACKNOWLEDGMENTS</w:t>
          </w:r>
          <w:bookmarkEnd w:id="0"/>
        </w:p>
        <w:p w:rsidR="00E6744E" w:rsidRPr="00800299" w:rsidRDefault="00E6744E" w:rsidP="00E6744E">
          <w:pPr>
            <w:spacing w:after="60"/>
          </w:pPr>
        </w:p>
        <w:p w:rsidR="00400F81" w:rsidRDefault="0007123D" w:rsidP="00BA7F87">
          <w:pPr>
            <w:spacing w:after="60"/>
          </w:pPr>
          <w:r>
            <w:t xml:space="preserve">I would like to </w:t>
          </w:r>
          <w:r w:rsidR="00EC2859">
            <w:t>thank</w:t>
          </w:r>
          <w:r>
            <w:t xml:space="preserve"> </w:t>
          </w:r>
          <w:r w:rsidR="00400F81">
            <w:t xml:space="preserve">all those without whom this </w:t>
          </w:r>
          <w:r w:rsidR="00EC2859">
            <w:t>dissertation</w:t>
          </w:r>
          <w:r w:rsidR="00400F81">
            <w:t xml:space="preserve"> would not have been possible. </w:t>
          </w:r>
        </w:p>
        <w:p w:rsidR="00832F76" w:rsidRDefault="00400F81" w:rsidP="00BA7F87">
          <w:pPr>
            <w:spacing w:after="60"/>
          </w:pPr>
          <w:r>
            <w:t xml:space="preserve">I would like to </w:t>
          </w:r>
          <w:r w:rsidR="00EC2859">
            <w:t xml:space="preserve">express my sincere gratitude to Dr. Francisco Ramos, Dr. </w:t>
          </w:r>
          <w:r w:rsidR="00EC2859" w:rsidRPr="00EC2859">
            <w:t>Oscar Belmonte Fer</w:t>
          </w:r>
          <w:r w:rsidR="00EC2859">
            <w:t>n</w:t>
          </w:r>
          <w:r w:rsidR="00EC2859" w:rsidRPr="00EC2859">
            <w:t>ández</w:t>
          </w:r>
          <w:r w:rsidR="00EC2859">
            <w:t xml:space="preserve"> and Dr. Roberto Henriques</w:t>
          </w:r>
          <w:r w:rsidR="00832F76">
            <w:t xml:space="preserve"> for </w:t>
          </w:r>
          <w:r w:rsidR="00EC2859">
            <w:t xml:space="preserve">supervising the dissertation work. </w:t>
          </w:r>
        </w:p>
        <w:p w:rsidR="009A5F2B" w:rsidRDefault="00832F76" w:rsidP="00BA7F87">
          <w:pPr>
            <w:spacing w:after="60"/>
          </w:pPr>
          <w:r>
            <w:t xml:space="preserve">I am grateful to the Erasmus Mundus program for the </w:t>
          </w:r>
          <w:r w:rsidR="009A5F2B">
            <w:t>opportunity</w:t>
          </w:r>
          <w:r>
            <w:t xml:space="preserve"> to purse the course </w:t>
          </w:r>
          <w:r w:rsidR="009A5F2B">
            <w:t>M</w:t>
          </w:r>
          <w:r w:rsidR="005A0280">
            <w:t xml:space="preserve">.Sc in Geospatial Technologies. It was also an opportunity to be among inspirational teachers and amicable and brilliant classmates.  </w:t>
          </w:r>
        </w:p>
        <w:p w:rsidR="00832F76" w:rsidRDefault="0018286C" w:rsidP="00BA7F87">
          <w:pPr>
            <w:spacing w:after="60"/>
          </w:pPr>
          <w:r>
            <w:t xml:space="preserve">Finally, </w:t>
          </w:r>
          <w:r w:rsidR="00CB30AA">
            <w:t>I would like</w:t>
          </w:r>
          <w:r w:rsidR="00832F76">
            <w:t xml:space="preserve"> to take this </w:t>
          </w:r>
          <w:r w:rsidR="00CB30AA">
            <w:t>opportunity</w:t>
          </w:r>
          <w:r w:rsidR="00832F76">
            <w:t xml:space="preserve"> to express my love and grati</w:t>
          </w:r>
          <w:r w:rsidR="0098293D">
            <w:t xml:space="preserve">tude to my family. </w:t>
          </w:r>
          <w:r w:rsidR="006E1583">
            <w:t xml:space="preserve"> </w:t>
          </w:r>
        </w:p>
        <w:p w:rsidR="00400F81" w:rsidRDefault="00400F81">
          <w:pPr>
            <w:spacing w:before="0" w:after="160" w:line="259" w:lineRule="auto"/>
            <w:jc w:val="left"/>
          </w:pPr>
          <w:r>
            <w:br w:type="page"/>
          </w:r>
        </w:p>
        <w:p w:rsidR="00934F22" w:rsidRPr="007F78FE" w:rsidRDefault="00934F22" w:rsidP="00934F22">
          <w:pPr>
            <w:spacing w:after="60"/>
            <w:jc w:val="center"/>
            <w:rPr>
              <w:sz w:val="28"/>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E6744E" w:rsidRDefault="00E6744E" w:rsidP="008B4EE2">
          <w:pPr>
            <w:pStyle w:val="Heading"/>
            <w:outlineLvl w:val="0"/>
          </w:pPr>
          <w:bookmarkStart w:id="1" w:name="_Toc505348267"/>
          <w:r>
            <w:t>ABSTRACT</w:t>
          </w:r>
          <w:bookmarkEnd w:id="1"/>
        </w:p>
        <w:p w:rsidR="00302D96" w:rsidRDefault="005602E6" w:rsidP="00EC2757">
          <w:r>
            <w:t xml:space="preserve">Unstructured textual data is one of the most </w:t>
          </w:r>
          <w:r w:rsidR="000F311E">
            <w:t>dominant</w:t>
          </w:r>
          <w:r>
            <w:t xml:space="preserve"> form</w:t>
          </w:r>
          <w:r w:rsidR="00D57B94">
            <w:t>s</w:t>
          </w:r>
          <w:r>
            <w:t xml:space="preserve"> of</w:t>
          </w:r>
          <w:r w:rsidR="000F311E">
            <w:t xml:space="preserve"> communication. Especially after the adoption of Web 2.0, there has been </w:t>
          </w:r>
          <w:r w:rsidR="00D57B94">
            <w:t xml:space="preserve">a </w:t>
          </w:r>
          <w:r w:rsidR="000F311E">
            <w:t xml:space="preserve">massive surge in rate of generation of unstructured textual data. While large amount of information is intuitively better for proper decision making, it also means that it becomes virtually impossible to manually process, discover and extract useful information from textual data. </w:t>
          </w:r>
          <w:r w:rsidR="00A63D51">
            <w:t>Several supervised and unsupervised techniques in text mining have been developed to classify, cluster and extract information from texts. While text data mining provides insight to the contents of the texts, these techniques do not provide insights to the location component of the texts. In simple terms, text data mining addresses “What is the text about?” but fails to answer the “Where is the text about?</w:t>
          </w:r>
          <w:r w:rsidR="00B81DD1">
            <w:t>”</w:t>
          </w:r>
          <w:r w:rsidR="00A63D51">
            <w:t xml:space="preserve"> </w:t>
          </w:r>
          <w:r w:rsidR="007E1773">
            <w:t>Since</w:t>
          </w:r>
          <w:r w:rsidR="00B81DD1">
            <w:t xml:space="preserve"> textual data have a </w:t>
          </w:r>
          <w:r w:rsidR="007E1773">
            <w:t>large amount</w:t>
          </w:r>
          <w:r w:rsidR="00B81DD1">
            <w:t xml:space="preserve"> of </w:t>
          </w:r>
          <w:r w:rsidR="007E1773">
            <w:t>geographic content (estimates of about 80%), it can be safely reasoned that answering “Where is the text about?” adds significant insights about the texts. In this study, a collection of news articles from the year 2017 were analyzed using</w:t>
          </w:r>
          <w:r w:rsidR="00850D9F">
            <w:t xml:space="preserve"> topic modelling, an unsupervised</w:t>
          </w:r>
          <w:r w:rsidR="007E1773">
            <w:t xml:space="preserve"> text mining</w:t>
          </w:r>
          <w:r w:rsidR="00850D9F">
            <w:t xml:space="preserve"> technique</w:t>
          </w:r>
          <w:r w:rsidR="007E1773">
            <w:t xml:space="preserve">. Topics </w:t>
          </w:r>
          <w:r w:rsidR="00850D9F">
            <w:t xml:space="preserve">were discovered from the text collections using Latent Dirichlet Allocation method, a popular topic modelling technique. Topics are probability distribution of words which correspond to one of the concepts covered in the text. Spatial locations were extracted from text documents by geoparsing them. Topics were </w:t>
          </w:r>
          <w:r w:rsidR="008176C3">
            <w:t xml:space="preserve">geovisualized as interactive maps </w:t>
          </w:r>
          <w:r w:rsidR="00850D9F">
            <w:t xml:space="preserve">according to the probability of each spatial location </w:t>
          </w:r>
          <w:r w:rsidR="00170125">
            <w:t>word</w:t>
          </w:r>
          <w:r w:rsidR="00850D9F">
            <w:t xml:space="preserve"> which contributed to the </w:t>
          </w:r>
          <w:r w:rsidR="00170125">
            <w:t xml:space="preserve">corresponding topic. </w:t>
          </w:r>
          <w:r w:rsidR="0056207D">
            <w:t xml:space="preserve">This is analogous to thematic mapping in GIS. Coordinates obtained from geoparsed words provide </w:t>
          </w:r>
          <w:r w:rsidR="00AF252C">
            <w:t xml:space="preserve">basis for georeferencing the topics while the </w:t>
          </w:r>
          <w:r w:rsidR="0056207D">
            <w:t xml:space="preserve">probability of such location words corresponding to the particular </w:t>
          </w:r>
          <w:r w:rsidR="00F7075F">
            <w:t>topics provide</w:t>
          </w:r>
          <w:r w:rsidR="0056207D">
            <w:t xml:space="preserve"> the attribute value for thematic mapping.</w:t>
          </w:r>
          <w:r w:rsidR="00DF7B76">
            <w:t xml:space="preserve"> An interactive geovisualization </w:t>
          </w:r>
          <w:r w:rsidR="00693D37">
            <w:t>was</w:t>
          </w:r>
          <w:r w:rsidR="00DF7B76">
            <w:t xml:space="preserve"> constructed using leaflet library. </w:t>
          </w:r>
          <w:r w:rsidR="00693D37">
            <w:t xml:space="preserve">A </w:t>
          </w:r>
          <w:r w:rsidR="00D57B94">
            <w:t>comparative</w:t>
          </w:r>
          <w:r w:rsidR="00693D37">
            <w:t xml:space="preserve"> analysis of the maps were made to see if they provided spatial </w:t>
          </w:r>
          <w:r w:rsidR="005F3785">
            <w:t>context to the topics.</w:t>
          </w:r>
          <w:r w:rsidR="00693D37">
            <w:t xml:space="preserve"> </w:t>
          </w:r>
        </w:p>
      </w:sdtContent>
    </w:sdt>
    <w:p w:rsidR="002F6310" w:rsidRDefault="002F6310" w:rsidP="005872BD">
      <w:pPr>
        <w:pStyle w:val="captions"/>
      </w:pPr>
    </w:p>
    <w:p w:rsidR="00E6744E" w:rsidRDefault="00E6744E" w:rsidP="005872BD">
      <w:pPr>
        <w:pStyle w:val="captions"/>
      </w:pPr>
    </w:p>
    <w:p w:rsidR="00E6744E" w:rsidRPr="006C243A" w:rsidRDefault="00E6744E" w:rsidP="006C243A">
      <w:pPr>
        <w:spacing w:before="0" w:after="160" w:line="259" w:lineRule="auto"/>
        <w:jc w:val="center"/>
        <w:rPr>
          <w:sz w:val="20"/>
        </w:rPr>
      </w:pPr>
      <w:r w:rsidRPr="00B76505">
        <w:lastRenderedPageBreak/>
        <w:t>KEYWORDS</w:t>
      </w:r>
    </w:p>
    <w:p w:rsidR="00E6744E" w:rsidRPr="00B76505" w:rsidRDefault="00E6744E" w:rsidP="00E6744E">
      <w:pPr>
        <w:spacing w:after="60"/>
        <w:rPr>
          <w:sz w:val="28"/>
        </w:rPr>
      </w:pPr>
    </w:p>
    <w:p w:rsidR="004E1761" w:rsidRDefault="004E1761" w:rsidP="00E6744E">
      <w:pPr>
        <w:spacing w:after="60"/>
      </w:pPr>
      <w:r>
        <w:t>Topic Modelling</w:t>
      </w:r>
    </w:p>
    <w:p w:rsidR="004E1761" w:rsidRDefault="004E1761" w:rsidP="00E6744E">
      <w:pPr>
        <w:spacing w:after="60"/>
      </w:pPr>
      <w:r>
        <w:t>Geoparsing</w:t>
      </w:r>
    </w:p>
    <w:p w:rsidR="004E1761" w:rsidRDefault="004E1761" w:rsidP="00E6744E">
      <w:pPr>
        <w:spacing w:after="60"/>
      </w:pPr>
      <w:r>
        <w:t>Natural Language Processing</w:t>
      </w:r>
    </w:p>
    <w:p w:rsidR="004E1761" w:rsidRDefault="004E1761" w:rsidP="00E6744E">
      <w:pPr>
        <w:spacing w:after="60"/>
      </w:pPr>
      <w:r>
        <w:t>Geovisualization</w:t>
      </w:r>
    </w:p>
    <w:p w:rsidR="00AB44B9" w:rsidRDefault="005F3785" w:rsidP="00E6744E">
      <w:pPr>
        <w:spacing w:after="60"/>
      </w:pPr>
      <w:r>
        <w:t>Spatial Context</w:t>
      </w:r>
    </w:p>
    <w:p w:rsidR="004E1761" w:rsidRDefault="004E1761" w:rsidP="00E6744E">
      <w:pPr>
        <w:spacing w:after="60"/>
      </w:pPr>
    </w:p>
    <w:p w:rsidR="00E6744E" w:rsidRPr="00746EB6" w:rsidRDefault="00E6744E" w:rsidP="00E6744E">
      <w:pPr>
        <w:spacing w:after="60"/>
      </w:pPr>
    </w:p>
    <w:p w:rsidR="00E6744E" w:rsidRPr="00746EB6" w:rsidRDefault="00E6744E" w:rsidP="00E6744E">
      <w:pPr>
        <w:spacing w:after="60"/>
      </w:pPr>
    </w:p>
    <w:p w:rsidR="00E6744E" w:rsidRDefault="00E6744E" w:rsidP="00E6744E">
      <w:pPr>
        <w:spacing w:after="60"/>
      </w:pPr>
    </w:p>
    <w:p w:rsidR="00E6744E" w:rsidRDefault="00E6744E" w:rsidP="00E6744E">
      <w:pPr>
        <w:spacing w:after="60"/>
      </w:pPr>
    </w:p>
    <w:p w:rsidR="00E6744E" w:rsidRPr="0052177B" w:rsidRDefault="00E6744E" w:rsidP="00E6744E">
      <w:pPr>
        <w:spacing w:after="60"/>
      </w:pPr>
      <w:r>
        <w:br w:type="page"/>
      </w:r>
    </w:p>
    <w:p w:rsidR="00E6744E" w:rsidRPr="00560143" w:rsidRDefault="00E6744E" w:rsidP="008B4EE2">
      <w:pPr>
        <w:pStyle w:val="Heading"/>
        <w:outlineLvl w:val="0"/>
      </w:pPr>
      <w:bookmarkStart w:id="2" w:name="_Toc505348268"/>
      <w:r w:rsidRPr="00560143">
        <w:lastRenderedPageBreak/>
        <w:t>ACRONYMS</w:t>
      </w:r>
      <w:bookmarkEnd w:id="2"/>
    </w:p>
    <w:p w:rsidR="00E6744E" w:rsidRPr="00560143" w:rsidRDefault="00E6744E" w:rsidP="00E6744E">
      <w:pPr>
        <w:spacing w:after="60"/>
        <w:rPr>
          <w:lang w:val="pt-PT"/>
        </w:rPr>
      </w:pPr>
    </w:p>
    <w:p w:rsidR="00E6744E" w:rsidRDefault="00D86983" w:rsidP="00E6744E">
      <w:pPr>
        <w:spacing w:after="60"/>
        <w:rPr>
          <w:lang w:val="pt-PT"/>
        </w:rPr>
      </w:pPr>
      <w:r>
        <w:rPr>
          <w:b/>
          <w:bCs/>
          <w:lang w:val="pt-PT"/>
        </w:rPr>
        <w:t xml:space="preserve">API  - </w:t>
      </w:r>
      <w:r>
        <w:rPr>
          <w:lang w:val="pt-PT"/>
        </w:rPr>
        <w:t>Application Programming Interface</w:t>
      </w:r>
    </w:p>
    <w:p w:rsidR="00BC7AAC" w:rsidRPr="00D86983" w:rsidRDefault="00BC7AAC" w:rsidP="00E6744E">
      <w:pPr>
        <w:spacing w:after="60"/>
        <w:rPr>
          <w:lang w:val="pt-PT"/>
        </w:rPr>
      </w:pPr>
      <w:r w:rsidRPr="00BC7AAC">
        <w:rPr>
          <w:b/>
          <w:bCs/>
          <w:lang w:val="pt-PT"/>
        </w:rPr>
        <w:t>Kb</w:t>
      </w:r>
      <w:r>
        <w:rPr>
          <w:lang w:val="pt-PT"/>
        </w:rPr>
        <w:t xml:space="preserve"> - Kilobytes</w:t>
      </w:r>
    </w:p>
    <w:p w:rsidR="004E1761" w:rsidRDefault="004E1761" w:rsidP="004E1761">
      <w:pPr>
        <w:spacing w:after="60"/>
        <w:rPr>
          <w:b/>
          <w:bCs/>
          <w:lang w:val="pt-PT"/>
        </w:rPr>
      </w:pPr>
      <w:r>
        <w:rPr>
          <w:b/>
          <w:bCs/>
          <w:lang w:val="pt-PT"/>
        </w:rPr>
        <w:t>NLP</w:t>
      </w:r>
      <w:r>
        <w:rPr>
          <w:lang w:val="pt-PT"/>
        </w:rPr>
        <w:t xml:space="preserve"> -</w:t>
      </w:r>
      <w:r w:rsidR="00E6744E" w:rsidRPr="00560143">
        <w:rPr>
          <w:lang w:val="pt-PT"/>
        </w:rPr>
        <w:t xml:space="preserve"> </w:t>
      </w:r>
      <w:r>
        <w:rPr>
          <w:lang w:val="pt-PT"/>
        </w:rPr>
        <w:t>Natural Language Processing</w:t>
      </w:r>
    </w:p>
    <w:p w:rsidR="004E1761" w:rsidRDefault="004E1761" w:rsidP="004E1761">
      <w:pPr>
        <w:spacing w:after="60"/>
        <w:rPr>
          <w:lang w:val="pt-PT"/>
        </w:rPr>
      </w:pPr>
      <w:r>
        <w:rPr>
          <w:b/>
          <w:bCs/>
          <w:lang w:val="pt-PT"/>
        </w:rPr>
        <w:t xml:space="preserve">LDP - </w:t>
      </w:r>
      <w:r>
        <w:rPr>
          <w:lang w:val="pt-PT"/>
        </w:rPr>
        <w:t>Latent Dirichlet Allocation</w:t>
      </w:r>
    </w:p>
    <w:p w:rsidR="004E1761" w:rsidRDefault="004E1761" w:rsidP="004E1761">
      <w:pPr>
        <w:spacing w:after="60"/>
        <w:rPr>
          <w:lang w:val="pt-PT"/>
        </w:rPr>
      </w:pPr>
      <w:r>
        <w:rPr>
          <w:b/>
          <w:bCs/>
          <w:lang w:val="pt-PT"/>
        </w:rPr>
        <w:t xml:space="preserve">LSI – </w:t>
      </w:r>
      <w:r>
        <w:rPr>
          <w:lang w:val="pt-PT"/>
        </w:rPr>
        <w:t>Latent Semantic Indexing</w:t>
      </w:r>
      <w:r>
        <w:rPr>
          <w:b/>
          <w:bCs/>
          <w:lang w:val="pt-PT"/>
        </w:rPr>
        <w:t xml:space="preserve">  </w:t>
      </w:r>
    </w:p>
    <w:p w:rsidR="00A41994" w:rsidRDefault="00A41994">
      <w:pPr>
        <w:spacing w:before="0" w:after="160" w:line="259" w:lineRule="auto"/>
        <w:jc w:val="left"/>
        <w:rPr>
          <w:lang w:val="pt-PT"/>
        </w:rPr>
      </w:pPr>
      <w:r>
        <w:rPr>
          <w:lang w:val="pt-PT"/>
        </w:rPr>
        <w:br w:type="page"/>
      </w:r>
    </w:p>
    <w:sdt>
      <w:sdtPr>
        <w:rPr>
          <w:rFonts w:ascii="Times New Roman" w:eastAsiaTheme="minorHAnsi" w:hAnsi="Times New Roman" w:cstheme="minorBidi"/>
          <w:color w:val="auto"/>
          <w:sz w:val="24"/>
          <w:szCs w:val="22"/>
        </w:rPr>
        <w:id w:val="1515348320"/>
        <w:docPartObj>
          <w:docPartGallery w:val="Table of Contents"/>
          <w:docPartUnique/>
        </w:docPartObj>
      </w:sdtPr>
      <w:sdtEndPr>
        <w:rPr>
          <w:b/>
          <w:bCs/>
          <w:noProof/>
        </w:rPr>
      </w:sdtEndPr>
      <w:sdtContent>
        <w:p w:rsidR="00A41994" w:rsidRDefault="00A41994" w:rsidP="00A8639A">
          <w:pPr>
            <w:pStyle w:val="TOCHeading"/>
            <w:spacing w:line="276" w:lineRule="auto"/>
          </w:pPr>
          <w:r>
            <w:t>Table of Contents</w:t>
          </w:r>
        </w:p>
        <w:bookmarkStart w:id="3" w:name="_GoBack"/>
        <w:bookmarkEnd w:id="3"/>
        <w:p w:rsidR="002F27CA" w:rsidRDefault="00A41994">
          <w:pPr>
            <w:pStyle w:val="TOC1"/>
            <w:tabs>
              <w:tab w:val="right" w:leader="dot" w:pos="8224"/>
            </w:tabs>
            <w:rPr>
              <w:rFonts w:asciiTheme="minorHAnsi" w:eastAsiaTheme="minorEastAsia" w:hAnsiTheme="minorHAnsi"/>
              <w:noProof/>
              <w:sz w:val="22"/>
              <w:szCs w:val="20"/>
              <w:lang w:bidi="ne-NP"/>
            </w:rPr>
          </w:pPr>
          <w:r>
            <w:fldChar w:fldCharType="begin"/>
          </w:r>
          <w:r>
            <w:instrText xml:space="preserve"> TOC \o "1-3" \h \z \u </w:instrText>
          </w:r>
          <w:r>
            <w:fldChar w:fldCharType="separate"/>
          </w:r>
          <w:hyperlink w:anchor="_Toc505348266" w:history="1">
            <w:r w:rsidR="002F27CA" w:rsidRPr="00790A9E">
              <w:rPr>
                <w:rStyle w:val="Hyperlink"/>
                <w:noProof/>
              </w:rPr>
              <w:t>ACKNOWLEDGMENTS</w:t>
            </w:r>
            <w:r w:rsidR="002F27CA">
              <w:rPr>
                <w:noProof/>
                <w:webHidden/>
              </w:rPr>
              <w:tab/>
            </w:r>
            <w:r w:rsidR="002F27CA">
              <w:rPr>
                <w:noProof/>
                <w:webHidden/>
              </w:rPr>
              <w:fldChar w:fldCharType="begin"/>
            </w:r>
            <w:r w:rsidR="002F27CA">
              <w:rPr>
                <w:noProof/>
                <w:webHidden/>
              </w:rPr>
              <w:instrText xml:space="preserve"> PAGEREF _Toc505348266 \h </w:instrText>
            </w:r>
            <w:r w:rsidR="002F27CA">
              <w:rPr>
                <w:noProof/>
                <w:webHidden/>
              </w:rPr>
            </w:r>
            <w:r w:rsidR="002F27CA">
              <w:rPr>
                <w:noProof/>
                <w:webHidden/>
              </w:rPr>
              <w:fldChar w:fldCharType="separate"/>
            </w:r>
            <w:r w:rsidR="009F255E">
              <w:rPr>
                <w:noProof/>
                <w:webHidden/>
              </w:rPr>
              <w:t>1</w:t>
            </w:r>
            <w:r w:rsidR="002F27CA">
              <w:rPr>
                <w:noProof/>
                <w:webHidden/>
              </w:rPr>
              <w:fldChar w:fldCharType="end"/>
            </w:r>
          </w:hyperlink>
        </w:p>
        <w:p w:rsidR="002F27CA" w:rsidRDefault="002F27CA">
          <w:pPr>
            <w:pStyle w:val="TOC1"/>
            <w:tabs>
              <w:tab w:val="right" w:leader="dot" w:pos="8224"/>
            </w:tabs>
            <w:rPr>
              <w:rFonts w:asciiTheme="minorHAnsi" w:eastAsiaTheme="minorEastAsia" w:hAnsiTheme="minorHAnsi"/>
              <w:noProof/>
              <w:sz w:val="22"/>
              <w:szCs w:val="20"/>
              <w:lang w:bidi="ne-NP"/>
            </w:rPr>
          </w:pPr>
          <w:hyperlink w:anchor="_Toc505348267" w:history="1">
            <w:r w:rsidRPr="00790A9E">
              <w:rPr>
                <w:rStyle w:val="Hyperlink"/>
                <w:noProof/>
              </w:rPr>
              <w:t>ABSTRACT</w:t>
            </w:r>
            <w:r>
              <w:rPr>
                <w:noProof/>
                <w:webHidden/>
              </w:rPr>
              <w:tab/>
            </w:r>
            <w:r>
              <w:rPr>
                <w:noProof/>
                <w:webHidden/>
              </w:rPr>
              <w:fldChar w:fldCharType="begin"/>
            </w:r>
            <w:r>
              <w:rPr>
                <w:noProof/>
                <w:webHidden/>
              </w:rPr>
              <w:instrText xml:space="preserve"> PAGEREF _Toc505348267 \h </w:instrText>
            </w:r>
            <w:r>
              <w:rPr>
                <w:noProof/>
                <w:webHidden/>
              </w:rPr>
            </w:r>
            <w:r>
              <w:rPr>
                <w:noProof/>
                <w:webHidden/>
              </w:rPr>
              <w:fldChar w:fldCharType="separate"/>
            </w:r>
            <w:r w:rsidR="009F255E">
              <w:rPr>
                <w:noProof/>
                <w:webHidden/>
              </w:rPr>
              <w:t>2</w:t>
            </w:r>
            <w:r>
              <w:rPr>
                <w:noProof/>
                <w:webHidden/>
              </w:rPr>
              <w:fldChar w:fldCharType="end"/>
            </w:r>
          </w:hyperlink>
        </w:p>
        <w:p w:rsidR="002F27CA" w:rsidRDefault="002F27CA">
          <w:pPr>
            <w:pStyle w:val="TOC1"/>
            <w:tabs>
              <w:tab w:val="right" w:leader="dot" w:pos="8224"/>
            </w:tabs>
            <w:rPr>
              <w:rFonts w:asciiTheme="minorHAnsi" w:eastAsiaTheme="minorEastAsia" w:hAnsiTheme="minorHAnsi"/>
              <w:noProof/>
              <w:sz w:val="22"/>
              <w:szCs w:val="20"/>
              <w:lang w:bidi="ne-NP"/>
            </w:rPr>
          </w:pPr>
          <w:hyperlink w:anchor="_Toc505348268" w:history="1">
            <w:r w:rsidRPr="00790A9E">
              <w:rPr>
                <w:rStyle w:val="Hyperlink"/>
                <w:noProof/>
              </w:rPr>
              <w:t>ACRONYMS</w:t>
            </w:r>
            <w:r>
              <w:rPr>
                <w:noProof/>
                <w:webHidden/>
              </w:rPr>
              <w:tab/>
            </w:r>
            <w:r>
              <w:rPr>
                <w:noProof/>
                <w:webHidden/>
              </w:rPr>
              <w:fldChar w:fldCharType="begin"/>
            </w:r>
            <w:r>
              <w:rPr>
                <w:noProof/>
                <w:webHidden/>
              </w:rPr>
              <w:instrText xml:space="preserve"> PAGEREF _Toc505348268 \h </w:instrText>
            </w:r>
            <w:r>
              <w:rPr>
                <w:noProof/>
                <w:webHidden/>
              </w:rPr>
            </w:r>
            <w:r>
              <w:rPr>
                <w:noProof/>
                <w:webHidden/>
              </w:rPr>
              <w:fldChar w:fldCharType="separate"/>
            </w:r>
            <w:r w:rsidR="009F255E">
              <w:rPr>
                <w:noProof/>
                <w:webHidden/>
              </w:rPr>
              <w:t>4</w:t>
            </w:r>
            <w:r>
              <w:rPr>
                <w:noProof/>
                <w:webHidden/>
              </w:rPr>
              <w:fldChar w:fldCharType="end"/>
            </w:r>
          </w:hyperlink>
        </w:p>
        <w:p w:rsidR="002F27CA" w:rsidRDefault="002F27CA">
          <w:pPr>
            <w:pStyle w:val="TOC1"/>
            <w:tabs>
              <w:tab w:val="right" w:leader="dot" w:pos="8224"/>
            </w:tabs>
            <w:rPr>
              <w:rFonts w:asciiTheme="minorHAnsi" w:eastAsiaTheme="minorEastAsia" w:hAnsiTheme="minorHAnsi"/>
              <w:noProof/>
              <w:sz w:val="22"/>
              <w:szCs w:val="20"/>
              <w:lang w:bidi="ne-NP"/>
            </w:rPr>
          </w:pPr>
          <w:hyperlink w:anchor="_Toc505348269" w:history="1">
            <w:r w:rsidRPr="00790A9E">
              <w:rPr>
                <w:rStyle w:val="Hyperlink"/>
                <w:noProof/>
              </w:rPr>
              <w:t>INDEX OF FIGURES</w:t>
            </w:r>
            <w:r>
              <w:rPr>
                <w:noProof/>
                <w:webHidden/>
              </w:rPr>
              <w:tab/>
            </w:r>
            <w:r>
              <w:rPr>
                <w:noProof/>
                <w:webHidden/>
              </w:rPr>
              <w:fldChar w:fldCharType="begin"/>
            </w:r>
            <w:r>
              <w:rPr>
                <w:noProof/>
                <w:webHidden/>
              </w:rPr>
              <w:instrText xml:space="preserve"> PAGEREF _Toc505348269 \h </w:instrText>
            </w:r>
            <w:r>
              <w:rPr>
                <w:noProof/>
                <w:webHidden/>
              </w:rPr>
            </w:r>
            <w:r>
              <w:rPr>
                <w:noProof/>
                <w:webHidden/>
              </w:rPr>
              <w:fldChar w:fldCharType="separate"/>
            </w:r>
            <w:r w:rsidR="009F255E">
              <w:rPr>
                <w:noProof/>
                <w:webHidden/>
              </w:rPr>
              <w:t>7</w:t>
            </w:r>
            <w:r>
              <w:rPr>
                <w:noProof/>
                <w:webHidden/>
              </w:rPr>
              <w:fldChar w:fldCharType="end"/>
            </w:r>
          </w:hyperlink>
        </w:p>
        <w:p w:rsidR="002F27CA" w:rsidRDefault="002F27CA">
          <w:pPr>
            <w:pStyle w:val="TOC1"/>
            <w:tabs>
              <w:tab w:val="right" w:leader="dot" w:pos="8224"/>
            </w:tabs>
            <w:rPr>
              <w:rFonts w:asciiTheme="minorHAnsi" w:eastAsiaTheme="minorEastAsia" w:hAnsiTheme="minorHAnsi"/>
              <w:noProof/>
              <w:sz w:val="22"/>
              <w:szCs w:val="20"/>
              <w:lang w:bidi="ne-NP"/>
            </w:rPr>
          </w:pPr>
          <w:hyperlink w:anchor="_Toc505348270" w:history="1">
            <w:r w:rsidRPr="00790A9E">
              <w:rPr>
                <w:rStyle w:val="Hyperlink"/>
                <w:noProof/>
              </w:rPr>
              <w:t>INDEX OF TABLES</w:t>
            </w:r>
            <w:r>
              <w:rPr>
                <w:noProof/>
                <w:webHidden/>
              </w:rPr>
              <w:tab/>
            </w:r>
            <w:r>
              <w:rPr>
                <w:noProof/>
                <w:webHidden/>
              </w:rPr>
              <w:fldChar w:fldCharType="begin"/>
            </w:r>
            <w:r>
              <w:rPr>
                <w:noProof/>
                <w:webHidden/>
              </w:rPr>
              <w:instrText xml:space="preserve"> PAGEREF _Toc505348270 \h </w:instrText>
            </w:r>
            <w:r>
              <w:rPr>
                <w:noProof/>
                <w:webHidden/>
              </w:rPr>
            </w:r>
            <w:r>
              <w:rPr>
                <w:noProof/>
                <w:webHidden/>
              </w:rPr>
              <w:fldChar w:fldCharType="separate"/>
            </w:r>
            <w:r w:rsidR="009F255E">
              <w:rPr>
                <w:noProof/>
                <w:webHidden/>
              </w:rPr>
              <w:t>8</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71" w:history="1">
            <w:r w:rsidRPr="00790A9E">
              <w:rPr>
                <w:rStyle w:val="Hyperlink"/>
                <w:noProof/>
              </w:rPr>
              <w:t>1.</w:t>
            </w:r>
            <w:r>
              <w:rPr>
                <w:rFonts w:asciiTheme="minorHAnsi" w:eastAsiaTheme="minorEastAsia" w:hAnsiTheme="minorHAnsi"/>
                <w:noProof/>
                <w:sz w:val="22"/>
                <w:szCs w:val="20"/>
                <w:lang w:bidi="ne-NP"/>
              </w:rPr>
              <w:tab/>
            </w:r>
            <w:r w:rsidRPr="00790A9E">
              <w:rPr>
                <w:rStyle w:val="Hyperlink"/>
                <w:noProof/>
              </w:rPr>
              <w:t>INTRODUCTION</w:t>
            </w:r>
            <w:r>
              <w:rPr>
                <w:noProof/>
                <w:webHidden/>
              </w:rPr>
              <w:tab/>
            </w:r>
            <w:r>
              <w:rPr>
                <w:noProof/>
                <w:webHidden/>
              </w:rPr>
              <w:fldChar w:fldCharType="begin"/>
            </w:r>
            <w:r>
              <w:rPr>
                <w:noProof/>
                <w:webHidden/>
              </w:rPr>
              <w:instrText xml:space="preserve"> PAGEREF _Toc505348271 \h </w:instrText>
            </w:r>
            <w:r>
              <w:rPr>
                <w:noProof/>
                <w:webHidden/>
              </w:rPr>
            </w:r>
            <w:r>
              <w:rPr>
                <w:noProof/>
                <w:webHidden/>
              </w:rPr>
              <w:fldChar w:fldCharType="separate"/>
            </w:r>
            <w:r w:rsidR="009F255E">
              <w:rPr>
                <w:noProof/>
                <w:webHidden/>
              </w:rPr>
              <w:t>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72" w:history="1">
            <w:r w:rsidRPr="00790A9E">
              <w:rPr>
                <w:rStyle w:val="Hyperlink"/>
                <w:noProof/>
              </w:rPr>
              <w:t>1.1 Background</w:t>
            </w:r>
            <w:r>
              <w:rPr>
                <w:noProof/>
                <w:webHidden/>
              </w:rPr>
              <w:tab/>
            </w:r>
            <w:r>
              <w:rPr>
                <w:noProof/>
                <w:webHidden/>
              </w:rPr>
              <w:fldChar w:fldCharType="begin"/>
            </w:r>
            <w:r>
              <w:rPr>
                <w:noProof/>
                <w:webHidden/>
              </w:rPr>
              <w:instrText xml:space="preserve"> PAGEREF _Toc505348272 \h </w:instrText>
            </w:r>
            <w:r>
              <w:rPr>
                <w:noProof/>
                <w:webHidden/>
              </w:rPr>
            </w:r>
            <w:r>
              <w:rPr>
                <w:noProof/>
                <w:webHidden/>
              </w:rPr>
              <w:fldChar w:fldCharType="separate"/>
            </w:r>
            <w:r w:rsidR="009F255E">
              <w:rPr>
                <w:noProof/>
                <w:webHidden/>
              </w:rPr>
              <w:t>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73" w:history="1">
            <w:r w:rsidRPr="00790A9E">
              <w:rPr>
                <w:rStyle w:val="Hyperlink"/>
                <w:noProof/>
              </w:rPr>
              <w:t>1.2 Aims and objectives</w:t>
            </w:r>
            <w:r>
              <w:rPr>
                <w:noProof/>
                <w:webHidden/>
              </w:rPr>
              <w:tab/>
            </w:r>
            <w:r>
              <w:rPr>
                <w:noProof/>
                <w:webHidden/>
              </w:rPr>
              <w:fldChar w:fldCharType="begin"/>
            </w:r>
            <w:r>
              <w:rPr>
                <w:noProof/>
                <w:webHidden/>
              </w:rPr>
              <w:instrText xml:space="preserve"> PAGEREF _Toc505348273 \h </w:instrText>
            </w:r>
            <w:r>
              <w:rPr>
                <w:noProof/>
                <w:webHidden/>
              </w:rPr>
            </w:r>
            <w:r>
              <w:rPr>
                <w:noProof/>
                <w:webHidden/>
              </w:rPr>
              <w:fldChar w:fldCharType="separate"/>
            </w:r>
            <w:r w:rsidR="009F255E">
              <w:rPr>
                <w:noProof/>
                <w:webHidden/>
              </w:rPr>
              <w:t>10</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74" w:history="1">
            <w:r w:rsidRPr="00790A9E">
              <w:rPr>
                <w:rStyle w:val="Hyperlink"/>
                <w:noProof/>
              </w:rPr>
              <w:t>2.</w:t>
            </w:r>
            <w:r>
              <w:rPr>
                <w:rFonts w:asciiTheme="minorHAnsi" w:eastAsiaTheme="minorEastAsia" w:hAnsiTheme="minorHAnsi"/>
                <w:noProof/>
                <w:sz w:val="22"/>
                <w:szCs w:val="20"/>
                <w:lang w:bidi="ne-NP"/>
              </w:rPr>
              <w:tab/>
            </w:r>
            <w:r w:rsidRPr="00790A9E">
              <w:rPr>
                <w:rStyle w:val="Hyperlink"/>
                <w:noProof/>
              </w:rPr>
              <w:t>Theoretical review</w:t>
            </w:r>
            <w:r>
              <w:rPr>
                <w:noProof/>
                <w:webHidden/>
              </w:rPr>
              <w:tab/>
            </w:r>
            <w:r>
              <w:rPr>
                <w:noProof/>
                <w:webHidden/>
              </w:rPr>
              <w:fldChar w:fldCharType="begin"/>
            </w:r>
            <w:r>
              <w:rPr>
                <w:noProof/>
                <w:webHidden/>
              </w:rPr>
              <w:instrText xml:space="preserve"> PAGEREF _Toc505348274 \h </w:instrText>
            </w:r>
            <w:r>
              <w:rPr>
                <w:noProof/>
                <w:webHidden/>
              </w:rPr>
            </w:r>
            <w:r>
              <w:rPr>
                <w:noProof/>
                <w:webHidden/>
              </w:rPr>
              <w:fldChar w:fldCharType="separate"/>
            </w:r>
            <w:r w:rsidR="009F255E">
              <w:rPr>
                <w:noProof/>
                <w:webHidden/>
              </w:rPr>
              <w:t>11</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75" w:history="1">
            <w:r w:rsidRPr="00790A9E">
              <w:rPr>
                <w:rStyle w:val="Hyperlink"/>
                <w:noProof/>
              </w:rPr>
              <w:t>2.1 Discovering and extracting information from unstructured texts: Text Mining</w:t>
            </w:r>
            <w:r>
              <w:rPr>
                <w:noProof/>
                <w:webHidden/>
              </w:rPr>
              <w:tab/>
            </w:r>
            <w:r>
              <w:rPr>
                <w:noProof/>
                <w:webHidden/>
              </w:rPr>
              <w:fldChar w:fldCharType="begin"/>
            </w:r>
            <w:r>
              <w:rPr>
                <w:noProof/>
                <w:webHidden/>
              </w:rPr>
              <w:instrText xml:space="preserve"> PAGEREF _Toc505348275 \h </w:instrText>
            </w:r>
            <w:r>
              <w:rPr>
                <w:noProof/>
                <w:webHidden/>
              </w:rPr>
            </w:r>
            <w:r>
              <w:rPr>
                <w:noProof/>
                <w:webHidden/>
              </w:rPr>
              <w:fldChar w:fldCharType="separate"/>
            </w:r>
            <w:r w:rsidR="009F255E">
              <w:rPr>
                <w:noProof/>
                <w:webHidden/>
              </w:rPr>
              <w:t>11</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76" w:history="1">
            <w:r w:rsidRPr="00790A9E">
              <w:rPr>
                <w:rStyle w:val="Hyperlink"/>
                <w:noProof/>
              </w:rPr>
              <w:t>2.2 Discovering concepts in texts: Topics and Topic Modeling</w:t>
            </w:r>
            <w:r>
              <w:rPr>
                <w:noProof/>
                <w:webHidden/>
              </w:rPr>
              <w:tab/>
            </w:r>
            <w:r>
              <w:rPr>
                <w:noProof/>
                <w:webHidden/>
              </w:rPr>
              <w:fldChar w:fldCharType="begin"/>
            </w:r>
            <w:r>
              <w:rPr>
                <w:noProof/>
                <w:webHidden/>
              </w:rPr>
              <w:instrText xml:space="preserve"> PAGEREF _Toc505348276 \h </w:instrText>
            </w:r>
            <w:r>
              <w:rPr>
                <w:noProof/>
                <w:webHidden/>
              </w:rPr>
            </w:r>
            <w:r>
              <w:rPr>
                <w:noProof/>
                <w:webHidden/>
              </w:rPr>
              <w:fldChar w:fldCharType="separate"/>
            </w:r>
            <w:r w:rsidR="009F255E">
              <w:rPr>
                <w:noProof/>
                <w:webHidden/>
              </w:rPr>
              <w:t>13</w:t>
            </w:r>
            <w:r>
              <w:rPr>
                <w:noProof/>
                <w:webHidden/>
              </w:rPr>
              <w:fldChar w:fldCharType="end"/>
            </w:r>
          </w:hyperlink>
        </w:p>
        <w:p w:rsidR="002F27CA" w:rsidRDefault="002F27CA">
          <w:pPr>
            <w:pStyle w:val="TOC3"/>
            <w:tabs>
              <w:tab w:val="right" w:leader="dot" w:pos="8224"/>
            </w:tabs>
            <w:rPr>
              <w:rFonts w:asciiTheme="minorHAnsi" w:eastAsiaTheme="minorEastAsia" w:hAnsiTheme="minorHAnsi"/>
              <w:noProof/>
              <w:sz w:val="22"/>
              <w:szCs w:val="20"/>
              <w:lang w:bidi="ne-NP"/>
            </w:rPr>
          </w:pPr>
          <w:hyperlink w:anchor="_Toc505348277" w:history="1">
            <w:r w:rsidRPr="00790A9E">
              <w:rPr>
                <w:rStyle w:val="Hyperlink"/>
                <w:noProof/>
              </w:rPr>
              <w:t>2.2.1 Latent Dirichlet Allocation (LDA)</w:t>
            </w:r>
            <w:r>
              <w:rPr>
                <w:noProof/>
                <w:webHidden/>
              </w:rPr>
              <w:tab/>
            </w:r>
            <w:r>
              <w:rPr>
                <w:noProof/>
                <w:webHidden/>
              </w:rPr>
              <w:fldChar w:fldCharType="begin"/>
            </w:r>
            <w:r>
              <w:rPr>
                <w:noProof/>
                <w:webHidden/>
              </w:rPr>
              <w:instrText xml:space="preserve"> PAGEREF _Toc505348277 \h </w:instrText>
            </w:r>
            <w:r>
              <w:rPr>
                <w:noProof/>
                <w:webHidden/>
              </w:rPr>
            </w:r>
            <w:r>
              <w:rPr>
                <w:noProof/>
                <w:webHidden/>
              </w:rPr>
              <w:fldChar w:fldCharType="separate"/>
            </w:r>
            <w:r w:rsidR="009F255E">
              <w:rPr>
                <w:noProof/>
                <w:webHidden/>
              </w:rPr>
              <w:t>14</w:t>
            </w:r>
            <w:r>
              <w:rPr>
                <w:noProof/>
                <w:webHidden/>
              </w:rPr>
              <w:fldChar w:fldCharType="end"/>
            </w:r>
          </w:hyperlink>
        </w:p>
        <w:p w:rsidR="002F27CA" w:rsidRDefault="002F27CA">
          <w:pPr>
            <w:pStyle w:val="TOC3"/>
            <w:tabs>
              <w:tab w:val="right" w:leader="dot" w:pos="8224"/>
            </w:tabs>
            <w:rPr>
              <w:rFonts w:asciiTheme="minorHAnsi" w:eastAsiaTheme="minorEastAsia" w:hAnsiTheme="minorHAnsi"/>
              <w:noProof/>
              <w:sz w:val="22"/>
              <w:szCs w:val="20"/>
              <w:lang w:bidi="ne-NP"/>
            </w:rPr>
          </w:pPr>
          <w:hyperlink w:anchor="_Toc505348278" w:history="1">
            <w:r w:rsidRPr="00790A9E">
              <w:rPr>
                <w:rStyle w:val="Hyperlink"/>
                <w:noProof/>
              </w:rPr>
              <w:t>2.2.2 Software Implementations for Topic Modelling</w:t>
            </w:r>
            <w:r>
              <w:rPr>
                <w:noProof/>
                <w:webHidden/>
              </w:rPr>
              <w:tab/>
            </w:r>
            <w:r>
              <w:rPr>
                <w:noProof/>
                <w:webHidden/>
              </w:rPr>
              <w:fldChar w:fldCharType="begin"/>
            </w:r>
            <w:r>
              <w:rPr>
                <w:noProof/>
                <w:webHidden/>
              </w:rPr>
              <w:instrText xml:space="preserve"> PAGEREF _Toc505348278 \h </w:instrText>
            </w:r>
            <w:r>
              <w:rPr>
                <w:noProof/>
                <w:webHidden/>
              </w:rPr>
            </w:r>
            <w:r>
              <w:rPr>
                <w:noProof/>
                <w:webHidden/>
              </w:rPr>
              <w:fldChar w:fldCharType="separate"/>
            </w:r>
            <w:r w:rsidR="009F255E">
              <w:rPr>
                <w:noProof/>
                <w:webHidden/>
              </w:rPr>
              <w:t>16</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79" w:history="1">
            <w:r w:rsidRPr="00790A9E">
              <w:rPr>
                <w:rStyle w:val="Hyperlink"/>
                <w:noProof/>
                <w:lang w:val="en-GB"/>
              </w:rPr>
              <w:t>2.3 Natural Language Processing (NLP)</w:t>
            </w:r>
            <w:r>
              <w:rPr>
                <w:noProof/>
                <w:webHidden/>
              </w:rPr>
              <w:tab/>
            </w:r>
            <w:r>
              <w:rPr>
                <w:noProof/>
                <w:webHidden/>
              </w:rPr>
              <w:fldChar w:fldCharType="begin"/>
            </w:r>
            <w:r>
              <w:rPr>
                <w:noProof/>
                <w:webHidden/>
              </w:rPr>
              <w:instrText xml:space="preserve"> PAGEREF _Toc505348279 \h </w:instrText>
            </w:r>
            <w:r>
              <w:rPr>
                <w:noProof/>
                <w:webHidden/>
              </w:rPr>
            </w:r>
            <w:r>
              <w:rPr>
                <w:noProof/>
                <w:webHidden/>
              </w:rPr>
              <w:fldChar w:fldCharType="separate"/>
            </w:r>
            <w:r w:rsidR="009F255E">
              <w:rPr>
                <w:noProof/>
                <w:webHidden/>
              </w:rPr>
              <w:t>17</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0" w:history="1">
            <w:r w:rsidRPr="00790A9E">
              <w:rPr>
                <w:rStyle w:val="Hyperlink"/>
                <w:noProof/>
                <w:lang w:val="en-GB"/>
              </w:rPr>
              <w:t>2.4 Extracting Location Information from Text</w:t>
            </w:r>
            <w:r>
              <w:rPr>
                <w:noProof/>
                <w:webHidden/>
              </w:rPr>
              <w:tab/>
            </w:r>
            <w:r>
              <w:rPr>
                <w:noProof/>
                <w:webHidden/>
              </w:rPr>
              <w:fldChar w:fldCharType="begin"/>
            </w:r>
            <w:r>
              <w:rPr>
                <w:noProof/>
                <w:webHidden/>
              </w:rPr>
              <w:instrText xml:space="preserve"> PAGEREF _Toc505348280 \h </w:instrText>
            </w:r>
            <w:r>
              <w:rPr>
                <w:noProof/>
                <w:webHidden/>
              </w:rPr>
            </w:r>
            <w:r>
              <w:rPr>
                <w:noProof/>
                <w:webHidden/>
              </w:rPr>
              <w:fldChar w:fldCharType="separate"/>
            </w:r>
            <w:r w:rsidR="009F255E">
              <w:rPr>
                <w:noProof/>
                <w:webHidden/>
              </w:rPr>
              <w:t>17</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81" w:history="1">
            <w:r w:rsidRPr="00790A9E">
              <w:rPr>
                <w:rStyle w:val="Hyperlink"/>
                <w:noProof/>
              </w:rPr>
              <w:t>3.</w:t>
            </w:r>
            <w:r>
              <w:rPr>
                <w:rFonts w:asciiTheme="minorHAnsi" w:eastAsiaTheme="minorEastAsia" w:hAnsiTheme="minorHAnsi"/>
                <w:noProof/>
                <w:sz w:val="22"/>
                <w:szCs w:val="20"/>
                <w:lang w:bidi="ne-NP"/>
              </w:rPr>
              <w:tab/>
            </w:r>
            <w:r w:rsidRPr="00790A9E">
              <w:rPr>
                <w:rStyle w:val="Hyperlink"/>
                <w:noProof/>
              </w:rPr>
              <w:t>Relevant Works</w:t>
            </w:r>
            <w:r>
              <w:rPr>
                <w:noProof/>
                <w:webHidden/>
              </w:rPr>
              <w:tab/>
            </w:r>
            <w:r>
              <w:rPr>
                <w:noProof/>
                <w:webHidden/>
              </w:rPr>
              <w:fldChar w:fldCharType="begin"/>
            </w:r>
            <w:r>
              <w:rPr>
                <w:noProof/>
                <w:webHidden/>
              </w:rPr>
              <w:instrText xml:space="preserve"> PAGEREF _Toc505348281 \h </w:instrText>
            </w:r>
            <w:r>
              <w:rPr>
                <w:noProof/>
                <w:webHidden/>
              </w:rPr>
            </w:r>
            <w:r>
              <w:rPr>
                <w:noProof/>
                <w:webHidden/>
              </w:rPr>
              <w:fldChar w:fldCharType="separate"/>
            </w:r>
            <w:r w:rsidR="009F255E">
              <w:rPr>
                <w:noProof/>
                <w:webHidden/>
              </w:rPr>
              <w:t>1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2" w:history="1">
            <w:r w:rsidRPr="00790A9E">
              <w:rPr>
                <w:rStyle w:val="Hyperlink"/>
                <w:noProof/>
              </w:rPr>
              <w:t>3.1 Relevant works in text mining from newspaper articles</w:t>
            </w:r>
            <w:r>
              <w:rPr>
                <w:noProof/>
                <w:webHidden/>
              </w:rPr>
              <w:tab/>
            </w:r>
            <w:r>
              <w:rPr>
                <w:noProof/>
                <w:webHidden/>
              </w:rPr>
              <w:fldChar w:fldCharType="begin"/>
            </w:r>
            <w:r>
              <w:rPr>
                <w:noProof/>
                <w:webHidden/>
              </w:rPr>
              <w:instrText xml:space="preserve"> PAGEREF _Toc505348282 \h </w:instrText>
            </w:r>
            <w:r>
              <w:rPr>
                <w:noProof/>
                <w:webHidden/>
              </w:rPr>
            </w:r>
            <w:r>
              <w:rPr>
                <w:noProof/>
                <w:webHidden/>
              </w:rPr>
              <w:fldChar w:fldCharType="separate"/>
            </w:r>
            <w:r w:rsidR="009F255E">
              <w:rPr>
                <w:noProof/>
                <w:webHidden/>
              </w:rPr>
              <w:t>1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3" w:history="1">
            <w:r w:rsidRPr="00790A9E">
              <w:rPr>
                <w:rStyle w:val="Hyperlink"/>
                <w:noProof/>
              </w:rPr>
              <w:t>3.2 Relevant works in topic modelling</w:t>
            </w:r>
            <w:r>
              <w:rPr>
                <w:noProof/>
                <w:webHidden/>
              </w:rPr>
              <w:tab/>
            </w:r>
            <w:r>
              <w:rPr>
                <w:noProof/>
                <w:webHidden/>
              </w:rPr>
              <w:fldChar w:fldCharType="begin"/>
            </w:r>
            <w:r>
              <w:rPr>
                <w:noProof/>
                <w:webHidden/>
              </w:rPr>
              <w:instrText xml:space="preserve"> PAGEREF _Toc505348283 \h </w:instrText>
            </w:r>
            <w:r>
              <w:rPr>
                <w:noProof/>
                <w:webHidden/>
              </w:rPr>
            </w:r>
            <w:r>
              <w:rPr>
                <w:noProof/>
                <w:webHidden/>
              </w:rPr>
              <w:fldChar w:fldCharType="separate"/>
            </w:r>
            <w:r w:rsidR="009F255E">
              <w:rPr>
                <w:noProof/>
                <w:webHidden/>
              </w:rPr>
              <w:t>1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4" w:history="1">
            <w:r w:rsidRPr="00790A9E">
              <w:rPr>
                <w:rStyle w:val="Hyperlink"/>
                <w:noProof/>
              </w:rPr>
              <w:t>3.3 Relevant works in visualizing texts</w:t>
            </w:r>
            <w:r>
              <w:rPr>
                <w:noProof/>
                <w:webHidden/>
              </w:rPr>
              <w:tab/>
            </w:r>
            <w:r>
              <w:rPr>
                <w:noProof/>
                <w:webHidden/>
              </w:rPr>
              <w:fldChar w:fldCharType="begin"/>
            </w:r>
            <w:r>
              <w:rPr>
                <w:noProof/>
                <w:webHidden/>
              </w:rPr>
              <w:instrText xml:space="preserve"> PAGEREF _Toc505348284 \h </w:instrText>
            </w:r>
            <w:r>
              <w:rPr>
                <w:noProof/>
                <w:webHidden/>
              </w:rPr>
            </w:r>
            <w:r>
              <w:rPr>
                <w:noProof/>
                <w:webHidden/>
              </w:rPr>
              <w:fldChar w:fldCharType="separate"/>
            </w:r>
            <w:r w:rsidR="009F255E">
              <w:rPr>
                <w:noProof/>
                <w:webHidden/>
              </w:rPr>
              <w:t>19</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85" w:history="1">
            <w:r w:rsidRPr="00790A9E">
              <w:rPr>
                <w:rStyle w:val="Hyperlink"/>
                <w:noProof/>
              </w:rPr>
              <w:t>4.</w:t>
            </w:r>
            <w:r>
              <w:rPr>
                <w:rFonts w:asciiTheme="minorHAnsi" w:eastAsiaTheme="minorEastAsia" w:hAnsiTheme="minorHAnsi"/>
                <w:noProof/>
                <w:sz w:val="22"/>
                <w:szCs w:val="20"/>
                <w:lang w:bidi="ne-NP"/>
              </w:rPr>
              <w:tab/>
            </w:r>
            <w:r w:rsidRPr="00790A9E">
              <w:rPr>
                <w:rStyle w:val="Hyperlink"/>
                <w:noProof/>
              </w:rPr>
              <w:t>Data</w:t>
            </w:r>
            <w:r>
              <w:rPr>
                <w:noProof/>
                <w:webHidden/>
              </w:rPr>
              <w:tab/>
            </w:r>
            <w:r>
              <w:rPr>
                <w:noProof/>
                <w:webHidden/>
              </w:rPr>
              <w:fldChar w:fldCharType="begin"/>
            </w:r>
            <w:r>
              <w:rPr>
                <w:noProof/>
                <w:webHidden/>
              </w:rPr>
              <w:instrText xml:space="preserve"> PAGEREF _Toc505348285 \h </w:instrText>
            </w:r>
            <w:r>
              <w:rPr>
                <w:noProof/>
                <w:webHidden/>
              </w:rPr>
            </w:r>
            <w:r>
              <w:rPr>
                <w:noProof/>
                <w:webHidden/>
              </w:rPr>
              <w:fldChar w:fldCharType="separate"/>
            </w:r>
            <w:r w:rsidR="009F255E">
              <w:rPr>
                <w:noProof/>
                <w:webHidden/>
              </w:rPr>
              <w:t>21</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86" w:history="1">
            <w:r w:rsidRPr="00790A9E">
              <w:rPr>
                <w:rStyle w:val="Hyperlink"/>
                <w:noProof/>
              </w:rPr>
              <w:t>5.</w:t>
            </w:r>
            <w:r>
              <w:rPr>
                <w:rFonts w:asciiTheme="minorHAnsi" w:eastAsiaTheme="minorEastAsia" w:hAnsiTheme="minorHAnsi"/>
                <w:noProof/>
                <w:sz w:val="22"/>
                <w:szCs w:val="20"/>
                <w:lang w:bidi="ne-NP"/>
              </w:rPr>
              <w:tab/>
            </w:r>
            <w:r w:rsidRPr="00790A9E">
              <w:rPr>
                <w:rStyle w:val="Hyperlink"/>
                <w:noProof/>
              </w:rPr>
              <w:t>Methodology</w:t>
            </w:r>
            <w:r>
              <w:rPr>
                <w:noProof/>
                <w:webHidden/>
              </w:rPr>
              <w:tab/>
            </w:r>
            <w:r>
              <w:rPr>
                <w:noProof/>
                <w:webHidden/>
              </w:rPr>
              <w:fldChar w:fldCharType="begin"/>
            </w:r>
            <w:r>
              <w:rPr>
                <w:noProof/>
                <w:webHidden/>
              </w:rPr>
              <w:instrText xml:space="preserve"> PAGEREF _Toc505348286 \h </w:instrText>
            </w:r>
            <w:r>
              <w:rPr>
                <w:noProof/>
                <w:webHidden/>
              </w:rPr>
            </w:r>
            <w:r>
              <w:rPr>
                <w:noProof/>
                <w:webHidden/>
              </w:rPr>
              <w:fldChar w:fldCharType="separate"/>
            </w:r>
            <w:r w:rsidR="009F255E">
              <w:rPr>
                <w:noProof/>
                <w:webHidden/>
              </w:rPr>
              <w:t>23</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7" w:history="1">
            <w:r w:rsidRPr="00790A9E">
              <w:rPr>
                <w:rStyle w:val="Hyperlink"/>
                <w:noProof/>
              </w:rPr>
              <w:t>5.1 Building Corpus of News Articles</w:t>
            </w:r>
            <w:r>
              <w:rPr>
                <w:noProof/>
                <w:webHidden/>
              </w:rPr>
              <w:tab/>
            </w:r>
            <w:r>
              <w:rPr>
                <w:noProof/>
                <w:webHidden/>
              </w:rPr>
              <w:fldChar w:fldCharType="begin"/>
            </w:r>
            <w:r>
              <w:rPr>
                <w:noProof/>
                <w:webHidden/>
              </w:rPr>
              <w:instrText xml:space="preserve"> PAGEREF _Toc505348287 \h </w:instrText>
            </w:r>
            <w:r>
              <w:rPr>
                <w:noProof/>
                <w:webHidden/>
              </w:rPr>
            </w:r>
            <w:r>
              <w:rPr>
                <w:noProof/>
                <w:webHidden/>
              </w:rPr>
              <w:fldChar w:fldCharType="separate"/>
            </w:r>
            <w:r w:rsidR="009F255E">
              <w:rPr>
                <w:noProof/>
                <w:webHidden/>
              </w:rPr>
              <w:t>24</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8" w:history="1">
            <w:r w:rsidRPr="00790A9E">
              <w:rPr>
                <w:rStyle w:val="Hyperlink"/>
                <w:noProof/>
              </w:rPr>
              <w:t>5.2 Preprocessing Corpus of News Articles</w:t>
            </w:r>
            <w:r>
              <w:rPr>
                <w:noProof/>
                <w:webHidden/>
              </w:rPr>
              <w:tab/>
            </w:r>
            <w:r>
              <w:rPr>
                <w:noProof/>
                <w:webHidden/>
              </w:rPr>
              <w:fldChar w:fldCharType="begin"/>
            </w:r>
            <w:r>
              <w:rPr>
                <w:noProof/>
                <w:webHidden/>
              </w:rPr>
              <w:instrText xml:space="preserve"> PAGEREF _Toc505348288 \h </w:instrText>
            </w:r>
            <w:r>
              <w:rPr>
                <w:noProof/>
                <w:webHidden/>
              </w:rPr>
            </w:r>
            <w:r>
              <w:rPr>
                <w:noProof/>
                <w:webHidden/>
              </w:rPr>
              <w:fldChar w:fldCharType="separate"/>
            </w:r>
            <w:r w:rsidR="009F255E">
              <w:rPr>
                <w:noProof/>
                <w:webHidden/>
              </w:rPr>
              <w:t>24</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89" w:history="1">
            <w:r w:rsidRPr="00790A9E">
              <w:rPr>
                <w:rStyle w:val="Hyperlink"/>
                <w:noProof/>
              </w:rPr>
              <w:t>5.3 Building Machine Readable Corpus and Dictionary</w:t>
            </w:r>
            <w:r>
              <w:rPr>
                <w:noProof/>
                <w:webHidden/>
              </w:rPr>
              <w:tab/>
            </w:r>
            <w:r>
              <w:rPr>
                <w:noProof/>
                <w:webHidden/>
              </w:rPr>
              <w:fldChar w:fldCharType="begin"/>
            </w:r>
            <w:r>
              <w:rPr>
                <w:noProof/>
                <w:webHidden/>
              </w:rPr>
              <w:instrText xml:space="preserve"> PAGEREF _Toc505348289 \h </w:instrText>
            </w:r>
            <w:r>
              <w:rPr>
                <w:noProof/>
                <w:webHidden/>
              </w:rPr>
            </w:r>
            <w:r>
              <w:rPr>
                <w:noProof/>
                <w:webHidden/>
              </w:rPr>
              <w:fldChar w:fldCharType="separate"/>
            </w:r>
            <w:r w:rsidR="009F255E">
              <w:rPr>
                <w:noProof/>
                <w:webHidden/>
              </w:rPr>
              <w:t>27</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0" w:history="1">
            <w:r w:rsidRPr="00790A9E">
              <w:rPr>
                <w:rStyle w:val="Hyperlink"/>
                <w:noProof/>
              </w:rPr>
              <w:t>5.4 Extraction of Topic Model</w:t>
            </w:r>
            <w:r>
              <w:rPr>
                <w:noProof/>
                <w:webHidden/>
              </w:rPr>
              <w:tab/>
            </w:r>
            <w:r>
              <w:rPr>
                <w:noProof/>
                <w:webHidden/>
              </w:rPr>
              <w:fldChar w:fldCharType="begin"/>
            </w:r>
            <w:r>
              <w:rPr>
                <w:noProof/>
                <w:webHidden/>
              </w:rPr>
              <w:instrText xml:space="preserve"> PAGEREF _Toc505348290 \h </w:instrText>
            </w:r>
            <w:r>
              <w:rPr>
                <w:noProof/>
                <w:webHidden/>
              </w:rPr>
            </w:r>
            <w:r>
              <w:rPr>
                <w:noProof/>
                <w:webHidden/>
              </w:rPr>
              <w:fldChar w:fldCharType="separate"/>
            </w:r>
            <w:r w:rsidR="009F255E">
              <w:rPr>
                <w:noProof/>
                <w:webHidden/>
              </w:rPr>
              <w:t>29</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1" w:history="1">
            <w:r w:rsidRPr="00790A9E">
              <w:rPr>
                <w:rStyle w:val="Hyperlink"/>
                <w:noProof/>
              </w:rPr>
              <w:t>5.5 Identification of location information from the collection of text</w:t>
            </w:r>
            <w:r>
              <w:rPr>
                <w:noProof/>
                <w:webHidden/>
              </w:rPr>
              <w:tab/>
            </w:r>
            <w:r>
              <w:rPr>
                <w:noProof/>
                <w:webHidden/>
              </w:rPr>
              <w:fldChar w:fldCharType="begin"/>
            </w:r>
            <w:r>
              <w:rPr>
                <w:noProof/>
                <w:webHidden/>
              </w:rPr>
              <w:instrText xml:space="preserve"> PAGEREF _Toc505348291 \h </w:instrText>
            </w:r>
            <w:r>
              <w:rPr>
                <w:noProof/>
                <w:webHidden/>
              </w:rPr>
            </w:r>
            <w:r>
              <w:rPr>
                <w:noProof/>
                <w:webHidden/>
              </w:rPr>
              <w:fldChar w:fldCharType="separate"/>
            </w:r>
            <w:r w:rsidR="009F255E">
              <w:rPr>
                <w:noProof/>
                <w:webHidden/>
              </w:rPr>
              <w:t>30</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2" w:history="1">
            <w:r w:rsidRPr="00790A9E">
              <w:rPr>
                <w:rStyle w:val="Hyperlink"/>
                <w:noProof/>
              </w:rPr>
              <w:t>5.6 Geovisualization</w:t>
            </w:r>
            <w:r>
              <w:rPr>
                <w:noProof/>
                <w:webHidden/>
              </w:rPr>
              <w:tab/>
            </w:r>
            <w:r>
              <w:rPr>
                <w:noProof/>
                <w:webHidden/>
              </w:rPr>
              <w:fldChar w:fldCharType="begin"/>
            </w:r>
            <w:r>
              <w:rPr>
                <w:noProof/>
                <w:webHidden/>
              </w:rPr>
              <w:instrText xml:space="preserve"> PAGEREF _Toc505348292 \h </w:instrText>
            </w:r>
            <w:r>
              <w:rPr>
                <w:noProof/>
                <w:webHidden/>
              </w:rPr>
            </w:r>
            <w:r>
              <w:rPr>
                <w:noProof/>
                <w:webHidden/>
              </w:rPr>
              <w:fldChar w:fldCharType="separate"/>
            </w:r>
            <w:r w:rsidR="009F255E">
              <w:rPr>
                <w:noProof/>
                <w:webHidden/>
              </w:rPr>
              <w:t>30</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93" w:history="1">
            <w:r w:rsidRPr="00790A9E">
              <w:rPr>
                <w:rStyle w:val="Hyperlink"/>
                <w:noProof/>
              </w:rPr>
              <w:t>6.</w:t>
            </w:r>
            <w:r>
              <w:rPr>
                <w:rFonts w:asciiTheme="minorHAnsi" w:eastAsiaTheme="minorEastAsia" w:hAnsiTheme="minorHAnsi"/>
                <w:noProof/>
                <w:sz w:val="22"/>
                <w:szCs w:val="20"/>
                <w:lang w:bidi="ne-NP"/>
              </w:rPr>
              <w:tab/>
            </w:r>
            <w:r w:rsidRPr="00790A9E">
              <w:rPr>
                <w:rStyle w:val="Hyperlink"/>
                <w:noProof/>
              </w:rPr>
              <w:t>Results and Discussion</w:t>
            </w:r>
            <w:r>
              <w:rPr>
                <w:noProof/>
                <w:webHidden/>
              </w:rPr>
              <w:tab/>
            </w:r>
            <w:r>
              <w:rPr>
                <w:noProof/>
                <w:webHidden/>
              </w:rPr>
              <w:fldChar w:fldCharType="begin"/>
            </w:r>
            <w:r>
              <w:rPr>
                <w:noProof/>
                <w:webHidden/>
              </w:rPr>
              <w:instrText xml:space="preserve"> PAGEREF _Toc505348293 \h </w:instrText>
            </w:r>
            <w:r>
              <w:rPr>
                <w:noProof/>
                <w:webHidden/>
              </w:rPr>
            </w:r>
            <w:r>
              <w:rPr>
                <w:noProof/>
                <w:webHidden/>
              </w:rPr>
              <w:fldChar w:fldCharType="separate"/>
            </w:r>
            <w:r w:rsidR="009F255E">
              <w:rPr>
                <w:noProof/>
                <w:webHidden/>
              </w:rPr>
              <w:t>32</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4" w:history="1">
            <w:r w:rsidRPr="00790A9E">
              <w:rPr>
                <w:rStyle w:val="Hyperlink"/>
                <w:noProof/>
              </w:rPr>
              <w:t>6.1 Results of topics generated from LDA</w:t>
            </w:r>
            <w:r>
              <w:rPr>
                <w:noProof/>
                <w:webHidden/>
              </w:rPr>
              <w:tab/>
            </w:r>
            <w:r>
              <w:rPr>
                <w:noProof/>
                <w:webHidden/>
              </w:rPr>
              <w:fldChar w:fldCharType="begin"/>
            </w:r>
            <w:r>
              <w:rPr>
                <w:noProof/>
                <w:webHidden/>
              </w:rPr>
              <w:instrText xml:space="preserve"> PAGEREF _Toc505348294 \h </w:instrText>
            </w:r>
            <w:r>
              <w:rPr>
                <w:noProof/>
                <w:webHidden/>
              </w:rPr>
            </w:r>
            <w:r>
              <w:rPr>
                <w:noProof/>
                <w:webHidden/>
              </w:rPr>
              <w:fldChar w:fldCharType="separate"/>
            </w:r>
            <w:r w:rsidR="009F255E">
              <w:rPr>
                <w:noProof/>
                <w:webHidden/>
              </w:rPr>
              <w:t>32</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5" w:history="1">
            <w:r w:rsidRPr="00790A9E">
              <w:rPr>
                <w:rStyle w:val="Hyperlink"/>
                <w:noProof/>
              </w:rPr>
              <w:t>6.2 Geovisualization results</w:t>
            </w:r>
            <w:r>
              <w:rPr>
                <w:noProof/>
                <w:webHidden/>
              </w:rPr>
              <w:tab/>
            </w:r>
            <w:r>
              <w:rPr>
                <w:noProof/>
                <w:webHidden/>
              </w:rPr>
              <w:fldChar w:fldCharType="begin"/>
            </w:r>
            <w:r>
              <w:rPr>
                <w:noProof/>
                <w:webHidden/>
              </w:rPr>
              <w:instrText xml:space="preserve"> PAGEREF _Toc505348295 \h </w:instrText>
            </w:r>
            <w:r>
              <w:rPr>
                <w:noProof/>
                <w:webHidden/>
              </w:rPr>
            </w:r>
            <w:r>
              <w:rPr>
                <w:noProof/>
                <w:webHidden/>
              </w:rPr>
              <w:fldChar w:fldCharType="separate"/>
            </w:r>
            <w:r w:rsidR="009F255E">
              <w:rPr>
                <w:noProof/>
                <w:webHidden/>
              </w:rPr>
              <w:t>36</w:t>
            </w:r>
            <w:r>
              <w:rPr>
                <w:noProof/>
                <w:webHidden/>
              </w:rPr>
              <w:fldChar w:fldCharType="end"/>
            </w:r>
          </w:hyperlink>
        </w:p>
        <w:p w:rsidR="002F27CA" w:rsidRDefault="002F27CA">
          <w:pPr>
            <w:pStyle w:val="TOC2"/>
            <w:tabs>
              <w:tab w:val="right" w:leader="dot" w:pos="8224"/>
            </w:tabs>
            <w:rPr>
              <w:rFonts w:asciiTheme="minorHAnsi" w:eastAsiaTheme="minorEastAsia" w:hAnsiTheme="minorHAnsi"/>
              <w:noProof/>
              <w:sz w:val="22"/>
              <w:szCs w:val="20"/>
              <w:lang w:bidi="ne-NP"/>
            </w:rPr>
          </w:pPr>
          <w:hyperlink w:anchor="_Toc505348296" w:history="1">
            <w:r w:rsidRPr="00790A9E">
              <w:rPr>
                <w:rStyle w:val="Hyperlink"/>
                <w:noProof/>
              </w:rPr>
              <w:t>6.3 Discussion</w:t>
            </w:r>
            <w:r>
              <w:rPr>
                <w:noProof/>
                <w:webHidden/>
              </w:rPr>
              <w:tab/>
            </w:r>
            <w:r>
              <w:rPr>
                <w:noProof/>
                <w:webHidden/>
              </w:rPr>
              <w:fldChar w:fldCharType="begin"/>
            </w:r>
            <w:r>
              <w:rPr>
                <w:noProof/>
                <w:webHidden/>
              </w:rPr>
              <w:instrText xml:space="preserve"> PAGEREF _Toc505348296 \h </w:instrText>
            </w:r>
            <w:r>
              <w:rPr>
                <w:noProof/>
                <w:webHidden/>
              </w:rPr>
            </w:r>
            <w:r>
              <w:rPr>
                <w:noProof/>
                <w:webHidden/>
              </w:rPr>
              <w:fldChar w:fldCharType="separate"/>
            </w:r>
            <w:r w:rsidR="009F255E">
              <w:rPr>
                <w:noProof/>
                <w:webHidden/>
              </w:rPr>
              <w:t>42</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97" w:history="1">
            <w:r w:rsidRPr="00790A9E">
              <w:rPr>
                <w:rStyle w:val="Hyperlink"/>
                <w:noProof/>
              </w:rPr>
              <w:t>7.</w:t>
            </w:r>
            <w:r>
              <w:rPr>
                <w:rFonts w:asciiTheme="minorHAnsi" w:eastAsiaTheme="minorEastAsia" w:hAnsiTheme="minorHAnsi"/>
                <w:noProof/>
                <w:sz w:val="22"/>
                <w:szCs w:val="20"/>
                <w:lang w:bidi="ne-NP"/>
              </w:rPr>
              <w:tab/>
            </w:r>
            <w:r w:rsidRPr="00790A9E">
              <w:rPr>
                <w:rStyle w:val="Hyperlink"/>
                <w:noProof/>
              </w:rPr>
              <w:t>CONCLUSIONS</w:t>
            </w:r>
            <w:r>
              <w:rPr>
                <w:noProof/>
                <w:webHidden/>
              </w:rPr>
              <w:tab/>
            </w:r>
            <w:r>
              <w:rPr>
                <w:noProof/>
                <w:webHidden/>
              </w:rPr>
              <w:fldChar w:fldCharType="begin"/>
            </w:r>
            <w:r>
              <w:rPr>
                <w:noProof/>
                <w:webHidden/>
              </w:rPr>
              <w:instrText xml:space="preserve"> PAGEREF _Toc505348297 \h </w:instrText>
            </w:r>
            <w:r>
              <w:rPr>
                <w:noProof/>
                <w:webHidden/>
              </w:rPr>
            </w:r>
            <w:r>
              <w:rPr>
                <w:noProof/>
                <w:webHidden/>
              </w:rPr>
              <w:fldChar w:fldCharType="separate"/>
            </w:r>
            <w:r w:rsidR="009F255E">
              <w:rPr>
                <w:noProof/>
                <w:webHidden/>
              </w:rPr>
              <w:t>44</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98" w:history="1">
            <w:r w:rsidRPr="00790A9E">
              <w:rPr>
                <w:rStyle w:val="Hyperlink"/>
                <w:noProof/>
              </w:rPr>
              <w:t>8.</w:t>
            </w:r>
            <w:r>
              <w:rPr>
                <w:rFonts w:asciiTheme="minorHAnsi" w:eastAsiaTheme="minorEastAsia" w:hAnsiTheme="minorHAnsi"/>
                <w:noProof/>
                <w:sz w:val="22"/>
                <w:szCs w:val="20"/>
                <w:lang w:bidi="ne-NP"/>
              </w:rPr>
              <w:tab/>
            </w:r>
            <w:r w:rsidRPr="00790A9E">
              <w:rPr>
                <w:rStyle w:val="Hyperlink"/>
                <w:noProof/>
              </w:rPr>
              <w:t>References</w:t>
            </w:r>
            <w:r>
              <w:rPr>
                <w:noProof/>
                <w:webHidden/>
              </w:rPr>
              <w:tab/>
            </w:r>
            <w:r>
              <w:rPr>
                <w:noProof/>
                <w:webHidden/>
              </w:rPr>
              <w:fldChar w:fldCharType="begin"/>
            </w:r>
            <w:r>
              <w:rPr>
                <w:noProof/>
                <w:webHidden/>
              </w:rPr>
              <w:instrText xml:space="preserve"> PAGEREF _Toc505348298 \h </w:instrText>
            </w:r>
            <w:r>
              <w:rPr>
                <w:noProof/>
                <w:webHidden/>
              </w:rPr>
            </w:r>
            <w:r>
              <w:rPr>
                <w:noProof/>
                <w:webHidden/>
              </w:rPr>
              <w:fldChar w:fldCharType="separate"/>
            </w:r>
            <w:r w:rsidR="009F255E">
              <w:rPr>
                <w:noProof/>
                <w:webHidden/>
              </w:rPr>
              <w:t>45</w:t>
            </w:r>
            <w:r>
              <w:rPr>
                <w:noProof/>
                <w:webHidden/>
              </w:rPr>
              <w:fldChar w:fldCharType="end"/>
            </w:r>
          </w:hyperlink>
        </w:p>
        <w:p w:rsidR="002F27CA" w:rsidRDefault="002F27CA">
          <w:pPr>
            <w:pStyle w:val="TOC1"/>
            <w:tabs>
              <w:tab w:val="left" w:pos="480"/>
              <w:tab w:val="right" w:leader="dot" w:pos="8224"/>
            </w:tabs>
            <w:rPr>
              <w:rFonts w:asciiTheme="minorHAnsi" w:eastAsiaTheme="minorEastAsia" w:hAnsiTheme="minorHAnsi"/>
              <w:noProof/>
              <w:sz w:val="22"/>
              <w:szCs w:val="20"/>
              <w:lang w:bidi="ne-NP"/>
            </w:rPr>
          </w:pPr>
          <w:hyperlink w:anchor="_Toc505348299" w:history="1">
            <w:r w:rsidRPr="00790A9E">
              <w:rPr>
                <w:rStyle w:val="Hyperlink"/>
                <w:noProof/>
              </w:rPr>
              <w:t>9.</w:t>
            </w:r>
            <w:r>
              <w:rPr>
                <w:rFonts w:asciiTheme="minorHAnsi" w:eastAsiaTheme="minorEastAsia" w:hAnsiTheme="minorHAnsi"/>
                <w:noProof/>
                <w:sz w:val="22"/>
                <w:szCs w:val="20"/>
                <w:lang w:bidi="ne-NP"/>
              </w:rPr>
              <w:tab/>
            </w:r>
            <w:r w:rsidRPr="00790A9E">
              <w:rPr>
                <w:rStyle w:val="Hyperlink"/>
                <w:noProof/>
              </w:rPr>
              <w:t>APPENDICES</w:t>
            </w:r>
            <w:r>
              <w:rPr>
                <w:noProof/>
                <w:webHidden/>
              </w:rPr>
              <w:tab/>
            </w:r>
            <w:r>
              <w:rPr>
                <w:noProof/>
                <w:webHidden/>
              </w:rPr>
              <w:fldChar w:fldCharType="begin"/>
            </w:r>
            <w:r>
              <w:rPr>
                <w:noProof/>
                <w:webHidden/>
              </w:rPr>
              <w:instrText xml:space="preserve"> PAGEREF _Toc505348299 \h </w:instrText>
            </w:r>
            <w:r>
              <w:rPr>
                <w:noProof/>
                <w:webHidden/>
              </w:rPr>
            </w:r>
            <w:r>
              <w:rPr>
                <w:noProof/>
                <w:webHidden/>
              </w:rPr>
              <w:fldChar w:fldCharType="separate"/>
            </w:r>
            <w:r w:rsidR="009F255E">
              <w:rPr>
                <w:noProof/>
                <w:webHidden/>
              </w:rPr>
              <w:t>47</w:t>
            </w:r>
            <w:r>
              <w:rPr>
                <w:noProof/>
                <w:webHidden/>
              </w:rPr>
              <w:fldChar w:fldCharType="end"/>
            </w:r>
          </w:hyperlink>
        </w:p>
        <w:p w:rsidR="00A41994" w:rsidRDefault="00A41994" w:rsidP="00A8639A">
          <w:pPr>
            <w:spacing w:line="276" w:lineRule="auto"/>
          </w:pPr>
          <w:r>
            <w:rPr>
              <w:b/>
              <w:bCs/>
              <w:noProof/>
            </w:rPr>
            <w:fldChar w:fldCharType="end"/>
          </w:r>
        </w:p>
      </w:sdtContent>
    </w:sdt>
    <w:p w:rsidR="003B38E1" w:rsidRDefault="003B38E1">
      <w:pPr>
        <w:spacing w:before="0" w:after="160" w:line="259" w:lineRule="auto"/>
        <w:jc w:val="left"/>
      </w:pPr>
      <w:r>
        <w:br w:type="page"/>
      </w:r>
    </w:p>
    <w:p w:rsidR="003B38E1" w:rsidRDefault="003B38E1" w:rsidP="003B38E1">
      <w:pPr>
        <w:pStyle w:val="Heading"/>
        <w:outlineLvl w:val="0"/>
      </w:pPr>
      <w:bookmarkStart w:id="4" w:name="_Toc505348269"/>
      <w:r w:rsidRPr="00975C58">
        <w:lastRenderedPageBreak/>
        <w:t xml:space="preserve">INDEX OF </w:t>
      </w:r>
      <w:r w:rsidR="00301162">
        <w:t>FIGURE</w:t>
      </w:r>
      <w:r w:rsidRPr="00975C58">
        <w:t>S</w:t>
      </w:r>
      <w:bookmarkEnd w:id="4"/>
    </w:p>
    <w:p w:rsidR="002F27CA" w:rsidRDefault="00301162">
      <w:pPr>
        <w:pStyle w:val="TableofFigures"/>
        <w:tabs>
          <w:tab w:val="right" w:leader="dot" w:pos="8224"/>
        </w:tabs>
        <w:rPr>
          <w:rFonts w:asciiTheme="minorHAnsi" w:eastAsiaTheme="minorEastAsia" w:hAnsiTheme="minorHAnsi"/>
          <w:noProof/>
          <w:sz w:val="22"/>
          <w:szCs w:val="20"/>
          <w:lang w:bidi="ne-NP"/>
        </w:rPr>
      </w:pPr>
      <w:r>
        <w:rPr>
          <w:b/>
          <w:bCs/>
        </w:rPr>
        <w:fldChar w:fldCharType="begin"/>
      </w:r>
      <w:r>
        <w:rPr>
          <w:b/>
          <w:bCs/>
        </w:rPr>
        <w:instrText xml:space="preserve"> TOC \h \z \c "Figure" </w:instrText>
      </w:r>
      <w:r>
        <w:rPr>
          <w:b/>
          <w:bCs/>
        </w:rPr>
        <w:fldChar w:fldCharType="separate"/>
      </w:r>
      <w:hyperlink w:anchor="_Toc505348236" w:history="1">
        <w:r w:rsidR="002F27CA" w:rsidRPr="00934416">
          <w:rPr>
            <w:rStyle w:val="Hyperlink"/>
            <w:noProof/>
          </w:rPr>
          <w:t xml:space="preserve">Figure 1: Overview of text mining methods (Source: </w:t>
        </w:r>
        <w:r w:rsidR="002F27CA" w:rsidRPr="00934416">
          <w:rPr>
            <w:rStyle w:val="Hyperlink"/>
            <w:i/>
            <w:iCs/>
            <w:noProof/>
          </w:rPr>
          <w:t>http://chdoig.github.io/acm-sigkdd-topic-modeling/#/</w:t>
        </w:r>
        <w:r w:rsidR="002F27CA" w:rsidRPr="00934416">
          <w:rPr>
            <w:rStyle w:val="Hyperlink"/>
            <w:noProof/>
          </w:rPr>
          <w:t>)</w:t>
        </w:r>
        <w:r w:rsidR="002F27CA">
          <w:rPr>
            <w:noProof/>
            <w:webHidden/>
          </w:rPr>
          <w:tab/>
        </w:r>
        <w:r w:rsidR="002F27CA">
          <w:rPr>
            <w:noProof/>
            <w:webHidden/>
          </w:rPr>
          <w:fldChar w:fldCharType="begin"/>
        </w:r>
        <w:r w:rsidR="002F27CA">
          <w:rPr>
            <w:noProof/>
            <w:webHidden/>
          </w:rPr>
          <w:instrText xml:space="preserve"> PAGEREF _Toc505348236 \h </w:instrText>
        </w:r>
        <w:r w:rsidR="002F27CA">
          <w:rPr>
            <w:noProof/>
            <w:webHidden/>
          </w:rPr>
        </w:r>
        <w:r w:rsidR="002F27CA">
          <w:rPr>
            <w:noProof/>
            <w:webHidden/>
          </w:rPr>
          <w:fldChar w:fldCharType="separate"/>
        </w:r>
        <w:r w:rsidR="009F255E">
          <w:rPr>
            <w:noProof/>
            <w:webHidden/>
          </w:rPr>
          <w:t>11</w:t>
        </w:r>
        <w:r w:rsidR="002F27CA">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37" w:history="1">
        <w:r w:rsidRPr="00934416">
          <w:rPr>
            <w:rStyle w:val="Hyperlink"/>
            <w:noProof/>
          </w:rPr>
          <w:t>Figure 2 :  Sample terms in topics(Source: (D. Blei et al., 2010))</w:t>
        </w:r>
        <w:r>
          <w:rPr>
            <w:noProof/>
            <w:webHidden/>
          </w:rPr>
          <w:tab/>
        </w:r>
        <w:r>
          <w:rPr>
            <w:noProof/>
            <w:webHidden/>
          </w:rPr>
          <w:fldChar w:fldCharType="begin"/>
        </w:r>
        <w:r>
          <w:rPr>
            <w:noProof/>
            <w:webHidden/>
          </w:rPr>
          <w:instrText xml:space="preserve"> PAGEREF _Toc505348237 \h </w:instrText>
        </w:r>
        <w:r>
          <w:rPr>
            <w:noProof/>
            <w:webHidden/>
          </w:rPr>
        </w:r>
        <w:r>
          <w:rPr>
            <w:noProof/>
            <w:webHidden/>
          </w:rPr>
          <w:fldChar w:fldCharType="separate"/>
        </w:r>
        <w:r w:rsidR="009F255E">
          <w:rPr>
            <w:noProof/>
            <w:webHidden/>
          </w:rPr>
          <w:t>13</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38" w:history="1">
        <w:r w:rsidRPr="00934416">
          <w:rPr>
            <w:rStyle w:val="Hyperlink"/>
            <w:noProof/>
          </w:rPr>
          <w:t>Figure 3: Intutitive digram for Topic Modeling using LDA (D. Blei et al., 2010)</w:t>
        </w:r>
        <w:r>
          <w:rPr>
            <w:noProof/>
            <w:webHidden/>
          </w:rPr>
          <w:tab/>
        </w:r>
        <w:r>
          <w:rPr>
            <w:noProof/>
            <w:webHidden/>
          </w:rPr>
          <w:fldChar w:fldCharType="begin"/>
        </w:r>
        <w:r>
          <w:rPr>
            <w:noProof/>
            <w:webHidden/>
          </w:rPr>
          <w:instrText xml:space="preserve"> PAGEREF _Toc505348238 \h </w:instrText>
        </w:r>
        <w:r>
          <w:rPr>
            <w:noProof/>
            <w:webHidden/>
          </w:rPr>
        </w:r>
        <w:r>
          <w:rPr>
            <w:noProof/>
            <w:webHidden/>
          </w:rPr>
          <w:fldChar w:fldCharType="separate"/>
        </w:r>
        <w:r w:rsidR="009F255E">
          <w:rPr>
            <w:noProof/>
            <w:webHidden/>
          </w:rPr>
          <w:t>15</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39" w:history="1">
        <w:r w:rsidRPr="00934416">
          <w:rPr>
            <w:rStyle w:val="Hyperlink"/>
            <w:noProof/>
          </w:rPr>
          <w:t>Figure 4: LDA Plate Notation (D. M. Blei &amp; Blei, 2008)</w:t>
        </w:r>
        <w:r>
          <w:rPr>
            <w:noProof/>
            <w:webHidden/>
          </w:rPr>
          <w:tab/>
        </w:r>
        <w:r>
          <w:rPr>
            <w:noProof/>
            <w:webHidden/>
          </w:rPr>
          <w:fldChar w:fldCharType="begin"/>
        </w:r>
        <w:r>
          <w:rPr>
            <w:noProof/>
            <w:webHidden/>
          </w:rPr>
          <w:instrText xml:space="preserve"> PAGEREF _Toc505348239 \h </w:instrText>
        </w:r>
        <w:r>
          <w:rPr>
            <w:noProof/>
            <w:webHidden/>
          </w:rPr>
        </w:r>
        <w:r>
          <w:rPr>
            <w:noProof/>
            <w:webHidden/>
          </w:rPr>
          <w:fldChar w:fldCharType="separate"/>
        </w:r>
        <w:r w:rsidR="009F255E">
          <w:rPr>
            <w:noProof/>
            <w:webHidden/>
          </w:rPr>
          <w:t>15</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0" w:history="1">
        <w:r w:rsidRPr="00934416">
          <w:rPr>
            <w:rStyle w:val="Hyperlink"/>
            <w:noProof/>
          </w:rPr>
          <w:t>Figure 5: Chart of Overall Methodology</w:t>
        </w:r>
        <w:r>
          <w:rPr>
            <w:noProof/>
            <w:webHidden/>
          </w:rPr>
          <w:tab/>
        </w:r>
        <w:r>
          <w:rPr>
            <w:noProof/>
            <w:webHidden/>
          </w:rPr>
          <w:fldChar w:fldCharType="begin"/>
        </w:r>
        <w:r>
          <w:rPr>
            <w:noProof/>
            <w:webHidden/>
          </w:rPr>
          <w:instrText xml:space="preserve"> PAGEREF _Toc505348240 \h </w:instrText>
        </w:r>
        <w:r>
          <w:rPr>
            <w:noProof/>
            <w:webHidden/>
          </w:rPr>
        </w:r>
        <w:r>
          <w:rPr>
            <w:noProof/>
            <w:webHidden/>
          </w:rPr>
          <w:fldChar w:fldCharType="separate"/>
        </w:r>
        <w:r w:rsidR="009F255E">
          <w:rPr>
            <w:noProof/>
            <w:webHidden/>
          </w:rPr>
          <w:t>23</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1" w:history="1">
        <w:r w:rsidRPr="00934416">
          <w:rPr>
            <w:rStyle w:val="Hyperlink"/>
            <w:noProof/>
          </w:rPr>
          <w:t>Figure 6 : Choropleth Map of Topic 1</w:t>
        </w:r>
        <w:r>
          <w:rPr>
            <w:noProof/>
            <w:webHidden/>
          </w:rPr>
          <w:tab/>
        </w:r>
        <w:r>
          <w:rPr>
            <w:noProof/>
            <w:webHidden/>
          </w:rPr>
          <w:fldChar w:fldCharType="begin"/>
        </w:r>
        <w:r>
          <w:rPr>
            <w:noProof/>
            <w:webHidden/>
          </w:rPr>
          <w:instrText xml:space="preserve"> PAGEREF _Toc505348241 \h </w:instrText>
        </w:r>
        <w:r>
          <w:rPr>
            <w:noProof/>
            <w:webHidden/>
          </w:rPr>
        </w:r>
        <w:r>
          <w:rPr>
            <w:noProof/>
            <w:webHidden/>
          </w:rPr>
          <w:fldChar w:fldCharType="separate"/>
        </w:r>
        <w:r w:rsidR="009F255E">
          <w:rPr>
            <w:noProof/>
            <w:webHidden/>
          </w:rPr>
          <w:t>37</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2" w:history="1">
        <w:r w:rsidRPr="00934416">
          <w:rPr>
            <w:rStyle w:val="Hyperlink"/>
            <w:noProof/>
          </w:rPr>
          <w:t>Figure 7: Choropleth Map of Topic 2</w:t>
        </w:r>
        <w:r>
          <w:rPr>
            <w:noProof/>
            <w:webHidden/>
          </w:rPr>
          <w:tab/>
        </w:r>
        <w:r>
          <w:rPr>
            <w:noProof/>
            <w:webHidden/>
          </w:rPr>
          <w:fldChar w:fldCharType="begin"/>
        </w:r>
        <w:r>
          <w:rPr>
            <w:noProof/>
            <w:webHidden/>
          </w:rPr>
          <w:instrText xml:space="preserve"> PAGEREF _Toc505348242 \h </w:instrText>
        </w:r>
        <w:r>
          <w:rPr>
            <w:noProof/>
            <w:webHidden/>
          </w:rPr>
        </w:r>
        <w:r>
          <w:rPr>
            <w:noProof/>
            <w:webHidden/>
          </w:rPr>
          <w:fldChar w:fldCharType="separate"/>
        </w:r>
        <w:r w:rsidR="009F255E">
          <w:rPr>
            <w:noProof/>
            <w:webHidden/>
          </w:rPr>
          <w:t>37</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3" w:history="1">
        <w:r w:rsidRPr="00934416">
          <w:rPr>
            <w:rStyle w:val="Hyperlink"/>
            <w:noProof/>
          </w:rPr>
          <w:t>Figure 8: Choropleth Map of Topic 3</w:t>
        </w:r>
        <w:r>
          <w:rPr>
            <w:noProof/>
            <w:webHidden/>
          </w:rPr>
          <w:tab/>
        </w:r>
        <w:r>
          <w:rPr>
            <w:noProof/>
            <w:webHidden/>
          </w:rPr>
          <w:fldChar w:fldCharType="begin"/>
        </w:r>
        <w:r>
          <w:rPr>
            <w:noProof/>
            <w:webHidden/>
          </w:rPr>
          <w:instrText xml:space="preserve"> PAGEREF _Toc505348243 \h </w:instrText>
        </w:r>
        <w:r>
          <w:rPr>
            <w:noProof/>
            <w:webHidden/>
          </w:rPr>
        </w:r>
        <w:r>
          <w:rPr>
            <w:noProof/>
            <w:webHidden/>
          </w:rPr>
          <w:fldChar w:fldCharType="separate"/>
        </w:r>
        <w:r w:rsidR="009F255E">
          <w:rPr>
            <w:noProof/>
            <w:webHidden/>
          </w:rPr>
          <w:t>38</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4" w:history="1">
        <w:r w:rsidRPr="00934416">
          <w:rPr>
            <w:rStyle w:val="Hyperlink"/>
            <w:noProof/>
          </w:rPr>
          <w:t>Figure 9: Choropleth Map of Topic 4</w:t>
        </w:r>
        <w:r>
          <w:rPr>
            <w:noProof/>
            <w:webHidden/>
          </w:rPr>
          <w:tab/>
        </w:r>
        <w:r>
          <w:rPr>
            <w:noProof/>
            <w:webHidden/>
          </w:rPr>
          <w:fldChar w:fldCharType="begin"/>
        </w:r>
        <w:r>
          <w:rPr>
            <w:noProof/>
            <w:webHidden/>
          </w:rPr>
          <w:instrText xml:space="preserve"> PAGEREF _Toc505348244 \h </w:instrText>
        </w:r>
        <w:r>
          <w:rPr>
            <w:noProof/>
            <w:webHidden/>
          </w:rPr>
        </w:r>
        <w:r>
          <w:rPr>
            <w:noProof/>
            <w:webHidden/>
          </w:rPr>
          <w:fldChar w:fldCharType="separate"/>
        </w:r>
        <w:r w:rsidR="009F255E">
          <w:rPr>
            <w:noProof/>
            <w:webHidden/>
          </w:rPr>
          <w:t>38</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5" w:history="1">
        <w:r w:rsidRPr="00934416">
          <w:rPr>
            <w:rStyle w:val="Hyperlink"/>
            <w:noProof/>
          </w:rPr>
          <w:t>Figure 10: Choropleth Map of Topic 5</w:t>
        </w:r>
        <w:r>
          <w:rPr>
            <w:noProof/>
            <w:webHidden/>
          </w:rPr>
          <w:tab/>
        </w:r>
        <w:r>
          <w:rPr>
            <w:noProof/>
            <w:webHidden/>
          </w:rPr>
          <w:fldChar w:fldCharType="begin"/>
        </w:r>
        <w:r>
          <w:rPr>
            <w:noProof/>
            <w:webHidden/>
          </w:rPr>
          <w:instrText xml:space="preserve"> PAGEREF _Toc505348245 \h </w:instrText>
        </w:r>
        <w:r>
          <w:rPr>
            <w:noProof/>
            <w:webHidden/>
          </w:rPr>
        </w:r>
        <w:r>
          <w:rPr>
            <w:noProof/>
            <w:webHidden/>
          </w:rPr>
          <w:fldChar w:fldCharType="separate"/>
        </w:r>
        <w:r w:rsidR="009F255E">
          <w:rPr>
            <w:noProof/>
            <w:webHidden/>
          </w:rPr>
          <w:t>39</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6" w:history="1">
        <w:r w:rsidRPr="00934416">
          <w:rPr>
            <w:rStyle w:val="Hyperlink"/>
            <w:noProof/>
          </w:rPr>
          <w:t>Figure 11: Choropleth Map of Topic 6</w:t>
        </w:r>
        <w:r>
          <w:rPr>
            <w:noProof/>
            <w:webHidden/>
          </w:rPr>
          <w:tab/>
        </w:r>
        <w:r>
          <w:rPr>
            <w:noProof/>
            <w:webHidden/>
          </w:rPr>
          <w:fldChar w:fldCharType="begin"/>
        </w:r>
        <w:r>
          <w:rPr>
            <w:noProof/>
            <w:webHidden/>
          </w:rPr>
          <w:instrText xml:space="preserve"> PAGEREF _Toc505348246 \h </w:instrText>
        </w:r>
        <w:r>
          <w:rPr>
            <w:noProof/>
            <w:webHidden/>
          </w:rPr>
        </w:r>
        <w:r>
          <w:rPr>
            <w:noProof/>
            <w:webHidden/>
          </w:rPr>
          <w:fldChar w:fldCharType="separate"/>
        </w:r>
        <w:r w:rsidR="009F255E">
          <w:rPr>
            <w:noProof/>
            <w:webHidden/>
          </w:rPr>
          <w:t>39</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7" w:history="1">
        <w:r w:rsidRPr="00934416">
          <w:rPr>
            <w:rStyle w:val="Hyperlink"/>
            <w:noProof/>
          </w:rPr>
          <w:t>Figure 12: Choropleth Map of Topic 7</w:t>
        </w:r>
        <w:r>
          <w:rPr>
            <w:noProof/>
            <w:webHidden/>
          </w:rPr>
          <w:tab/>
        </w:r>
        <w:r>
          <w:rPr>
            <w:noProof/>
            <w:webHidden/>
          </w:rPr>
          <w:fldChar w:fldCharType="begin"/>
        </w:r>
        <w:r>
          <w:rPr>
            <w:noProof/>
            <w:webHidden/>
          </w:rPr>
          <w:instrText xml:space="preserve"> PAGEREF _Toc505348247 \h </w:instrText>
        </w:r>
        <w:r>
          <w:rPr>
            <w:noProof/>
            <w:webHidden/>
          </w:rPr>
        </w:r>
        <w:r>
          <w:rPr>
            <w:noProof/>
            <w:webHidden/>
          </w:rPr>
          <w:fldChar w:fldCharType="separate"/>
        </w:r>
        <w:r w:rsidR="009F255E">
          <w:rPr>
            <w:noProof/>
            <w:webHidden/>
          </w:rPr>
          <w:t>40</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8" w:history="1">
        <w:r w:rsidRPr="00934416">
          <w:rPr>
            <w:rStyle w:val="Hyperlink"/>
            <w:noProof/>
          </w:rPr>
          <w:t>Figure 13: Choropleth Map of Topic 8</w:t>
        </w:r>
        <w:r>
          <w:rPr>
            <w:noProof/>
            <w:webHidden/>
          </w:rPr>
          <w:tab/>
        </w:r>
        <w:r>
          <w:rPr>
            <w:noProof/>
            <w:webHidden/>
          </w:rPr>
          <w:fldChar w:fldCharType="begin"/>
        </w:r>
        <w:r>
          <w:rPr>
            <w:noProof/>
            <w:webHidden/>
          </w:rPr>
          <w:instrText xml:space="preserve"> PAGEREF _Toc505348248 \h </w:instrText>
        </w:r>
        <w:r>
          <w:rPr>
            <w:noProof/>
            <w:webHidden/>
          </w:rPr>
        </w:r>
        <w:r>
          <w:rPr>
            <w:noProof/>
            <w:webHidden/>
          </w:rPr>
          <w:fldChar w:fldCharType="separate"/>
        </w:r>
        <w:r w:rsidR="009F255E">
          <w:rPr>
            <w:noProof/>
            <w:webHidden/>
          </w:rPr>
          <w:t>40</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49" w:history="1">
        <w:r w:rsidRPr="00934416">
          <w:rPr>
            <w:rStyle w:val="Hyperlink"/>
            <w:noProof/>
          </w:rPr>
          <w:t>Figure 14: Choropleth Map of Topic 9</w:t>
        </w:r>
        <w:r>
          <w:rPr>
            <w:noProof/>
            <w:webHidden/>
          </w:rPr>
          <w:tab/>
        </w:r>
        <w:r>
          <w:rPr>
            <w:noProof/>
            <w:webHidden/>
          </w:rPr>
          <w:fldChar w:fldCharType="begin"/>
        </w:r>
        <w:r>
          <w:rPr>
            <w:noProof/>
            <w:webHidden/>
          </w:rPr>
          <w:instrText xml:space="preserve"> PAGEREF _Toc505348249 \h </w:instrText>
        </w:r>
        <w:r>
          <w:rPr>
            <w:noProof/>
            <w:webHidden/>
          </w:rPr>
        </w:r>
        <w:r>
          <w:rPr>
            <w:noProof/>
            <w:webHidden/>
          </w:rPr>
          <w:fldChar w:fldCharType="separate"/>
        </w:r>
        <w:r w:rsidR="009F255E">
          <w:rPr>
            <w:noProof/>
            <w:webHidden/>
          </w:rPr>
          <w:t>41</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0" w:history="1">
        <w:r w:rsidRPr="00934416">
          <w:rPr>
            <w:rStyle w:val="Hyperlink"/>
            <w:noProof/>
          </w:rPr>
          <w:t>Figure 15: Choropleth Map of Topic 10</w:t>
        </w:r>
        <w:r>
          <w:rPr>
            <w:noProof/>
            <w:webHidden/>
          </w:rPr>
          <w:tab/>
        </w:r>
        <w:r>
          <w:rPr>
            <w:noProof/>
            <w:webHidden/>
          </w:rPr>
          <w:fldChar w:fldCharType="begin"/>
        </w:r>
        <w:r>
          <w:rPr>
            <w:noProof/>
            <w:webHidden/>
          </w:rPr>
          <w:instrText xml:space="preserve"> PAGEREF _Toc505348250 \h </w:instrText>
        </w:r>
        <w:r>
          <w:rPr>
            <w:noProof/>
            <w:webHidden/>
          </w:rPr>
        </w:r>
        <w:r>
          <w:rPr>
            <w:noProof/>
            <w:webHidden/>
          </w:rPr>
          <w:fldChar w:fldCharType="separate"/>
        </w:r>
        <w:r w:rsidR="009F255E">
          <w:rPr>
            <w:noProof/>
            <w:webHidden/>
          </w:rPr>
          <w:t>41</w:t>
        </w:r>
        <w:r>
          <w:rPr>
            <w:noProof/>
            <w:webHidden/>
          </w:rPr>
          <w:fldChar w:fldCharType="end"/>
        </w:r>
      </w:hyperlink>
    </w:p>
    <w:p w:rsidR="003B38E1" w:rsidRDefault="00301162">
      <w:pPr>
        <w:spacing w:before="0" w:after="160" w:line="259" w:lineRule="auto"/>
        <w:jc w:val="left"/>
        <w:rPr>
          <w:b/>
          <w:bCs/>
        </w:rPr>
      </w:pPr>
      <w:r>
        <w:rPr>
          <w:b/>
          <w:bCs/>
        </w:rPr>
        <w:fldChar w:fldCharType="end"/>
      </w:r>
      <w:r w:rsidR="003B38E1">
        <w:rPr>
          <w:b/>
          <w:bCs/>
        </w:rPr>
        <w:br w:type="page"/>
      </w:r>
    </w:p>
    <w:p w:rsidR="003B38E1" w:rsidRDefault="003B38E1" w:rsidP="003B38E1">
      <w:pPr>
        <w:pStyle w:val="Heading"/>
        <w:outlineLvl w:val="0"/>
      </w:pPr>
      <w:bookmarkStart w:id="5" w:name="_Toc505348270"/>
      <w:r w:rsidRPr="00975C58">
        <w:lastRenderedPageBreak/>
        <w:t>INDEX OF TABLES</w:t>
      </w:r>
      <w:bookmarkEnd w:id="5"/>
    </w:p>
    <w:p w:rsidR="002F27CA" w:rsidRDefault="0030404E">
      <w:pPr>
        <w:pStyle w:val="TableofFigures"/>
        <w:tabs>
          <w:tab w:val="right" w:leader="dot" w:pos="8224"/>
        </w:tabs>
        <w:rPr>
          <w:rFonts w:asciiTheme="minorHAnsi" w:eastAsiaTheme="minorEastAsia" w:hAnsiTheme="minorHAnsi"/>
          <w:noProof/>
          <w:sz w:val="22"/>
          <w:szCs w:val="20"/>
          <w:lang w:bidi="ne-NP"/>
        </w:rPr>
      </w:pPr>
      <w:r>
        <w:fldChar w:fldCharType="begin"/>
      </w:r>
      <w:r>
        <w:instrText xml:space="preserve"> TOC \h \z \c "Table" </w:instrText>
      </w:r>
      <w:r>
        <w:fldChar w:fldCharType="separate"/>
      </w:r>
      <w:hyperlink w:anchor="_Toc505348251" w:history="1">
        <w:r w:rsidR="002F27CA" w:rsidRPr="004B1349">
          <w:rPr>
            <w:rStyle w:val="Hyperlink"/>
            <w:noProof/>
          </w:rPr>
          <w:t>Table 1 : Text mining functions and methods</w:t>
        </w:r>
        <w:r w:rsidR="002F27CA">
          <w:rPr>
            <w:noProof/>
            <w:webHidden/>
          </w:rPr>
          <w:tab/>
        </w:r>
        <w:r w:rsidR="002F27CA">
          <w:rPr>
            <w:noProof/>
            <w:webHidden/>
          </w:rPr>
          <w:fldChar w:fldCharType="begin"/>
        </w:r>
        <w:r w:rsidR="002F27CA">
          <w:rPr>
            <w:noProof/>
            <w:webHidden/>
          </w:rPr>
          <w:instrText xml:space="preserve"> PAGEREF _Toc505348251 \h </w:instrText>
        </w:r>
        <w:r w:rsidR="002F27CA">
          <w:rPr>
            <w:noProof/>
            <w:webHidden/>
          </w:rPr>
        </w:r>
        <w:r w:rsidR="002F27CA">
          <w:rPr>
            <w:noProof/>
            <w:webHidden/>
          </w:rPr>
          <w:fldChar w:fldCharType="separate"/>
        </w:r>
        <w:r w:rsidR="009F255E">
          <w:rPr>
            <w:noProof/>
            <w:webHidden/>
          </w:rPr>
          <w:t>12</w:t>
        </w:r>
        <w:r w:rsidR="002F27CA">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2" w:history="1">
        <w:r w:rsidRPr="004B1349">
          <w:rPr>
            <w:rStyle w:val="Hyperlink"/>
            <w:noProof/>
          </w:rPr>
          <w:t>Table 2 : Common topic modelling methods</w:t>
        </w:r>
        <w:r>
          <w:rPr>
            <w:noProof/>
            <w:webHidden/>
          </w:rPr>
          <w:tab/>
        </w:r>
        <w:r>
          <w:rPr>
            <w:noProof/>
            <w:webHidden/>
          </w:rPr>
          <w:fldChar w:fldCharType="begin"/>
        </w:r>
        <w:r>
          <w:rPr>
            <w:noProof/>
            <w:webHidden/>
          </w:rPr>
          <w:instrText xml:space="preserve"> PAGEREF _Toc505348252 \h </w:instrText>
        </w:r>
        <w:r>
          <w:rPr>
            <w:noProof/>
            <w:webHidden/>
          </w:rPr>
        </w:r>
        <w:r>
          <w:rPr>
            <w:noProof/>
            <w:webHidden/>
          </w:rPr>
          <w:fldChar w:fldCharType="separate"/>
        </w:r>
        <w:r w:rsidR="009F255E">
          <w:rPr>
            <w:noProof/>
            <w:webHidden/>
          </w:rPr>
          <w:t>14</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3" w:history="1">
        <w:r w:rsidRPr="004B1349">
          <w:rPr>
            <w:rStyle w:val="Hyperlink"/>
            <w:noProof/>
          </w:rPr>
          <w:t>Table 3: List of software for topic modelling</w:t>
        </w:r>
        <w:r>
          <w:rPr>
            <w:noProof/>
            <w:webHidden/>
          </w:rPr>
          <w:tab/>
        </w:r>
        <w:r>
          <w:rPr>
            <w:noProof/>
            <w:webHidden/>
          </w:rPr>
          <w:fldChar w:fldCharType="begin"/>
        </w:r>
        <w:r>
          <w:rPr>
            <w:noProof/>
            <w:webHidden/>
          </w:rPr>
          <w:instrText xml:space="preserve"> PAGEREF _Toc505348253 \h </w:instrText>
        </w:r>
        <w:r>
          <w:rPr>
            <w:noProof/>
            <w:webHidden/>
          </w:rPr>
        </w:r>
        <w:r>
          <w:rPr>
            <w:noProof/>
            <w:webHidden/>
          </w:rPr>
          <w:fldChar w:fldCharType="separate"/>
        </w:r>
        <w:r w:rsidR="009F255E">
          <w:rPr>
            <w:noProof/>
            <w:webHidden/>
          </w:rPr>
          <w:t>16</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4" w:history="1">
        <w:r w:rsidRPr="004B1349">
          <w:rPr>
            <w:rStyle w:val="Hyperlink"/>
            <w:noProof/>
          </w:rPr>
          <w:t>Table 4: List of popular NLP software</w:t>
        </w:r>
        <w:r>
          <w:rPr>
            <w:noProof/>
            <w:webHidden/>
          </w:rPr>
          <w:tab/>
        </w:r>
        <w:r>
          <w:rPr>
            <w:noProof/>
            <w:webHidden/>
          </w:rPr>
          <w:fldChar w:fldCharType="begin"/>
        </w:r>
        <w:r>
          <w:rPr>
            <w:noProof/>
            <w:webHidden/>
          </w:rPr>
          <w:instrText xml:space="preserve"> PAGEREF _Toc505348254 \h </w:instrText>
        </w:r>
        <w:r>
          <w:rPr>
            <w:noProof/>
            <w:webHidden/>
          </w:rPr>
        </w:r>
        <w:r>
          <w:rPr>
            <w:noProof/>
            <w:webHidden/>
          </w:rPr>
          <w:fldChar w:fldCharType="separate"/>
        </w:r>
        <w:r w:rsidR="009F255E">
          <w:rPr>
            <w:noProof/>
            <w:webHidden/>
          </w:rPr>
          <w:t>17</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5" w:history="1">
        <w:r w:rsidRPr="004B1349">
          <w:rPr>
            <w:rStyle w:val="Hyperlink"/>
            <w:noProof/>
          </w:rPr>
          <w:t>Table 5: List of popular geoparsing applications</w:t>
        </w:r>
        <w:r>
          <w:rPr>
            <w:noProof/>
            <w:webHidden/>
          </w:rPr>
          <w:tab/>
        </w:r>
        <w:r>
          <w:rPr>
            <w:noProof/>
            <w:webHidden/>
          </w:rPr>
          <w:fldChar w:fldCharType="begin"/>
        </w:r>
        <w:r>
          <w:rPr>
            <w:noProof/>
            <w:webHidden/>
          </w:rPr>
          <w:instrText xml:space="preserve"> PAGEREF _Toc505348255 \h </w:instrText>
        </w:r>
        <w:r>
          <w:rPr>
            <w:noProof/>
            <w:webHidden/>
          </w:rPr>
        </w:r>
        <w:r>
          <w:rPr>
            <w:noProof/>
            <w:webHidden/>
          </w:rPr>
          <w:fldChar w:fldCharType="separate"/>
        </w:r>
        <w:r w:rsidR="009F255E">
          <w:rPr>
            <w:noProof/>
            <w:webHidden/>
          </w:rPr>
          <w:t>18</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6" w:history="1">
        <w:r w:rsidRPr="004B1349">
          <w:rPr>
            <w:rStyle w:val="Hyperlink"/>
            <w:noProof/>
          </w:rPr>
          <w:t>Table 6: Categories and number of news</w:t>
        </w:r>
        <w:r>
          <w:rPr>
            <w:noProof/>
            <w:webHidden/>
          </w:rPr>
          <w:tab/>
        </w:r>
        <w:r>
          <w:rPr>
            <w:noProof/>
            <w:webHidden/>
          </w:rPr>
          <w:fldChar w:fldCharType="begin"/>
        </w:r>
        <w:r>
          <w:rPr>
            <w:noProof/>
            <w:webHidden/>
          </w:rPr>
          <w:instrText xml:space="preserve"> PAGEREF _Toc505348256 \h </w:instrText>
        </w:r>
        <w:r>
          <w:rPr>
            <w:noProof/>
            <w:webHidden/>
          </w:rPr>
        </w:r>
        <w:r>
          <w:rPr>
            <w:noProof/>
            <w:webHidden/>
          </w:rPr>
          <w:fldChar w:fldCharType="separate"/>
        </w:r>
        <w:r w:rsidR="009F255E">
          <w:rPr>
            <w:noProof/>
            <w:webHidden/>
          </w:rPr>
          <w:t>21</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7" w:history="1">
        <w:r w:rsidRPr="004B1349">
          <w:rPr>
            <w:rStyle w:val="Hyperlink"/>
            <w:noProof/>
          </w:rPr>
          <w:t>Table 7: Dictionary of Corpus built on BOW model</w:t>
        </w:r>
        <w:r>
          <w:rPr>
            <w:noProof/>
            <w:webHidden/>
          </w:rPr>
          <w:tab/>
        </w:r>
        <w:r>
          <w:rPr>
            <w:noProof/>
            <w:webHidden/>
          </w:rPr>
          <w:fldChar w:fldCharType="begin"/>
        </w:r>
        <w:r>
          <w:rPr>
            <w:noProof/>
            <w:webHidden/>
          </w:rPr>
          <w:instrText xml:space="preserve"> PAGEREF _Toc505348257 \h </w:instrText>
        </w:r>
        <w:r>
          <w:rPr>
            <w:noProof/>
            <w:webHidden/>
          </w:rPr>
        </w:r>
        <w:r>
          <w:rPr>
            <w:noProof/>
            <w:webHidden/>
          </w:rPr>
          <w:fldChar w:fldCharType="separate"/>
        </w:r>
        <w:r w:rsidR="009F255E">
          <w:rPr>
            <w:noProof/>
            <w:webHidden/>
          </w:rPr>
          <w:t>28</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8" w:history="1">
        <w:r w:rsidRPr="004B1349">
          <w:rPr>
            <w:rStyle w:val="Hyperlink"/>
            <w:noProof/>
          </w:rPr>
          <w:t>Table 8: Document and its representation in form of bag-of-words</w:t>
        </w:r>
        <w:r>
          <w:rPr>
            <w:noProof/>
            <w:webHidden/>
          </w:rPr>
          <w:tab/>
        </w:r>
        <w:r>
          <w:rPr>
            <w:noProof/>
            <w:webHidden/>
          </w:rPr>
          <w:fldChar w:fldCharType="begin"/>
        </w:r>
        <w:r>
          <w:rPr>
            <w:noProof/>
            <w:webHidden/>
          </w:rPr>
          <w:instrText xml:space="preserve"> PAGEREF _Toc505348258 \h </w:instrText>
        </w:r>
        <w:r>
          <w:rPr>
            <w:noProof/>
            <w:webHidden/>
          </w:rPr>
        </w:r>
        <w:r>
          <w:rPr>
            <w:noProof/>
            <w:webHidden/>
          </w:rPr>
          <w:fldChar w:fldCharType="separate"/>
        </w:r>
        <w:r w:rsidR="009F255E">
          <w:rPr>
            <w:noProof/>
            <w:webHidden/>
          </w:rPr>
          <w:t>28</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59" w:history="1">
        <w:r w:rsidRPr="004B1349">
          <w:rPr>
            <w:rStyle w:val="Hyperlink"/>
            <w:noProof/>
          </w:rPr>
          <w:t>Table 9: Text and visualization of geoparsed text</w:t>
        </w:r>
        <w:r>
          <w:rPr>
            <w:noProof/>
            <w:webHidden/>
          </w:rPr>
          <w:tab/>
        </w:r>
        <w:r>
          <w:rPr>
            <w:noProof/>
            <w:webHidden/>
          </w:rPr>
          <w:fldChar w:fldCharType="begin"/>
        </w:r>
        <w:r>
          <w:rPr>
            <w:noProof/>
            <w:webHidden/>
          </w:rPr>
          <w:instrText xml:space="preserve"> PAGEREF _Toc505348259 \h </w:instrText>
        </w:r>
        <w:r>
          <w:rPr>
            <w:noProof/>
            <w:webHidden/>
          </w:rPr>
        </w:r>
        <w:r>
          <w:rPr>
            <w:noProof/>
            <w:webHidden/>
          </w:rPr>
          <w:fldChar w:fldCharType="separate"/>
        </w:r>
        <w:r w:rsidR="009F255E">
          <w:rPr>
            <w:noProof/>
            <w:webHidden/>
          </w:rPr>
          <w:t>30</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0" w:history="1">
        <w:r w:rsidRPr="004B1349">
          <w:rPr>
            <w:rStyle w:val="Hyperlink"/>
            <w:noProof/>
          </w:rPr>
          <w:t>Table 10: Top 5 topic terms with 7 topics and 50 iterations</w:t>
        </w:r>
        <w:r>
          <w:rPr>
            <w:noProof/>
            <w:webHidden/>
          </w:rPr>
          <w:tab/>
        </w:r>
        <w:r>
          <w:rPr>
            <w:noProof/>
            <w:webHidden/>
          </w:rPr>
          <w:fldChar w:fldCharType="begin"/>
        </w:r>
        <w:r>
          <w:rPr>
            <w:noProof/>
            <w:webHidden/>
          </w:rPr>
          <w:instrText xml:space="preserve"> PAGEREF _Toc505348260 \h </w:instrText>
        </w:r>
        <w:r>
          <w:rPr>
            <w:noProof/>
            <w:webHidden/>
          </w:rPr>
        </w:r>
        <w:r>
          <w:rPr>
            <w:noProof/>
            <w:webHidden/>
          </w:rPr>
          <w:fldChar w:fldCharType="separate"/>
        </w:r>
        <w:r w:rsidR="009F255E">
          <w:rPr>
            <w:noProof/>
            <w:webHidden/>
          </w:rPr>
          <w:t>32</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1" w:history="1">
        <w:r w:rsidRPr="004B1349">
          <w:rPr>
            <w:rStyle w:val="Hyperlink"/>
            <w:noProof/>
          </w:rPr>
          <w:t>Table 11: : Top 5 topic terms with 7 topics and 400 iterations</w:t>
        </w:r>
        <w:r>
          <w:rPr>
            <w:noProof/>
            <w:webHidden/>
          </w:rPr>
          <w:tab/>
        </w:r>
        <w:r>
          <w:rPr>
            <w:noProof/>
            <w:webHidden/>
          </w:rPr>
          <w:fldChar w:fldCharType="begin"/>
        </w:r>
        <w:r>
          <w:rPr>
            <w:noProof/>
            <w:webHidden/>
          </w:rPr>
          <w:instrText xml:space="preserve"> PAGEREF _Toc505348261 \h </w:instrText>
        </w:r>
        <w:r>
          <w:rPr>
            <w:noProof/>
            <w:webHidden/>
          </w:rPr>
        </w:r>
        <w:r>
          <w:rPr>
            <w:noProof/>
            <w:webHidden/>
          </w:rPr>
          <w:fldChar w:fldCharType="separate"/>
        </w:r>
        <w:r w:rsidR="009F255E">
          <w:rPr>
            <w:noProof/>
            <w:webHidden/>
          </w:rPr>
          <w:t>33</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2" w:history="1">
        <w:r w:rsidRPr="004B1349">
          <w:rPr>
            <w:rStyle w:val="Hyperlink"/>
            <w:noProof/>
          </w:rPr>
          <w:t>Table 12: : Top 5 topic terms with 21 topics and 50 iterations</w:t>
        </w:r>
        <w:r>
          <w:rPr>
            <w:noProof/>
            <w:webHidden/>
          </w:rPr>
          <w:tab/>
        </w:r>
        <w:r>
          <w:rPr>
            <w:noProof/>
            <w:webHidden/>
          </w:rPr>
          <w:fldChar w:fldCharType="begin"/>
        </w:r>
        <w:r>
          <w:rPr>
            <w:noProof/>
            <w:webHidden/>
          </w:rPr>
          <w:instrText xml:space="preserve"> PAGEREF _Toc505348262 \h </w:instrText>
        </w:r>
        <w:r>
          <w:rPr>
            <w:noProof/>
            <w:webHidden/>
          </w:rPr>
        </w:r>
        <w:r>
          <w:rPr>
            <w:noProof/>
            <w:webHidden/>
          </w:rPr>
          <w:fldChar w:fldCharType="separate"/>
        </w:r>
        <w:r w:rsidR="009F255E">
          <w:rPr>
            <w:noProof/>
            <w:webHidden/>
          </w:rPr>
          <w:t>34</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3" w:history="1">
        <w:r w:rsidRPr="004B1349">
          <w:rPr>
            <w:rStyle w:val="Hyperlink"/>
            <w:noProof/>
          </w:rPr>
          <w:t>Table 13: : Top 5 topic terms with 21 topics and 400 iterations</w:t>
        </w:r>
        <w:r>
          <w:rPr>
            <w:noProof/>
            <w:webHidden/>
          </w:rPr>
          <w:tab/>
        </w:r>
        <w:r>
          <w:rPr>
            <w:noProof/>
            <w:webHidden/>
          </w:rPr>
          <w:fldChar w:fldCharType="begin"/>
        </w:r>
        <w:r>
          <w:rPr>
            <w:noProof/>
            <w:webHidden/>
          </w:rPr>
          <w:instrText xml:space="preserve"> PAGEREF _Toc505348263 \h </w:instrText>
        </w:r>
        <w:r>
          <w:rPr>
            <w:noProof/>
            <w:webHidden/>
          </w:rPr>
        </w:r>
        <w:r>
          <w:rPr>
            <w:noProof/>
            <w:webHidden/>
          </w:rPr>
          <w:fldChar w:fldCharType="separate"/>
        </w:r>
        <w:r w:rsidR="009F255E">
          <w:rPr>
            <w:noProof/>
            <w:webHidden/>
          </w:rPr>
          <w:t>35</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4" w:history="1">
        <w:r w:rsidRPr="004B1349">
          <w:rPr>
            <w:rStyle w:val="Hyperlink"/>
            <w:noProof/>
          </w:rPr>
          <w:t>Table 14: : Top 5 topic terms with 21 topics and 600 iterations</w:t>
        </w:r>
        <w:r>
          <w:rPr>
            <w:noProof/>
            <w:webHidden/>
          </w:rPr>
          <w:tab/>
        </w:r>
        <w:r>
          <w:rPr>
            <w:noProof/>
            <w:webHidden/>
          </w:rPr>
          <w:fldChar w:fldCharType="begin"/>
        </w:r>
        <w:r>
          <w:rPr>
            <w:noProof/>
            <w:webHidden/>
          </w:rPr>
          <w:instrText xml:space="preserve"> PAGEREF _Toc505348264 \h </w:instrText>
        </w:r>
        <w:r>
          <w:rPr>
            <w:noProof/>
            <w:webHidden/>
          </w:rPr>
        </w:r>
        <w:r>
          <w:rPr>
            <w:noProof/>
            <w:webHidden/>
          </w:rPr>
          <w:fldChar w:fldCharType="separate"/>
        </w:r>
        <w:r w:rsidR="009F255E">
          <w:rPr>
            <w:noProof/>
            <w:webHidden/>
          </w:rPr>
          <w:t>35</w:t>
        </w:r>
        <w:r>
          <w:rPr>
            <w:noProof/>
            <w:webHidden/>
          </w:rPr>
          <w:fldChar w:fldCharType="end"/>
        </w:r>
      </w:hyperlink>
    </w:p>
    <w:p w:rsidR="002F27CA" w:rsidRDefault="002F27CA">
      <w:pPr>
        <w:pStyle w:val="TableofFigures"/>
        <w:tabs>
          <w:tab w:val="right" w:leader="dot" w:pos="8224"/>
        </w:tabs>
        <w:rPr>
          <w:rFonts w:asciiTheme="minorHAnsi" w:eastAsiaTheme="minorEastAsia" w:hAnsiTheme="minorHAnsi"/>
          <w:noProof/>
          <w:sz w:val="22"/>
          <w:szCs w:val="20"/>
          <w:lang w:bidi="ne-NP"/>
        </w:rPr>
      </w:pPr>
      <w:hyperlink w:anchor="_Toc505348265" w:history="1">
        <w:r w:rsidRPr="004B1349">
          <w:rPr>
            <w:rStyle w:val="Hyperlink"/>
            <w:noProof/>
          </w:rPr>
          <w:t>Table 15: Comparison between news categories, discovered topics and countries highlighted in the maps</w:t>
        </w:r>
        <w:r>
          <w:rPr>
            <w:noProof/>
            <w:webHidden/>
          </w:rPr>
          <w:tab/>
        </w:r>
        <w:r>
          <w:rPr>
            <w:noProof/>
            <w:webHidden/>
          </w:rPr>
          <w:fldChar w:fldCharType="begin"/>
        </w:r>
        <w:r>
          <w:rPr>
            <w:noProof/>
            <w:webHidden/>
          </w:rPr>
          <w:instrText xml:space="preserve"> PAGEREF _Toc505348265 \h </w:instrText>
        </w:r>
        <w:r>
          <w:rPr>
            <w:noProof/>
            <w:webHidden/>
          </w:rPr>
        </w:r>
        <w:r>
          <w:rPr>
            <w:noProof/>
            <w:webHidden/>
          </w:rPr>
          <w:fldChar w:fldCharType="separate"/>
        </w:r>
        <w:r w:rsidR="009F255E">
          <w:rPr>
            <w:noProof/>
            <w:webHidden/>
          </w:rPr>
          <w:t>42</w:t>
        </w:r>
        <w:r>
          <w:rPr>
            <w:noProof/>
            <w:webHidden/>
          </w:rPr>
          <w:fldChar w:fldCharType="end"/>
        </w:r>
      </w:hyperlink>
    </w:p>
    <w:p w:rsidR="00BC7AAC" w:rsidRDefault="0030404E" w:rsidP="00BC7AAC">
      <w:r>
        <w:fldChar w:fldCharType="end"/>
      </w:r>
    </w:p>
    <w:p w:rsidR="00BC7AAC" w:rsidRDefault="00BC7AAC" w:rsidP="00BC7AAC">
      <w:pPr>
        <w:rPr>
          <w:sz w:val="28"/>
          <w:lang w:val="pt-PT"/>
        </w:rPr>
      </w:pPr>
      <w:r>
        <w:br w:type="page"/>
      </w:r>
    </w:p>
    <w:p w:rsidR="00A41994" w:rsidRPr="00FD6089" w:rsidRDefault="00AE1F0F" w:rsidP="00FD6089">
      <w:pPr>
        <w:pStyle w:val="Heading1"/>
        <w:ind w:left="360"/>
      </w:pPr>
      <w:bookmarkStart w:id="6" w:name="_Toc505348271"/>
      <w:r w:rsidRPr="00FD6089">
        <w:lastRenderedPageBreak/>
        <w:t>INTRODUCTION</w:t>
      </w:r>
      <w:bookmarkEnd w:id="6"/>
    </w:p>
    <w:p w:rsidR="005D77BD" w:rsidRPr="005D77BD" w:rsidRDefault="001A3B39" w:rsidP="001A3B39">
      <w:pPr>
        <w:pStyle w:val="Heading2"/>
      </w:pPr>
      <w:bookmarkStart w:id="7" w:name="_Toc505348272"/>
      <w:r>
        <w:t xml:space="preserve">1.1 </w:t>
      </w:r>
      <w:r w:rsidR="005D77BD">
        <w:t>Background</w:t>
      </w:r>
      <w:bookmarkEnd w:id="7"/>
    </w:p>
    <w:p w:rsidR="004D6348" w:rsidRDefault="00841DD6" w:rsidP="005D77BD">
      <w:r>
        <w:t xml:space="preserve">Out of many </w:t>
      </w:r>
      <w:r w:rsidR="0035378D">
        <w:t>ways</w:t>
      </w:r>
      <w:r>
        <w:t xml:space="preserve"> of expressing and storing information, textual form</w:t>
      </w:r>
      <w:r w:rsidR="0035378D">
        <w:t>at</w:t>
      </w:r>
      <w:r>
        <w:t xml:space="preserve"> is by far the most dominating one. A query in google for number of books at the time of writing this document returns around 130 million.</w:t>
      </w:r>
      <w:r w:rsidR="00D7401E">
        <w:t xml:space="preserve"> Besides books, textual information are also expressed in </w:t>
      </w:r>
      <w:r w:rsidR="009F58B3">
        <w:t xml:space="preserve">the form of </w:t>
      </w:r>
      <w:r w:rsidR="00D7401E">
        <w:t>newspapers</w:t>
      </w:r>
      <w:r w:rsidR="009F58B3">
        <w:t xml:space="preserve">, </w:t>
      </w:r>
      <w:r w:rsidR="00D7401E">
        <w:t>magazines</w:t>
      </w:r>
      <w:r w:rsidR="009F58B3">
        <w:t>, letters, etc</w:t>
      </w:r>
      <w:r w:rsidR="00D7401E">
        <w:t xml:space="preserve">. Even before the advent of internet technology, information in the form of text was already overwhelming. </w:t>
      </w:r>
      <w:r w:rsidR="009F58B3">
        <w:t>After the advent of internet technology, the generation and circulation of textual information has exploded. Besides the digitization of traditional form of textual information such as books into e-books, magazines into e-magazines and letters into emails, newer sources of te</w:t>
      </w:r>
      <w:r w:rsidR="00BC77E7">
        <w:t xml:space="preserve">xtual information were devised such as web pages and blogs. </w:t>
      </w:r>
      <w:r w:rsidR="004D6348">
        <w:t xml:space="preserve">A much bigger surge was seen in amount of textual information with the paradigm shift from Web 1.0 to Web 2.0. Web 2.0 allowed users not </w:t>
      </w:r>
      <w:r w:rsidR="003B14CD">
        <w:t xml:space="preserve">only </w:t>
      </w:r>
      <w:r w:rsidR="004D6348">
        <w:t xml:space="preserve">the opportunity </w:t>
      </w:r>
      <w:r w:rsidR="003B14CD">
        <w:t>to</w:t>
      </w:r>
      <w:r w:rsidR="004D6348">
        <w:t xml:space="preserve"> view and consume the information but also create and post their own content</w:t>
      </w:r>
      <w:sdt>
        <w:sdtPr>
          <w:id w:val="-1081980076"/>
          <w:citation/>
        </w:sdtPr>
        <w:sdtContent>
          <w:r w:rsidR="00D6049D">
            <w:fldChar w:fldCharType="begin"/>
          </w:r>
          <w:r w:rsidR="00D6049D">
            <w:instrText xml:space="preserve"> CITATION ORe12 \l 1033 </w:instrText>
          </w:r>
          <w:r w:rsidR="00D6049D">
            <w:fldChar w:fldCharType="separate"/>
          </w:r>
          <w:r w:rsidR="009D6B37">
            <w:rPr>
              <w:noProof/>
            </w:rPr>
            <w:t xml:space="preserve"> (O'Reilly, 2012)</w:t>
          </w:r>
          <w:r w:rsidR="00D6049D">
            <w:fldChar w:fldCharType="end"/>
          </w:r>
        </w:sdtContent>
      </w:sdt>
      <w:r w:rsidR="004D6348">
        <w:t xml:space="preserve">. </w:t>
      </w:r>
      <w:r w:rsidR="00B548EB">
        <w:t>After the</w:t>
      </w:r>
      <w:r w:rsidR="009E2651">
        <w:t xml:space="preserve"> adoption of Web 2.0, the dramatic rise in textual information came along with the rise of social networking </w:t>
      </w:r>
      <w:r w:rsidR="00B548EB">
        <w:t>sites such as Facebook and microblogging sites as Twitter.</w:t>
      </w:r>
      <w:r w:rsidR="00F530B1">
        <w:t xml:space="preserve"> </w:t>
      </w:r>
      <w:r w:rsidR="00B548EB">
        <w:t xml:space="preserve"> </w:t>
      </w:r>
    </w:p>
    <w:p w:rsidR="00201FC8" w:rsidRDefault="00E878C8" w:rsidP="005D77BD">
      <w:r>
        <w:t xml:space="preserve">With the advent of internet technology, there has been massive surge in textual information. While information definitely is the key to proper decision making, </w:t>
      </w:r>
      <w:r w:rsidR="002F5CE4">
        <w:t>huge amount of information can actually be detrimental</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2F5CE4">
        <w:t>.</w:t>
      </w:r>
      <w:r w:rsidR="00C26783">
        <w:t xml:space="preserve"> First, larger amount of information demands larger amount of resources for processing it. Secondly, humans only have a limited consumption capacity regarding information. While it was considered that good decisions came from considering all the infor</w:t>
      </w:r>
      <w:r w:rsidR="001629F1">
        <w:t>mation, it is no longer a rational choice given the vast amount of information</w:t>
      </w:r>
      <w:sdt>
        <w:sdtPr>
          <w:id w:val="-947232217"/>
          <w:citation/>
        </w:sdtPr>
        <w:sdtContent>
          <w:r w:rsidR="00C26783">
            <w:fldChar w:fldCharType="begin"/>
          </w:r>
          <w:r w:rsidR="00C26783">
            <w:instrText xml:space="preserve"> CITATION Etz89 \l 1033 </w:instrText>
          </w:r>
          <w:r w:rsidR="00C26783">
            <w:fldChar w:fldCharType="separate"/>
          </w:r>
          <w:r w:rsidR="009D6B37">
            <w:rPr>
              <w:noProof/>
            </w:rPr>
            <w:t xml:space="preserve"> (Etzioni, 1989)</w:t>
          </w:r>
          <w:r w:rsidR="00C26783">
            <w:fldChar w:fldCharType="end"/>
          </w:r>
        </w:sdtContent>
      </w:sdt>
      <w:r w:rsidR="00C26783">
        <w:t>.</w:t>
      </w:r>
      <w:r w:rsidR="00201FC8">
        <w:t xml:space="preserve"> The vast amount of information and limited</w:t>
      </w:r>
      <w:r w:rsidR="00B92D49">
        <w:t xml:space="preserve"> capacity to comprehend it</w:t>
      </w:r>
      <w:r w:rsidR="009147DD">
        <w:t>,</w:t>
      </w:r>
      <w:r w:rsidR="00B92D49">
        <w:t xml:space="preserve"> stimulated the </w:t>
      </w:r>
      <w:r w:rsidR="00201FC8">
        <w:t xml:space="preserve">development of tools and techniques to </w:t>
      </w:r>
      <w:r w:rsidR="009147DD">
        <w:t>discover new information</w:t>
      </w:r>
      <w:r w:rsidR="00201FC8">
        <w:t xml:space="preserve"> from unstructured text</w:t>
      </w:r>
      <w:r w:rsidR="009147DD">
        <w:t>. This process of discovering information from text have matured to a new field</w:t>
      </w:r>
      <w:r w:rsidR="004044A5">
        <w:t>,</w:t>
      </w:r>
      <w:r w:rsidR="009147DD">
        <w:t xml:space="preserve"> which is now known as text mining or text data mining. Text data mining can also be considered as exploratory data analysis which is useful in discovering unknown information from the texts</w:t>
      </w:r>
      <w:sdt>
        <w:sdtPr>
          <w:id w:val="1311364578"/>
          <w:citation/>
        </w:sdtPr>
        <w:sdtContent>
          <w:r w:rsidR="009147DD">
            <w:fldChar w:fldCharType="begin"/>
          </w:r>
          <w:r w:rsidR="009147DD">
            <w:instrText xml:space="preserve"> CITATION Mar99 \l 1033 </w:instrText>
          </w:r>
          <w:r w:rsidR="009147DD">
            <w:fldChar w:fldCharType="separate"/>
          </w:r>
          <w:r w:rsidR="009D6B37">
            <w:rPr>
              <w:noProof/>
            </w:rPr>
            <w:t xml:space="preserve"> (Hearst, 1999)</w:t>
          </w:r>
          <w:r w:rsidR="009147DD">
            <w:fldChar w:fldCharType="end"/>
          </w:r>
        </w:sdtContent>
      </w:sdt>
      <w:r w:rsidR="009147DD">
        <w:t xml:space="preserve">. </w:t>
      </w:r>
    </w:p>
    <w:p w:rsidR="000A3DBB" w:rsidRDefault="00C26783" w:rsidP="005D77BD">
      <w:r>
        <w:lastRenderedPageBreak/>
        <w:t xml:space="preserve"> </w:t>
      </w:r>
      <w:r w:rsidR="009147DD">
        <w:t>While text data mining has been</w:t>
      </w:r>
      <w:r w:rsidR="00430AF6">
        <w:t xml:space="preserve"> applied in several fields for </w:t>
      </w:r>
      <w:r w:rsidR="000A3DBB">
        <w:t xml:space="preserve">exploratory data analysis from </w:t>
      </w:r>
      <w:r w:rsidR="00430AF6">
        <w:t>unstructured text,</w:t>
      </w:r>
      <w:r w:rsidR="000A3DBB">
        <w:t xml:space="preserve"> a combination of text mining with emphasis on location component will add an additional dimension</w:t>
      </w:r>
      <w:r w:rsidR="003E3264">
        <w:t xml:space="preserve"> for discovering information. The location component in unstructured data is quite strong as captured by the common phrase in geospatial sector, “80% of data have location component”. With such a strong component of unstructured text being geographic, there is little doubt that text mining with a geospatial focus would prove</w:t>
      </w:r>
      <w:r w:rsidR="00910EF1">
        <w:t xml:space="preserve"> useful. It is not a question of will it be useful but how can it be</w:t>
      </w:r>
      <w:r w:rsidR="004C3D57">
        <w:t xml:space="preserve"> made</w:t>
      </w:r>
      <w:r w:rsidR="00910EF1">
        <w:t xml:space="preserve"> </w:t>
      </w:r>
      <w:r w:rsidR="004C3D57">
        <w:t>useful</w:t>
      </w:r>
      <w:r w:rsidR="00910EF1">
        <w:t xml:space="preserve">. </w:t>
      </w:r>
      <w:r w:rsidR="004C3D57">
        <w:t xml:space="preserve">One of the strong benefits that could possibly be exploited by considering the location component is that the discovered information can be located on a map. As expressed by Russian writer Ivan Turgeney, “The drawing shows me at one glance what might be spread over ten pages in a book.” A combination of text mining and geovisualization </w:t>
      </w:r>
      <w:r w:rsidR="00712FCB">
        <w:t xml:space="preserve">provides more </w:t>
      </w:r>
      <w:r w:rsidR="00560189">
        <w:t>insight into the unstructured text for d</w:t>
      </w:r>
      <w:r w:rsidR="002049EA">
        <w:t>iscovering information from it.</w:t>
      </w:r>
    </w:p>
    <w:p w:rsidR="0067469B" w:rsidRDefault="0067469B" w:rsidP="005D77BD">
      <w:r>
        <w:t xml:space="preserve">In this study, we demonstrate that spatial context can be provided to topics generated from topic modeling by mapping them based upon the probability of spatial terms in the topics. A series of topics and maps are prepared which in tandem provide not only insight into the content of collection of news but also provides spatial insight into the news. </w:t>
      </w:r>
    </w:p>
    <w:p w:rsidR="002B759D" w:rsidRDefault="00A12A7B" w:rsidP="00FB156B">
      <w:r>
        <w:t xml:space="preserve"> </w:t>
      </w:r>
    </w:p>
    <w:p w:rsidR="005D77BD" w:rsidRPr="00D638FC" w:rsidRDefault="00872930" w:rsidP="008A2879">
      <w:pPr>
        <w:pStyle w:val="Heading2"/>
      </w:pPr>
      <w:bookmarkStart w:id="8" w:name="_Toc505348273"/>
      <w:r>
        <w:t xml:space="preserve">1.2 </w:t>
      </w:r>
      <w:r w:rsidR="00FB156B">
        <w:t>Aim</w:t>
      </w:r>
      <w:r w:rsidR="00FD6089">
        <w:t>s</w:t>
      </w:r>
      <w:r w:rsidR="00FB156B">
        <w:t xml:space="preserve"> and objective</w:t>
      </w:r>
      <w:r w:rsidR="00FD6089">
        <w:t>s</w:t>
      </w:r>
      <w:bookmarkEnd w:id="8"/>
    </w:p>
    <w:p w:rsidR="005F3785" w:rsidRDefault="00144386" w:rsidP="00344E2A">
      <w:r>
        <w:t xml:space="preserve">The primary aim of this research is to </w:t>
      </w:r>
      <w:r w:rsidR="005F3785">
        <w:t xml:space="preserve">demonstrate that a tandem of topics discovered using topic modelling and geovisualization of individual topics can provide both information about the hidden concepts in the collection of text documents as well as provide spatial insight into the collection. </w:t>
      </w:r>
    </w:p>
    <w:p w:rsidR="0035378D" w:rsidRDefault="0035378D" w:rsidP="00344E2A">
      <w:r>
        <w:t>The objectives of the research are as follows:</w:t>
      </w:r>
    </w:p>
    <w:p w:rsidR="0035378D" w:rsidRDefault="005F3785" w:rsidP="0035378D">
      <w:pPr>
        <w:pStyle w:val="ListParagraph"/>
        <w:numPr>
          <w:ilvl w:val="0"/>
          <w:numId w:val="11"/>
        </w:numPr>
      </w:pPr>
      <w:r>
        <w:t>Extract topics from corpus of news collection using topic modelling.</w:t>
      </w:r>
    </w:p>
    <w:p w:rsidR="0067469B" w:rsidRDefault="0067469B" w:rsidP="001A723E">
      <w:pPr>
        <w:pStyle w:val="ListParagraph"/>
        <w:numPr>
          <w:ilvl w:val="0"/>
          <w:numId w:val="11"/>
        </w:numPr>
      </w:pPr>
      <w:r>
        <w:t>Extract probability of spatial terms in each topic and aggregate them to prepare interactive geovisualizatios at the scale of country.</w:t>
      </w:r>
    </w:p>
    <w:p w:rsidR="005D77BD" w:rsidRDefault="0067469B" w:rsidP="00C5234F">
      <w:pPr>
        <w:pStyle w:val="ListParagraph"/>
        <w:numPr>
          <w:ilvl w:val="0"/>
          <w:numId w:val="11"/>
        </w:numPr>
      </w:pPr>
      <w:r>
        <w:t xml:space="preserve"> Demonstrate that the geovisulizations provide spatial context to the topics through comparative analysis</w:t>
      </w:r>
      <w:r w:rsidR="00FB156B">
        <w:t xml:space="preserve"> </w:t>
      </w:r>
    </w:p>
    <w:p w:rsidR="00F73E11" w:rsidRDefault="00344E2A" w:rsidP="00523BA3">
      <w:pPr>
        <w:pStyle w:val="Heading1"/>
        <w:ind w:left="360"/>
      </w:pPr>
      <w:bookmarkStart w:id="9" w:name="_Theoretical_review"/>
      <w:bookmarkEnd w:id="9"/>
      <w:r>
        <w:br w:type="page"/>
      </w:r>
      <w:bookmarkStart w:id="10" w:name="_Toc505348274"/>
      <w:r w:rsidR="004D3ADF" w:rsidRPr="00523BA3">
        <w:lastRenderedPageBreak/>
        <w:t>Theoretical</w:t>
      </w:r>
      <w:r w:rsidR="00D706AC">
        <w:t xml:space="preserve"> review</w:t>
      </w:r>
      <w:bookmarkEnd w:id="10"/>
    </w:p>
    <w:p w:rsidR="001A1570" w:rsidRDefault="00F73E11" w:rsidP="00F73E11">
      <w:pPr>
        <w:pStyle w:val="Heading2"/>
      </w:pPr>
      <w:bookmarkStart w:id="11" w:name="_2.1_Discovering_and"/>
      <w:bookmarkStart w:id="12" w:name="_Toc505348275"/>
      <w:bookmarkEnd w:id="11"/>
      <w:r>
        <w:t xml:space="preserve">2.1 </w:t>
      </w:r>
      <w:r w:rsidR="00E2392C">
        <w:t xml:space="preserve">Discovering and extracting information from unstructured texts: </w:t>
      </w:r>
      <w:r w:rsidR="00431990">
        <w:t>Text Mining</w:t>
      </w:r>
      <w:bookmarkEnd w:id="12"/>
      <w:r w:rsidR="00FD5ECF">
        <w:t xml:space="preserve"> </w:t>
      </w:r>
    </w:p>
    <w:p w:rsidR="004D3ADF" w:rsidRDefault="00431990" w:rsidP="001A1570">
      <w:r>
        <w:t xml:space="preserve">The massive rate of text data generation along with already existing text data is one of the biggest impetus to the </w:t>
      </w:r>
      <w:r w:rsidR="004D3ADF">
        <w:t>rapid development in the field of</w:t>
      </w:r>
      <w:r>
        <w:t xml:space="preserve"> text mining. </w:t>
      </w:r>
      <w:r w:rsidR="004D3ADF">
        <w:t>Text data constitutes useful information in various form of books, newspaper, tweets, posts, blogs, etc</w:t>
      </w:r>
      <w:r w:rsidR="00951057">
        <w:t>. However, given the huge amount of text, manual extraction of information from texts is both costly as well as time-consuming. Also, humans have only so much capacity to consume information and can be overloaded with information leading to bad decision making</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951057">
        <w:t>. Hence, computer based automatic methods are advisable for extracting information from texts.</w:t>
      </w:r>
      <w:r w:rsidR="00E37EDB">
        <w:t xml:space="preserve"> However, information in texts based on natural language are in a form that it is an</w:t>
      </w:r>
      <w:r w:rsidR="004D3ADF">
        <w:t xml:space="preserve">ything but easy for machines to </w:t>
      </w:r>
      <w:r w:rsidR="00E37EDB">
        <w:t xml:space="preserve">extract the </w:t>
      </w:r>
      <w:r w:rsidR="004D3ADF">
        <w:t xml:space="preserve">hidden </w:t>
      </w:r>
      <w:r w:rsidR="00E37EDB">
        <w:t xml:space="preserve">information </w:t>
      </w:r>
      <w:r w:rsidR="00E37EDB">
        <w:fldChar w:fldCharType="begin" w:fldLock="1"/>
      </w:r>
      <w:r w:rsidR="00E37EDB">
        <w:instrText>ADDIN CSL_CITATION { "citationItems" : [ { "id" : "ITEM-1", "itemData" : { "DOI" : "10.3115/1034678.1034679", "ISBN" : "1558606093", "ISSN" : "00188670", "abstract" : "The possibilities for data mining from large text collections are virtually untapped. Text ex- presses a vast, rich range of information, but en- codes this information in a form that is difficult to decipher automatically. Perhaps for this rea- son, there has been little work in text data min- ing to date, and most people who have talked about it have either conflated it with informa- tion access or have not made use of text directly to discover heretofore unknown information. In this paper I will first define data mining, information access, and corpus-based computa- tional linguistics, and then discuss the relation- ship of these to text data mining. The intent behind these contrasts is to draw attention to exciting new kinds of problems for computa- tional linguists. I describe examples of what I consider to be reM text data mining efforts and briefly outline recent ideas about how to pursue exploratory data analysis over text.", "author" : [ { "dropping-particle" : "", "family" : "Hearst", "given" : "Marti A.", "non-dropping-particle" : "", "parse-names" : false, "suffix" : "" } ], "container-title" : "Proceedings of the 37th annual meeting of the Association for Computational Linguistics on Computational Linguistics  -", "id" : "ITEM-1", "issued" : { "date-parts" : [ [ "1999" ] ] }, "page" : "3-10", "title" : "Untangling text data mining", "type" : "paper-conference" }, "uris" : [ "http://www.mendeley.com/documents/?uuid=c2a959b7-436c-4320-beda-741b2aa19668" ] } ], "mendeley" : { "formattedCitation" : "(Hearst, 1999)", "plainTextFormattedCitation" : "(Hearst, 1999)", "previouslyFormattedCitation" : "(Hearst, 1999)" }, "properties" : {  }, "schema" : "https://github.com/citation-style-language/schema/raw/master/csl-citation.json" }</w:instrText>
      </w:r>
      <w:r w:rsidR="00E37EDB">
        <w:fldChar w:fldCharType="separate"/>
      </w:r>
      <w:r w:rsidR="00E37EDB" w:rsidRPr="00E37EDB">
        <w:rPr>
          <w:noProof/>
        </w:rPr>
        <w:t>(Hearst, 1999)</w:t>
      </w:r>
      <w:r w:rsidR="00E37EDB">
        <w:fldChar w:fldCharType="end"/>
      </w:r>
      <w:r w:rsidR="00E37EDB">
        <w:t>.</w:t>
      </w:r>
      <w:r w:rsidR="00037040">
        <w:t xml:space="preserve"> Understanding and making sense of natural language is a trivial matter to humans but making machines do the same is </w:t>
      </w:r>
      <w:r w:rsidR="004D3ADF">
        <w:t>a formidable challenge.</w:t>
      </w:r>
    </w:p>
    <w:p w:rsidR="009F7446" w:rsidRDefault="00E93D4A" w:rsidP="001A1570">
      <w:r>
        <w:t xml:space="preserve">Text mining was first introduced in </w:t>
      </w:r>
      <w:r>
        <w:fldChar w:fldCharType="begin" w:fldLock="1"/>
      </w:r>
      <w:r>
        <w:instrText>ADDIN CSL_CITATION { "citationItems" : [ { "id" : "ITEM-1", "itemData" : { "abstract" : "Knowledge Discovery in Databases (KDD), also known as data mining, focuses on the computerized exploration of large amounts of data and on the discovery of interesting patterns within them. While most work on KDD has been concerned with structured databases, there has been little work on handling the huge amount of information that is available only in unstructured textual form. Given a collection of text documents, most approaches to text mining perform knowledge-discovery operations on labels associated with each document. At one extreme, these labels are keywords that represent the results of non-trivial keyword-labeling processes, and, at the other extreme, these labels are nothing more than a list of the words within the documents of interest. This paper presents an intermediate approach, one that we call text mining at the term level, in which knowledge discovery takes place on a more focused collection of words and phrases that are extracted from and label each document. These terms plus additional higher-level entities are then organized in a hierarchical taxonomy and are used in the knowledge discovery process. This paper describes Document Explorer, our tool that implements text mining at the term level. It consists of a document retrieval module, which converts retrieved documents from their native formats into documents represented using the SGML mark-up language used by Document Explorer; a two-stage term-extraction approach, in which terms are first proposed in a term-generation stage, and from which a smaller set are then selected in a term-filtering stage in light of their frequencies of occurrence elsewhere in the collection; our taxonomy-creation tool by which the user can help specify higher-level entities that inform the knowledge-discovery process; and our knowledge-discovery tools for the resulting term-labeled documents. Finally, we evaluate our approach on a collection of patent records as well as Reuters newswire stories. Our results confirm that Text Mining serves as a powerful technique to manage knowledge encapsulated in large document collections.", "author" : [ { "dropping-particle" : "", "family" : "Feldman", "given" : "Ronen", "non-dropping-particle" : "", "parse-names" : false, "suffix" : "" }, { "dropping-particle" : "", "family" : "Fresko", "given" : "Moshe", "non-dropping-particle" : "", "parse-names" : false, "suffix" : "" }, { "dropping-particle" : "", "family" : "Hirsh", "given" : "Haym", "non-dropping-particle" : "", "parse-names" : false, "suffix" : "" }, { "dropping-particle" : "", "family" : "Aumann", "given" : "Yonatan", "non-dropping-particle" : "", "parse-names" : false, "suffix" : "" }, { "dropping-particle" : "", "family" : "Liphstat", "given" : "Orly", "non-dropping-particle" : "", "parse-names" : false, "suffix" : "" }, { "dropping-particle" : "", "family" : "Schler", "given" : "Yonatan", "non-dropping-particle" : "", "parse-names" : false, "suffix" : "" }, { "dropping-particle" : "", "family" : "Rajman", "given" : "Martin", "non-dropping-particle" : "", "parse-names" : false, "suffix" : "" } ], "container-title" : "Proc of the 2nd Int Conf on Practical Aspects of Knowledge Management\uff08PAKM98", "id" : "ITEM-1", "issue" : "April 2016", "issued" : { "date-parts" : [ [ "1998" ] ] }, "page" : "1-10", "title" : "Knowledge Management: A Text Mining Approach", "type" : "article-journal", "volume" : "Basel, Swi" }, "uris" : [ "http://www.mendeley.com/documents/?uuid=7103751d-cde0-4bcf-8be8-2678e2f3cce4" ] } ], "mendeley" : { "formattedCitation" : "(Feldman et al., 1998)", "plainTextFormattedCitation" : "(Feldman et al., 1998)", "previouslyFormattedCitation" : "(Feldman et al., 1998)" }, "properties" : {  }, "schema" : "https://github.com/citation-style-language/schema/raw/master/csl-citation.json" }</w:instrText>
      </w:r>
      <w:r>
        <w:fldChar w:fldCharType="separate"/>
      </w:r>
      <w:r w:rsidRPr="00E93D4A">
        <w:rPr>
          <w:noProof/>
        </w:rPr>
        <w:t>(Feldman et al., 1998)</w:t>
      </w:r>
      <w:r>
        <w:fldChar w:fldCharType="end"/>
      </w:r>
      <w:r>
        <w:t xml:space="preserve"> as the technique to extract non-trivial information from text data</w:t>
      </w:r>
      <w:r>
        <w:fldChar w:fldCharType="begin" w:fldLock="1"/>
      </w:r>
      <w:r>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fldChar w:fldCharType="separate"/>
      </w:r>
      <w:r w:rsidRPr="00E93D4A">
        <w:rPr>
          <w:noProof/>
        </w:rPr>
        <w:t>(Allahyari et al., 2017)</w:t>
      </w:r>
      <w:r>
        <w:fldChar w:fldCharType="end"/>
      </w:r>
      <w:r>
        <w:t>.</w:t>
      </w:r>
      <w:r w:rsidR="004D3ADF">
        <w:t xml:space="preserve"> </w:t>
      </w:r>
      <w:r w:rsidR="007B64CD">
        <w:t xml:space="preserve">Several text mining </w:t>
      </w:r>
      <w:r w:rsidR="009F7446">
        <w:t>methods</w:t>
      </w:r>
      <w:r w:rsidR="007B64CD">
        <w:t xml:space="preserve"> </w:t>
      </w:r>
      <w:r w:rsidR="009F7446">
        <w:t xml:space="preserve">based on supervised and unsupervised machine learning methods </w:t>
      </w:r>
      <w:r w:rsidR="007B64CD">
        <w:t>have been developed</w:t>
      </w:r>
      <w:r w:rsidR="009F7446">
        <w:t>.</w:t>
      </w:r>
      <w:r w:rsidR="007B64CD">
        <w:t xml:space="preserve"> </w:t>
      </w:r>
      <w:r w:rsidR="009F7446">
        <w:t>The figure below gives an overview of the major methods in text mining.</w:t>
      </w:r>
    </w:p>
    <w:p w:rsidR="009F7446" w:rsidRDefault="009F7446" w:rsidP="009F7446">
      <w:pPr>
        <w:keepNext/>
      </w:pPr>
      <w:r>
        <w:rPr>
          <w:noProof/>
          <w:lang w:bidi="ne-NP"/>
        </w:rPr>
        <w:drawing>
          <wp:inline distT="0" distB="0" distL="0" distR="0">
            <wp:extent cx="5228590" cy="2358390"/>
            <wp:effectExtent l="19050" t="19050" r="1016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chine Learning and Topic Model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8590" cy="2358390"/>
                    </a:xfrm>
                    <a:prstGeom prst="rect">
                      <a:avLst/>
                    </a:prstGeom>
                    <a:ln>
                      <a:solidFill>
                        <a:schemeClr val="bg2">
                          <a:lumMod val="75000"/>
                        </a:schemeClr>
                      </a:solidFill>
                    </a:ln>
                  </pic:spPr>
                </pic:pic>
              </a:graphicData>
            </a:graphic>
          </wp:inline>
        </w:drawing>
      </w:r>
    </w:p>
    <w:p w:rsidR="009F7446" w:rsidRDefault="009F7446" w:rsidP="009F7446">
      <w:pPr>
        <w:pStyle w:val="Caption"/>
        <w:jc w:val="both"/>
      </w:pPr>
      <w:bookmarkStart w:id="13" w:name="_Toc505348236"/>
      <w:r>
        <w:t xml:space="preserve">Figure </w:t>
      </w:r>
      <w:r>
        <w:fldChar w:fldCharType="begin"/>
      </w:r>
      <w:r>
        <w:instrText xml:space="preserve"> SEQ Figure \* ARABIC </w:instrText>
      </w:r>
      <w:r>
        <w:fldChar w:fldCharType="separate"/>
      </w:r>
      <w:r w:rsidR="009F255E">
        <w:rPr>
          <w:noProof/>
        </w:rPr>
        <w:t>1</w:t>
      </w:r>
      <w:r>
        <w:fldChar w:fldCharType="end"/>
      </w:r>
      <w:r>
        <w:t xml:space="preserve">: Overview of text mining methods (Source: </w:t>
      </w:r>
      <w:r w:rsidRPr="009F7446">
        <w:rPr>
          <w:i/>
          <w:iCs/>
        </w:rPr>
        <w:t>http://chdoig.github.io/acm-sigkdd-topic-modeling/#/</w:t>
      </w:r>
      <w:r>
        <w:t>)</w:t>
      </w:r>
      <w:bookmarkEnd w:id="13"/>
    </w:p>
    <w:p w:rsidR="009F7446" w:rsidRDefault="009F7446" w:rsidP="001A1570">
      <w:r>
        <w:t xml:space="preserve"> </w:t>
      </w:r>
    </w:p>
    <w:p w:rsidR="004707D8" w:rsidRDefault="004707D8" w:rsidP="001A1570">
      <w:r>
        <w:lastRenderedPageBreak/>
        <w:t>Supervised learning methods require labelled training data so as to learn from them and make predictions on the unseen data</w:t>
      </w:r>
      <w:r w:rsidR="00E01AF6">
        <w:t xml:space="preserve"> such as classifying documents into predefined categories</w:t>
      </w:r>
      <w:r>
        <w:t>.</w:t>
      </w:r>
      <w:r w:rsidR="00E01AF6">
        <w:t xml:space="preserve"> </w:t>
      </w:r>
      <w:r>
        <w:t xml:space="preserve">The major limitation in </w:t>
      </w:r>
      <w:r w:rsidR="00E01AF6">
        <w:t>employing</w:t>
      </w:r>
      <w:r>
        <w:t xml:space="preserve"> supervised learning is the availability of labelled training data that is specific to the</w:t>
      </w:r>
      <w:r w:rsidR="00E93D4A">
        <w:t xml:space="preserve"> purpose and domain of the work. Algorithms based on supervised lear</w:t>
      </w:r>
      <w:r w:rsidR="00E01AF6">
        <w:t>ning that provide</w:t>
      </w:r>
      <w:r w:rsidR="00E93D4A">
        <w:t xml:space="preserve"> good results for a specific purpose and domain may not</w:t>
      </w:r>
      <w:r w:rsidR="00E01AF6">
        <w:t xml:space="preserve"> provide equally good results for other purposes or different domains. Unsupervised learning in text mining have edge over supervised learning as they do not require training samples. However, </w:t>
      </w:r>
      <w:r w:rsidR="00613800">
        <w:t>unsupervised learning method do not</w:t>
      </w:r>
      <w:r w:rsidR="00E01AF6">
        <w:t xml:space="preserve"> replace supervised learning </w:t>
      </w:r>
      <w:r w:rsidR="00613800">
        <w:t xml:space="preserve">as all text mining tasks cannot be done only by using unsupervised learning. </w:t>
      </w:r>
      <w:r w:rsidR="00E01AF6">
        <w:t xml:space="preserve"> </w:t>
      </w:r>
      <w:r w:rsidR="00E93D4A">
        <w:t xml:space="preserve">  </w:t>
      </w:r>
      <w:r w:rsidR="00E56C55">
        <w:t xml:space="preserve"> </w:t>
      </w:r>
      <w:r>
        <w:t xml:space="preserve"> </w:t>
      </w:r>
    </w:p>
    <w:p w:rsidR="00613800" w:rsidRDefault="00613800" w:rsidP="001A1570">
      <w:r>
        <w:t xml:space="preserve">The supervised and unsupervised methods developed in text mining </w:t>
      </w:r>
      <w:r w:rsidR="007B64CD">
        <w:t xml:space="preserve">are oriented towards fulfilling the following </w:t>
      </w:r>
      <w:r>
        <w:t xml:space="preserve">major </w:t>
      </w:r>
      <w:r w:rsidR="00E83A23">
        <w:t>functions: text categorization; text clustering; concept mining; information retrieval and information extraction</w:t>
      </w:r>
      <w:r w:rsidR="00E83A23">
        <w:fldChar w:fldCharType="begin" w:fldLock="1"/>
      </w:r>
      <w:r w:rsidR="00E83A23">
        <w:instrText>ADDIN CSL_CITATION { "citationItems" : [ { "id" : "ITEM-1", "itemData" : { "author" : [ { "dropping-particle" : "", "family" : "Ghosh", "given" : "Sayantani", "non-dropping-particle" : "", "parse-names" : false, "suffix" : "" }, { "dropping-particle" : "", "family" : "Roy", "given" : "Sudipta", "non-dropping-particle" : "", "parse-names" : false, "suffix" : "" }, { "dropping-particle" : "", "family" : "Bandyopadhyay", "given" : "Prof Samir K", "non-dropping-particle" : "", "parse-names" : false, "suffix" : "" } ], "id" : "ITEM-1", "issue" : "4", "issued" : { "date-parts" : [ [ "2012" ] ] }, "page" : "223-233", "title" : "A tutorial review on Text Mining Algorithms", "type" : "article-journal", "volume" : "1" }, "uris" : [ "http://www.mendeley.com/documents/?uuid=515d7549-b2c0-4337-ac7d-69ccc799d392" ] } ], "mendeley" : { "formattedCitation" : "(Ghosh, Roy, &amp; Bandyopadhyay, 2012)", "plainTextFormattedCitation" : "(Ghosh, Roy, &amp; Bandyopadhyay, 2012)", "previouslyFormattedCitation" : "(Ghosh, Roy, &amp; Bandyopadhyay, 2012)" }, "properties" : {  }, "schema" : "https://github.com/citation-style-language/schema/raw/master/csl-citation.json" }</w:instrText>
      </w:r>
      <w:r w:rsidR="00E83A23">
        <w:fldChar w:fldCharType="separate"/>
      </w:r>
      <w:r w:rsidR="00E83A23" w:rsidRPr="00E83A23">
        <w:rPr>
          <w:noProof/>
        </w:rPr>
        <w:t>(Ghosh, Roy, &amp; Bandyopadhyay, 2012)</w:t>
      </w:r>
      <w:r w:rsidR="00E83A23">
        <w:fldChar w:fldCharType="end"/>
      </w:r>
      <w:r w:rsidR="00E83A23">
        <w:t>.</w:t>
      </w:r>
      <w:r w:rsidR="004C191D">
        <w:t xml:space="preserve"> </w:t>
      </w:r>
      <w:r w:rsidR="00464BD9">
        <w:t xml:space="preserve">The major functions in text mining and the methods in accordance to </w:t>
      </w:r>
      <w:r w:rsidR="00464BD9">
        <w:fldChar w:fldCharType="begin" w:fldLock="1"/>
      </w:r>
      <w:r w:rsidR="00464BD9">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rsidR="00464BD9">
        <w:fldChar w:fldCharType="separate"/>
      </w:r>
      <w:r w:rsidR="00464BD9" w:rsidRPr="00464BD9">
        <w:rPr>
          <w:noProof/>
        </w:rPr>
        <w:t>(Allahyari et al., 2017)</w:t>
      </w:r>
      <w:r w:rsidR="00464BD9">
        <w:fldChar w:fldCharType="end"/>
      </w:r>
      <w:r w:rsidR="00464BD9">
        <w:t xml:space="preserve"> are presented in the table below.</w:t>
      </w:r>
    </w:p>
    <w:p w:rsidR="00D252E6" w:rsidRDefault="00D252E6" w:rsidP="001A1570"/>
    <w:p w:rsidR="00D252E6" w:rsidRDefault="00D252E6" w:rsidP="00D252E6">
      <w:pPr>
        <w:pStyle w:val="Caption"/>
        <w:keepNext/>
        <w:jc w:val="center"/>
      </w:pPr>
      <w:bookmarkStart w:id="14" w:name="_Toc505348251"/>
      <w:r>
        <w:t xml:space="preserve">Table </w:t>
      </w:r>
      <w:r>
        <w:fldChar w:fldCharType="begin"/>
      </w:r>
      <w:r>
        <w:instrText xml:space="preserve"> SEQ Table \* ARABIC </w:instrText>
      </w:r>
      <w:r>
        <w:fldChar w:fldCharType="separate"/>
      </w:r>
      <w:r w:rsidR="009F255E">
        <w:rPr>
          <w:noProof/>
        </w:rPr>
        <w:t>1</w:t>
      </w:r>
      <w:r>
        <w:fldChar w:fldCharType="end"/>
      </w:r>
      <w:r>
        <w:rPr>
          <w:noProof/>
        </w:rPr>
        <w:t xml:space="preserve"> : Text mining functions and methods</w:t>
      </w:r>
      <w:bookmarkEnd w:id="14"/>
    </w:p>
    <w:tbl>
      <w:tblPr>
        <w:tblStyle w:val="TableGrid"/>
        <w:tblW w:w="8455" w:type="dxa"/>
        <w:tblLook w:val="04A0" w:firstRow="1" w:lastRow="0" w:firstColumn="1" w:lastColumn="0" w:noHBand="0" w:noVBand="1"/>
      </w:tblPr>
      <w:tblGrid>
        <w:gridCol w:w="650"/>
        <w:gridCol w:w="2741"/>
        <w:gridCol w:w="5064"/>
      </w:tblGrid>
      <w:tr w:rsidR="00464BD9" w:rsidTr="00EF715E">
        <w:tc>
          <w:tcPr>
            <w:tcW w:w="650" w:type="dxa"/>
            <w:shd w:val="clear" w:color="auto" w:fill="D9D9D9" w:themeFill="background1" w:themeFillShade="D9"/>
          </w:tcPr>
          <w:p w:rsidR="00464BD9" w:rsidRPr="00464BD9" w:rsidRDefault="00464BD9" w:rsidP="00464BD9">
            <w:pPr>
              <w:rPr>
                <w:b/>
                <w:bCs/>
              </w:rPr>
            </w:pPr>
            <w:r w:rsidRPr="00464BD9">
              <w:rPr>
                <w:b/>
                <w:bCs/>
              </w:rPr>
              <w:t>Sn.</w:t>
            </w:r>
          </w:p>
        </w:tc>
        <w:tc>
          <w:tcPr>
            <w:tcW w:w="2741" w:type="dxa"/>
            <w:shd w:val="clear" w:color="auto" w:fill="D9D9D9" w:themeFill="background1" w:themeFillShade="D9"/>
          </w:tcPr>
          <w:p w:rsidR="00464BD9" w:rsidRPr="00464BD9" w:rsidRDefault="00464BD9" w:rsidP="001A1570">
            <w:pPr>
              <w:rPr>
                <w:b/>
                <w:bCs/>
              </w:rPr>
            </w:pPr>
            <w:r w:rsidRPr="00464BD9">
              <w:rPr>
                <w:b/>
                <w:bCs/>
              </w:rPr>
              <w:t>Text mining function</w:t>
            </w:r>
          </w:p>
        </w:tc>
        <w:tc>
          <w:tcPr>
            <w:tcW w:w="5064" w:type="dxa"/>
            <w:shd w:val="clear" w:color="auto" w:fill="D9D9D9" w:themeFill="background1" w:themeFillShade="D9"/>
          </w:tcPr>
          <w:p w:rsidR="00464BD9" w:rsidRPr="00464BD9" w:rsidRDefault="00464BD9" w:rsidP="001A1570">
            <w:pPr>
              <w:rPr>
                <w:b/>
                <w:bCs/>
              </w:rPr>
            </w:pPr>
            <w:r w:rsidRPr="00464BD9">
              <w:rPr>
                <w:b/>
                <w:bCs/>
              </w:rPr>
              <w:t>Methods used</w:t>
            </w:r>
          </w:p>
        </w:tc>
      </w:tr>
      <w:tr w:rsidR="00464BD9" w:rsidTr="00464BD9">
        <w:tc>
          <w:tcPr>
            <w:tcW w:w="650" w:type="dxa"/>
          </w:tcPr>
          <w:p w:rsidR="00464BD9" w:rsidRDefault="00464BD9" w:rsidP="001A1570">
            <w:r>
              <w:t>1</w:t>
            </w:r>
          </w:p>
        </w:tc>
        <w:tc>
          <w:tcPr>
            <w:tcW w:w="2741" w:type="dxa"/>
          </w:tcPr>
          <w:p w:rsidR="00464BD9" w:rsidRDefault="00464BD9" w:rsidP="001A1570">
            <w:r>
              <w:t>Classification</w:t>
            </w:r>
          </w:p>
        </w:tc>
        <w:tc>
          <w:tcPr>
            <w:tcW w:w="5064" w:type="dxa"/>
          </w:tcPr>
          <w:p w:rsidR="00464BD9" w:rsidRDefault="00464BD9" w:rsidP="00464BD9">
            <w:pPr>
              <w:pStyle w:val="ListParagraph"/>
              <w:numPr>
                <w:ilvl w:val="0"/>
                <w:numId w:val="15"/>
              </w:numPr>
            </w:pPr>
            <w:r w:rsidRPr="00464BD9">
              <w:t>Naïve Bayes Classifier</w:t>
            </w:r>
          </w:p>
          <w:p w:rsidR="00464BD9" w:rsidRDefault="00464BD9" w:rsidP="00464BD9">
            <w:pPr>
              <w:pStyle w:val="ListParagraph"/>
              <w:numPr>
                <w:ilvl w:val="0"/>
                <w:numId w:val="15"/>
              </w:numPr>
            </w:pPr>
            <w:r>
              <w:t>Nearest Neighbor Classifier</w:t>
            </w:r>
          </w:p>
          <w:p w:rsidR="00464BD9" w:rsidRDefault="00464BD9" w:rsidP="00464BD9">
            <w:pPr>
              <w:pStyle w:val="ListParagraph"/>
              <w:numPr>
                <w:ilvl w:val="0"/>
                <w:numId w:val="15"/>
              </w:numPr>
            </w:pPr>
            <w:r>
              <w:t>Decision Tree Classifiers</w:t>
            </w:r>
          </w:p>
          <w:p w:rsidR="00464BD9" w:rsidRPr="00464BD9" w:rsidRDefault="00464BD9" w:rsidP="00464BD9">
            <w:pPr>
              <w:pStyle w:val="ListParagraph"/>
              <w:numPr>
                <w:ilvl w:val="0"/>
                <w:numId w:val="15"/>
              </w:numPr>
            </w:pPr>
            <w:r>
              <w:t>Support Vector Machines</w:t>
            </w:r>
          </w:p>
        </w:tc>
      </w:tr>
      <w:tr w:rsidR="00464BD9" w:rsidTr="00464BD9">
        <w:tc>
          <w:tcPr>
            <w:tcW w:w="650" w:type="dxa"/>
          </w:tcPr>
          <w:p w:rsidR="00464BD9" w:rsidRDefault="00464BD9" w:rsidP="001A1570">
            <w:r>
              <w:t>2</w:t>
            </w:r>
          </w:p>
        </w:tc>
        <w:tc>
          <w:tcPr>
            <w:tcW w:w="2741" w:type="dxa"/>
          </w:tcPr>
          <w:p w:rsidR="00464BD9" w:rsidRDefault="00464BD9" w:rsidP="001A1570">
            <w:r>
              <w:t>Clustering</w:t>
            </w:r>
          </w:p>
        </w:tc>
        <w:tc>
          <w:tcPr>
            <w:tcW w:w="5064" w:type="dxa"/>
          </w:tcPr>
          <w:p w:rsidR="00464BD9" w:rsidRDefault="00464BD9" w:rsidP="00464BD9">
            <w:pPr>
              <w:pStyle w:val="ListParagraph"/>
              <w:numPr>
                <w:ilvl w:val="0"/>
                <w:numId w:val="16"/>
              </w:numPr>
            </w:pPr>
            <w:r>
              <w:t>Hierarchical Clustering Algorithms</w:t>
            </w:r>
          </w:p>
          <w:p w:rsidR="00464BD9" w:rsidRDefault="00464BD9" w:rsidP="00464BD9">
            <w:pPr>
              <w:pStyle w:val="ListParagraph"/>
              <w:numPr>
                <w:ilvl w:val="0"/>
                <w:numId w:val="16"/>
              </w:numPr>
            </w:pPr>
            <w:r>
              <w:t>K-means Clustering</w:t>
            </w:r>
          </w:p>
          <w:p w:rsidR="00464BD9" w:rsidRPr="00464BD9" w:rsidRDefault="00464BD9" w:rsidP="00464BD9">
            <w:pPr>
              <w:pStyle w:val="ListParagraph"/>
              <w:numPr>
                <w:ilvl w:val="0"/>
                <w:numId w:val="16"/>
              </w:numPr>
            </w:pPr>
            <w:r>
              <w:t>Probabilistic Clustering and Topic Models</w:t>
            </w:r>
          </w:p>
        </w:tc>
      </w:tr>
      <w:tr w:rsidR="00464BD9" w:rsidTr="00464BD9">
        <w:tc>
          <w:tcPr>
            <w:tcW w:w="650" w:type="dxa"/>
          </w:tcPr>
          <w:p w:rsidR="00464BD9" w:rsidRDefault="00464BD9" w:rsidP="001A1570">
            <w:r>
              <w:t>3</w:t>
            </w:r>
          </w:p>
        </w:tc>
        <w:tc>
          <w:tcPr>
            <w:tcW w:w="2741" w:type="dxa"/>
          </w:tcPr>
          <w:p w:rsidR="00464BD9" w:rsidRDefault="00464BD9" w:rsidP="001A1570">
            <w:r>
              <w:t>Information Extraction</w:t>
            </w:r>
          </w:p>
        </w:tc>
        <w:tc>
          <w:tcPr>
            <w:tcW w:w="5064" w:type="dxa"/>
          </w:tcPr>
          <w:p w:rsidR="00464BD9" w:rsidRDefault="00464BD9" w:rsidP="00464BD9">
            <w:pPr>
              <w:pStyle w:val="ListParagraph"/>
              <w:numPr>
                <w:ilvl w:val="0"/>
                <w:numId w:val="17"/>
              </w:numPr>
            </w:pPr>
            <w:r>
              <w:t>Named Entity Recognition (NER)</w:t>
            </w:r>
          </w:p>
          <w:p w:rsidR="00464BD9" w:rsidRDefault="00464BD9" w:rsidP="00464BD9">
            <w:pPr>
              <w:pStyle w:val="ListParagraph"/>
              <w:numPr>
                <w:ilvl w:val="0"/>
                <w:numId w:val="17"/>
              </w:numPr>
            </w:pPr>
            <w:r>
              <w:t>Hidden Markov Models</w:t>
            </w:r>
          </w:p>
          <w:p w:rsidR="00464BD9" w:rsidRDefault="00464BD9" w:rsidP="00464BD9">
            <w:pPr>
              <w:pStyle w:val="ListParagraph"/>
              <w:numPr>
                <w:ilvl w:val="0"/>
                <w:numId w:val="17"/>
              </w:numPr>
            </w:pPr>
            <w:r>
              <w:t>Conditional Random Fields</w:t>
            </w:r>
          </w:p>
          <w:p w:rsidR="00464BD9" w:rsidRPr="00464BD9" w:rsidRDefault="00464BD9" w:rsidP="00464BD9">
            <w:pPr>
              <w:pStyle w:val="ListParagraph"/>
              <w:numPr>
                <w:ilvl w:val="0"/>
                <w:numId w:val="17"/>
              </w:numPr>
            </w:pPr>
            <w:r>
              <w:t>Relation Extraction</w:t>
            </w:r>
          </w:p>
        </w:tc>
      </w:tr>
    </w:tbl>
    <w:p w:rsidR="00464BD9" w:rsidRDefault="00464BD9" w:rsidP="001A1570"/>
    <w:p w:rsidR="001A1570" w:rsidRDefault="001A1570" w:rsidP="001A1570">
      <w:pPr>
        <w:pStyle w:val="Heading2"/>
      </w:pPr>
      <w:bookmarkStart w:id="15" w:name="_2.2_Discovering_concepts"/>
      <w:bookmarkStart w:id="16" w:name="_Toc505348276"/>
      <w:bookmarkEnd w:id="15"/>
      <w:r>
        <w:lastRenderedPageBreak/>
        <w:t xml:space="preserve">2.2 </w:t>
      </w:r>
      <w:r w:rsidR="00E2392C">
        <w:t xml:space="preserve">Discovering concepts in texts: </w:t>
      </w:r>
      <w:r w:rsidR="002A3099">
        <w:t xml:space="preserve">Topics and </w:t>
      </w:r>
      <w:r w:rsidR="00D706AC">
        <w:t>Topic Modeling</w:t>
      </w:r>
      <w:bookmarkEnd w:id="16"/>
    </w:p>
    <w:p w:rsidR="00BF6CF0" w:rsidRDefault="002A3099" w:rsidP="001A1570">
      <w:r>
        <w:t xml:space="preserve">In order to visualize a large collection of texts, it is of prime importance to know the different hidden concepts that the text contains without manually going through all of the texts. </w:t>
      </w:r>
      <w:r w:rsidR="001F3130">
        <w:t>Clustering functions in text mining c</w:t>
      </w:r>
      <w:r w:rsidR="00BF6CF0">
        <w:t xml:space="preserve">ome very close to it. K-means clustering and Hierarchical clustering algorithms cluster the documents into different groups. However, there is no warranty that a single document contains only a single concept. This limitation is overcome by topic modelling. The </w:t>
      </w:r>
      <w:r w:rsidR="003D1B84">
        <w:t xml:space="preserve">outcome of topic modelling are a list of group </w:t>
      </w:r>
      <w:r w:rsidR="00BF6CF0">
        <w:t>of words that provide human with a sense of concept covered in the text</w:t>
      </w:r>
      <w:r w:rsidR="003D1B84">
        <w:t>. Each group of words is called a topic</w:t>
      </w:r>
      <w:r w:rsidR="00BF6CF0">
        <w:t xml:space="preserve">. </w:t>
      </w:r>
      <w:r w:rsidR="00DC778B">
        <w:t xml:space="preserve">The diagram presented below from the paper </w:t>
      </w:r>
      <w:r w:rsidR="00DC778B">
        <w:fldChar w:fldCharType="begin" w:fldLock="1"/>
      </w:r>
      <w:r w:rsidR="00DC778B">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Carin, &amp; Dunson, 2010)", "plainTextFormattedCitation" : "(D. Blei, Carin, &amp; Dunson, 2010)", "previouslyFormattedCitation" : "(D. Blei, Carin, &amp; Dunson, 2010)" }, "properties" : {  }, "schema" : "https://github.com/citation-style-language/schema/raw/master/csl-citation.json" }</w:instrText>
      </w:r>
      <w:r w:rsidR="00DC778B">
        <w:fldChar w:fldCharType="separate"/>
      </w:r>
      <w:r w:rsidR="00DC778B" w:rsidRPr="00DC778B">
        <w:rPr>
          <w:noProof/>
        </w:rPr>
        <w:t>(D. Blei, Carin, &amp; Dunson, 2010)</w:t>
      </w:r>
      <w:r w:rsidR="00DC778B">
        <w:fldChar w:fldCharType="end"/>
      </w:r>
      <w:r w:rsidR="00DC778B">
        <w:t xml:space="preserve"> gives a lucid idea of what a topic means in context of topic modelling. </w:t>
      </w:r>
    </w:p>
    <w:p w:rsidR="00DC778B" w:rsidRDefault="00DC778B" w:rsidP="00DC778B">
      <w:pPr>
        <w:keepNext/>
        <w:jc w:val="center"/>
      </w:pPr>
      <w:r>
        <w:rPr>
          <w:noProof/>
          <w:lang w:bidi="ne-NP"/>
        </w:rPr>
        <w:drawing>
          <wp:inline distT="0" distB="0" distL="0" distR="0">
            <wp:extent cx="4610100" cy="3629025"/>
            <wp:effectExtent l="19050" t="19050" r="1905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pics.JPG"/>
                    <pic:cNvPicPr/>
                  </pic:nvPicPr>
                  <pic:blipFill>
                    <a:blip r:embed="rId12">
                      <a:extLst>
                        <a:ext uri="{28A0092B-C50C-407E-A947-70E740481C1C}">
                          <a14:useLocalDpi xmlns:a14="http://schemas.microsoft.com/office/drawing/2010/main" val="0"/>
                        </a:ext>
                      </a:extLst>
                    </a:blip>
                    <a:stretch>
                      <a:fillRect/>
                    </a:stretch>
                  </pic:blipFill>
                  <pic:spPr>
                    <a:xfrm>
                      <a:off x="0" y="0"/>
                      <a:ext cx="4610100" cy="3629025"/>
                    </a:xfrm>
                    <a:prstGeom prst="rect">
                      <a:avLst/>
                    </a:prstGeom>
                    <a:ln>
                      <a:solidFill>
                        <a:schemeClr val="bg2">
                          <a:lumMod val="75000"/>
                        </a:schemeClr>
                      </a:solidFill>
                    </a:ln>
                  </pic:spPr>
                </pic:pic>
              </a:graphicData>
            </a:graphic>
          </wp:inline>
        </w:drawing>
      </w:r>
    </w:p>
    <w:p w:rsidR="00DC778B" w:rsidRDefault="00DC778B" w:rsidP="00DC778B">
      <w:pPr>
        <w:pStyle w:val="Caption"/>
        <w:jc w:val="center"/>
      </w:pPr>
      <w:bookmarkStart w:id="17" w:name="_Toc505348237"/>
      <w:r>
        <w:t xml:space="preserve">Figure </w:t>
      </w:r>
      <w:r>
        <w:fldChar w:fldCharType="begin"/>
      </w:r>
      <w:r>
        <w:instrText xml:space="preserve"> SEQ Figure \* ARABIC </w:instrText>
      </w:r>
      <w:r>
        <w:fldChar w:fldCharType="separate"/>
      </w:r>
      <w:r w:rsidR="009F255E">
        <w:rPr>
          <w:noProof/>
        </w:rPr>
        <w:t>2</w:t>
      </w:r>
      <w:r>
        <w:fldChar w:fldCharType="end"/>
      </w:r>
      <w:r>
        <w:t xml:space="preserve"> : </w:t>
      </w:r>
      <w:r>
        <w:rPr>
          <w:noProof/>
        </w:rPr>
        <w:t xml:space="preserve"> Sample terms in topics(Source: </w:t>
      </w:r>
      <w:r>
        <w:rPr>
          <w:noProof/>
        </w:rPr>
        <w:fldChar w:fldCharType="begin" w:fldLock="1"/>
      </w:r>
      <w:r>
        <w:rPr>
          <w:noProof/>
        </w:rPr>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Pr>
          <w:noProof/>
        </w:rPr>
        <w:fldChar w:fldCharType="separate"/>
      </w:r>
      <w:r w:rsidRPr="00DC778B">
        <w:rPr>
          <w:b w:val="0"/>
          <w:noProof/>
        </w:rPr>
        <w:t>(D. Blei et al., 2010)</w:t>
      </w:r>
      <w:r>
        <w:rPr>
          <w:noProof/>
        </w:rPr>
        <w:fldChar w:fldCharType="end"/>
      </w:r>
      <w:r>
        <w:rPr>
          <w:noProof/>
        </w:rPr>
        <w:t>)</w:t>
      </w:r>
      <w:bookmarkEnd w:id="17"/>
    </w:p>
    <w:p w:rsidR="002A3099" w:rsidRDefault="00DC778B" w:rsidP="001A1570">
      <w:r>
        <w:t xml:space="preserve">The top 15 words in each of the four topics are displayed in the above figure. The list of words gives insight to the contents in the collection </w:t>
      </w:r>
      <w:r w:rsidR="00721B0C">
        <w:t xml:space="preserve">of texts to a human reader. </w:t>
      </w:r>
      <w:r w:rsidR="0097741C">
        <w:t xml:space="preserve">It is clear from the figure above that the contents of the texts from which the topics were generated covered at least four concepts, namely genetics, evolution, disease and computers. </w:t>
      </w:r>
    </w:p>
    <w:p w:rsidR="008362C1" w:rsidRDefault="003D1B84" w:rsidP="001A1570">
      <w:r>
        <w:lastRenderedPageBreak/>
        <w:t>The premise of</w:t>
      </w:r>
      <w:r w:rsidR="00E83A23">
        <w:t xml:space="preserve"> topic model</w:t>
      </w:r>
      <w:r>
        <w:t>l</w:t>
      </w:r>
      <w:r w:rsidR="00E83A23">
        <w:t>ing is that a collection of text document contains various hidden topics. And each document contains one or more topics at varying proportions</w:t>
      </w:r>
      <w:r w:rsidR="00E83A23">
        <w:fldChar w:fldCharType="begin" w:fldLock="1"/>
      </w:r>
      <w:r w:rsidR="00E83A23">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rsidR="00E83A23">
        <w:fldChar w:fldCharType="separate"/>
      </w:r>
      <w:r w:rsidR="00E83A23" w:rsidRPr="00E83A23">
        <w:rPr>
          <w:noProof/>
        </w:rPr>
        <w:t>(Zhao et al., 2015)</w:t>
      </w:r>
      <w:r w:rsidR="00E83A23">
        <w:fldChar w:fldCharType="end"/>
      </w:r>
      <w:r w:rsidR="00E83A23">
        <w:t xml:space="preserve">. </w:t>
      </w:r>
      <w:r w:rsidR="005E0F94">
        <w:t xml:space="preserve">Several </w:t>
      </w:r>
      <w:r w:rsidR="008362C1">
        <w:t>methods</w:t>
      </w:r>
      <w:r w:rsidR="005E0F94">
        <w:t xml:space="preserve"> have been proposed</w:t>
      </w:r>
      <w:r>
        <w:t xml:space="preserve"> and developed</w:t>
      </w:r>
      <w:r w:rsidR="005E0F94">
        <w:t xml:space="preserve"> for topic mode</w:t>
      </w:r>
      <w:r>
        <w:t>l</w:t>
      </w:r>
      <w:r w:rsidR="005E0F94">
        <w:t xml:space="preserve">ling. Some of the common </w:t>
      </w:r>
      <w:r w:rsidR="008362C1">
        <w:t>methods</w:t>
      </w:r>
      <w:r w:rsidR="005E0F94">
        <w:t xml:space="preserve"> used for topic modelling are </w:t>
      </w:r>
      <w:r w:rsidR="008362C1">
        <w:t>listed in the table below.</w:t>
      </w:r>
    </w:p>
    <w:p w:rsidR="00E92C29" w:rsidRDefault="00E92C29" w:rsidP="00E92C29">
      <w:pPr>
        <w:pStyle w:val="Caption"/>
        <w:keepNext/>
        <w:jc w:val="center"/>
      </w:pPr>
      <w:bookmarkStart w:id="18" w:name="_Toc505348252"/>
      <w:r>
        <w:t xml:space="preserve">Table </w:t>
      </w:r>
      <w:r>
        <w:fldChar w:fldCharType="begin"/>
      </w:r>
      <w:r>
        <w:instrText xml:space="preserve"> SEQ Table \* ARABIC </w:instrText>
      </w:r>
      <w:r>
        <w:fldChar w:fldCharType="separate"/>
      </w:r>
      <w:r w:rsidR="009F255E">
        <w:rPr>
          <w:noProof/>
        </w:rPr>
        <w:t>2</w:t>
      </w:r>
      <w:r>
        <w:fldChar w:fldCharType="end"/>
      </w:r>
      <w:r>
        <w:t xml:space="preserve"> : Common topic modelling methods</w:t>
      </w:r>
      <w:bookmarkEnd w:id="18"/>
    </w:p>
    <w:tbl>
      <w:tblPr>
        <w:tblStyle w:val="TableGrid"/>
        <w:tblW w:w="5755" w:type="dxa"/>
        <w:jc w:val="center"/>
        <w:tblLook w:val="04A0" w:firstRow="1" w:lastRow="0" w:firstColumn="1" w:lastColumn="0" w:noHBand="0" w:noVBand="1"/>
      </w:tblPr>
      <w:tblGrid>
        <w:gridCol w:w="650"/>
        <w:gridCol w:w="5105"/>
      </w:tblGrid>
      <w:tr w:rsidR="00E92C29" w:rsidTr="00EF715E">
        <w:trPr>
          <w:jc w:val="center"/>
        </w:trPr>
        <w:tc>
          <w:tcPr>
            <w:tcW w:w="650" w:type="dxa"/>
            <w:shd w:val="clear" w:color="auto" w:fill="D9D9D9" w:themeFill="background1" w:themeFillShade="D9"/>
          </w:tcPr>
          <w:p w:rsidR="00E92C29" w:rsidRPr="00E92C29" w:rsidRDefault="00E92C29" w:rsidP="001A1570">
            <w:pPr>
              <w:rPr>
                <w:b/>
                <w:bCs/>
              </w:rPr>
            </w:pPr>
            <w:r w:rsidRPr="00E92C29">
              <w:rPr>
                <w:b/>
                <w:bCs/>
              </w:rPr>
              <w:t>Sn.</w:t>
            </w:r>
          </w:p>
        </w:tc>
        <w:tc>
          <w:tcPr>
            <w:tcW w:w="5105" w:type="dxa"/>
            <w:shd w:val="clear" w:color="auto" w:fill="D9D9D9" w:themeFill="background1" w:themeFillShade="D9"/>
          </w:tcPr>
          <w:p w:rsidR="00E92C29" w:rsidRPr="00E92C29" w:rsidRDefault="00E92C29" w:rsidP="001A1570">
            <w:pPr>
              <w:rPr>
                <w:b/>
                <w:bCs/>
              </w:rPr>
            </w:pPr>
            <w:r w:rsidRPr="00E92C29">
              <w:rPr>
                <w:b/>
                <w:bCs/>
              </w:rPr>
              <w:t>Topic Modelling Method</w:t>
            </w:r>
          </w:p>
        </w:tc>
      </w:tr>
      <w:tr w:rsidR="00E92C29" w:rsidTr="00E92C29">
        <w:trPr>
          <w:jc w:val="center"/>
        </w:trPr>
        <w:tc>
          <w:tcPr>
            <w:tcW w:w="650" w:type="dxa"/>
          </w:tcPr>
          <w:p w:rsidR="00E92C29" w:rsidRDefault="00E92C29" w:rsidP="001A1570">
            <w:r>
              <w:t>1</w:t>
            </w:r>
          </w:p>
        </w:tc>
        <w:tc>
          <w:tcPr>
            <w:tcW w:w="5105" w:type="dxa"/>
          </w:tcPr>
          <w:p w:rsidR="00E92C29" w:rsidRDefault="00E92C29" w:rsidP="001A1570">
            <w:r>
              <w:t>Latent Semantic Analysis (LSA)</w:t>
            </w:r>
          </w:p>
        </w:tc>
      </w:tr>
      <w:tr w:rsidR="00E92C29" w:rsidTr="00E92C29">
        <w:trPr>
          <w:jc w:val="center"/>
        </w:trPr>
        <w:tc>
          <w:tcPr>
            <w:tcW w:w="650" w:type="dxa"/>
          </w:tcPr>
          <w:p w:rsidR="00E92C29" w:rsidRDefault="00E92C29" w:rsidP="001A1570">
            <w:r>
              <w:t>2</w:t>
            </w:r>
          </w:p>
        </w:tc>
        <w:tc>
          <w:tcPr>
            <w:tcW w:w="5105" w:type="dxa"/>
          </w:tcPr>
          <w:p w:rsidR="00E92C29" w:rsidRDefault="00E92C29" w:rsidP="001A1570">
            <w:r>
              <w:t>Probabilistic Latent Semantic Analysis (PLSA)</w:t>
            </w:r>
          </w:p>
        </w:tc>
      </w:tr>
      <w:tr w:rsidR="00E92C29" w:rsidTr="00E92C29">
        <w:trPr>
          <w:jc w:val="center"/>
        </w:trPr>
        <w:tc>
          <w:tcPr>
            <w:tcW w:w="650" w:type="dxa"/>
          </w:tcPr>
          <w:p w:rsidR="00E92C29" w:rsidRDefault="00E92C29" w:rsidP="001A1570">
            <w:r>
              <w:t>3</w:t>
            </w:r>
          </w:p>
        </w:tc>
        <w:tc>
          <w:tcPr>
            <w:tcW w:w="5105" w:type="dxa"/>
          </w:tcPr>
          <w:p w:rsidR="00E92C29" w:rsidRDefault="00E92C29" w:rsidP="001A1570">
            <w:r>
              <w:t>Latent Dirichlet Allocation (LDA)</w:t>
            </w:r>
          </w:p>
        </w:tc>
      </w:tr>
      <w:tr w:rsidR="00E92C29" w:rsidTr="00E92C29">
        <w:trPr>
          <w:jc w:val="center"/>
        </w:trPr>
        <w:tc>
          <w:tcPr>
            <w:tcW w:w="650" w:type="dxa"/>
          </w:tcPr>
          <w:p w:rsidR="00E92C29" w:rsidRDefault="00E92C29" w:rsidP="001A1570">
            <w:r>
              <w:t>4</w:t>
            </w:r>
          </w:p>
        </w:tc>
        <w:tc>
          <w:tcPr>
            <w:tcW w:w="5105" w:type="dxa"/>
          </w:tcPr>
          <w:p w:rsidR="00E92C29" w:rsidRDefault="00E92C29" w:rsidP="001A1570">
            <w:r>
              <w:t>Correlated Topic Model (CTM)</w:t>
            </w:r>
          </w:p>
        </w:tc>
      </w:tr>
    </w:tbl>
    <w:p w:rsidR="008362C1" w:rsidRDefault="008362C1" w:rsidP="001A1570"/>
    <w:p w:rsidR="008362C1" w:rsidRDefault="001B41A0" w:rsidP="001A1570">
      <w:r>
        <w:t xml:space="preserve">Each of the topic modelling have their own methods, strengths and weaknesses going through each of which is beyond the scope of this study. There are several papers which discuss about these such as </w:t>
      </w:r>
      <w:r>
        <w:fldChar w:fldCharType="begin" w:fldLock="1"/>
      </w:r>
      <w:r>
        <w:instrText>ADDIN CSL_CITATION { "citationItems" : [ { "id" : "ITEM-1", "itemData" : { "DOI" : "10.11648/j.ajmcm.20170202.15", "abstract" : "Now days, topic models have been widely used to identify topics in text corpora. Topic modelling is a mechanism of extracting common topics which occurs among the collection of documents. Topic models are actually a suite of algorithms which uncover the hidden thematic structure in document collections. These algorithms shall definitely be help to develop new paradigms to search, browse and summarize large archive of texts. This paper presents a survey of various important topic modelling techniques and tools which highlights the probabilistic topic models. The primary aim of this paper is to help researchers who do not have a strong background in mathematics or statistics to feel comfortable with using topic modelling methods and tools in their research work. Apart from it, the merits and demerits of topic modelling methods are also summarized.", "author" : [ { "dropping-particle" : "", "family" : "Sharma", "given" : "Himanshu", "non-dropping-particle" : "", "parse-names" : false, "suffix" : "" }, { "dropping-particle" : "", "family" : "Sharma", "given" : "Arvind K", "non-dropping-particle" : "", "parse-names" : false, "suffix" : "" } ], "container-title" : "American Journal of Mathematical and Computer Modelling", "id" : "ITEM-1", "issue" : "2", "issued" : { "date-parts" : [ [ "2017" ] ] }, "page" : "84-87", "title" : "Study and Analysis of Topic Modelling Methods and Tools \u2013 A Survey", "type" : "article-journal", "volume" : "2" }, "uris" : [ "http://www.mendeley.com/documents/?uuid=9f6b977a-6b0e-4937-904b-5181408aa0de" ] } ], "mendeley" : { "formattedCitation" : "(Sharma &amp; Sharma, 2017)", "plainTextFormattedCitation" : "(Sharma &amp; Sharma, 2017)", "previouslyFormattedCitation" : "(Sharma &amp; Sharma, 2017)" }, "properties" : {  }, "schema" : "https://github.com/citation-style-language/schema/raw/master/csl-citation.json" }</w:instrText>
      </w:r>
      <w:r>
        <w:fldChar w:fldCharType="separate"/>
      </w:r>
      <w:r w:rsidRPr="001B41A0">
        <w:rPr>
          <w:noProof/>
        </w:rPr>
        <w:t>(Sharma &amp; Sharma, 2017)</w:t>
      </w:r>
      <w:r>
        <w:fldChar w:fldCharType="end"/>
      </w:r>
      <w:r>
        <w:t xml:space="preserve">, </w:t>
      </w:r>
      <w:r>
        <w:fldChar w:fldCharType="begin" w:fldLock="1"/>
      </w:r>
      <w:r>
        <w:instrText>ADDIN CSL_CITATION { "citationItems" : [ { "id" : "ITEM-1", "itemData" : { "DOI" : "10.14569/IJACSA.2015.060121", "ISBN" : "9781605585123", "ISSN" : "21565570", "abstract" : "\u2014Topic models provide a convenient way to analyze large of unclassified text. A topic contains a cluster of words that frequently occur together. A topic modeling can connect words with similar meanings and distinguish between uses of words with multiple meanings. This paper provides two categories that can be under the field of topic modeling. First one discusses the area of methods of topic modeling, which has four methods that can be considerable under this category. These methods are Latent semantic analysis (LSA), Probabilistic latent semantic analysis (PLSA), Latent Dirichlet allocation (LDA), and Correlated topic model (CTM). The second category is called topic evolution models, which model topics by considering an important factor time. In the second category, different models are discussed, such as topic over time (TOT), dynamic topic models (DTM), multiscale topic tomography, dynamic topic correlation detection, detecting topic evolution in scientific literature, etc. Keywords\u2014Topic Modeling; Methods of Topic Modeling; Latent semantic analysis (LSA); Probabilistic latent semantic analysis (PLSA); Latent Dirichlet allocation (LDA); Correlated topic model (CTM); Topic Evolution Modelin", "author" : [ { "dropping-particle" : "", "family" : "Alghamdi", "given" : "Rubayyi", "non-dropping-particle" : "", "parse-names" : false, "suffix" : "" }, { "dropping-particle" : "", "family" : "Alfalqi", "given" : "Khalid", "non-dropping-particle" : "", "parse-names" : false, "suffix" : "" } ], "container-title" : "International Journal of Advanced Computer Science and Applications", "id" : "ITEM-1", "issue" : "1", "issued" : { "date-parts" : [ [ "2015" ] ] }, "page" : "147-153", "title" : "A Survey of Topic Modeling in Text Mining", "type" : "article-journal", "volume" : "6" }, "uris" : [ "http://www.mendeley.com/documents/?uuid=6a076a25-0014-4a01-8eac-f2ef5bd887f6" ] } ], "mendeley" : { "formattedCitation" : "(Alghamdi &amp; Alfalqi, 2015)", "plainTextFormattedCitation" : "(Alghamdi &amp; Alfalqi, 2015)", "previouslyFormattedCitation" : "(Alghamdi &amp; Alfalqi, 2015)" }, "properties" : {  }, "schema" : "https://github.com/citation-style-language/schema/raw/master/csl-citation.json" }</w:instrText>
      </w:r>
      <w:r>
        <w:fldChar w:fldCharType="separate"/>
      </w:r>
      <w:r w:rsidRPr="001B41A0">
        <w:rPr>
          <w:noProof/>
        </w:rPr>
        <w:t>(Alghamdi &amp; Alfalqi, 2015)</w:t>
      </w:r>
      <w:r>
        <w:fldChar w:fldCharType="end"/>
      </w:r>
    </w:p>
    <w:p w:rsidR="00A66BF7" w:rsidRDefault="009F02EC" w:rsidP="001A1570">
      <w:r>
        <w:t xml:space="preserve">In this study, Latent Dirichlet Allocation (LDA) was implemented for topic modelling LDA is improvement over LSA and it provides probabilistic topics which are interpretable rather than a semantic space. </w:t>
      </w:r>
      <w:r w:rsidR="00D80A87">
        <w:t xml:space="preserve">The probabilistic topics are key to geovisualization as the probabilities are treated as attribute values. Also, LDA could be modelled as finite number of topics which meant there would be finite number of visualizations. </w:t>
      </w:r>
      <w:r w:rsidR="00A66BF7">
        <w:t>Given the rational above</w:t>
      </w:r>
      <w:r w:rsidR="00D80A87">
        <w:t xml:space="preserve"> LDA was the optimal choice for topic modelling with respect to the needs of this study. </w:t>
      </w:r>
      <w:r w:rsidR="00A66BF7">
        <w:t xml:space="preserve">LDA is discussed in further details in the section below. </w:t>
      </w:r>
    </w:p>
    <w:p w:rsidR="00A66BF7" w:rsidRDefault="00A66BF7" w:rsidP="00A66BF7">
      <w:pPr>
        <w:pStyle w:val="Heading3"/>
      </w:pPr>
      <w:bookmarkStart w:id="19" w:name="_2.2.1_Latent_Dirichlet"/>
      <w:bookmarkStart w:id="20" w:name="_Toc505348277"/>
      <w:bookmarkEnd w:id="19"/>
      <w:r>
        <w:t>2.2.1 Latent Dirichlet Allocation (LDA)</w:t>
      </w:r>
      <w:bookmarkEnd w:id="20"/>
    </w:p>
    <w:p w:rsidR="005E00AD" w:rsidRDefault="00A13F53" w:rsidP="001A1570">
      <w:r>
        <w:t>LDA is the most common method of topic modelling</w:t>
      </w:r>
      <w:r>
        <w:fldChar w:fldCharType="begin" w:fldLock="1"/>
      </w:r>
      <w:r>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fldChar w:fldCharType="separate"/>
      </w:r>
      <w:r w:rsidRPr="00FD1ECA">
        <w:rPr>
          <w:noProof/>
        </w:rPr>
        <w:t>(Zhao et al., 2015)</w:t>
      </w:r>
      <w:r>
        <w:fldChar w:fldCharType="end"/>
      </w:r>
      <w:r>
        <w:t>. There are several variations of LDA that it has actually acted as the impetus for development of other topic models</w:t>
      </w:r>
      <w:r>
        <w:fldChar w:fldCharType="begin" w:fldLock="1"/>
      </w:r>
      <w:r>
        <w:instrText>ADDIN CSL_CITATION { "citationItems" : [ { "id" : "ITEM-1", "itemData" : { "DOI" : "10.1145/1143844.1143859", "ISBN" : "1595933832", "ISSN" : "15324435", "PMID" : "9013932", "abstract" : "Scientists need newtools to explore and browse large collections of schol- arly literature. Thanks to organizations such as JSTOR, which scan and index the original bound archives of many journals, modern scientists can search digital libraries spanning hundreds of years. A scientist, suddenly faced with access to millions of articles in her field, is not satisfied with simple search. Effectively using such collections requires interacting with them in a more structured way: finding articles similar to those of interest, and exploring the collection through the underlying topics that run through it", "author" : [ { "dropping-particle" : "", "family" : "Blei", "given" : "David M", "non-dropping-particle" : "", "parse-names" : false, "suffix" : "" }, { "dropping-particle" : "", "family" : "Lafferty", "given" : "John D", "non-dropping-particle" : "", "parse-names" : false, "suffix" : "" } ], "container-title" : "Text Mining: Classification, Clustering, and Applications", "id" : "ITEM-1", "issued" : { "date-parts" : [ [ "2009" ] ] }, "page" : "71-89", "title" : "Topic Models", "type" : "article-journal" }, "uris" : [ "http://www.mendeley.com/documents/?uuid=117db71d-f9e3-40c5-beee-89b471a9aa26" ] } ], "mendeley" : { "formattedCitation" : "(D. M. Blei &amp; Lafferty, 2009)", "plainTextFormattedCitation" : "(D. M. Blei &amp; Lafferty, 2009)", "previouslyFormattedCitation" : "(D. M. Blei &amp; Lafferty, 2009)" }, "properties" : {  }, "schema" : "https://github.com/citation-style-language/schema/raw/master/csl-citation.json" }</w:instrText>
      </w:r>
      <w:r>
        <w:fldChar w:fldCharType="separate"/>
      </w:r>
      <w:r w:rsidRPr="006513E4">
        <w:rPr>
          <w:noProof/>
        </w:rPr>
        <w:t>(D. M. Blei &amp; Lafferty, 2009)</w:t>
      </w:r>
      <w:r>
        <w:fldChar w:fldCharType="end"/>
      </w:r>
      <w:r>
        <w:t xml:space="preserve">. </w:t>
      </w:r>
      <w:r w:rsidR="00FD1ECA">
        <w:t xml:space="preserve">LDA is a generative probabilistic method for discovering </w:t>
      </w:r>
      <w:r w:rsidR="005E00AD">
        <w:t>topics in which each document in a collection is modelled as a finite mixture of topics</w:t>
      </w:r>
      <w:r w:rsidR="005E00AD">
        <w:fldChar w:fldCharType="begin" w:fldLock="1"/>
      </w:r>
      <w:r w:rsidR="006513E4">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9de6b0c-a7a8-47de-a5b4-fbefd5b58426" ] } ], "mendeley" : { "formattedCitation" : "(D. M. Blei et al., 2003)", "plainTextFormattedCitation" : "(D. M. Blei et al., 2003)", "previouslyFormattedCitation" : "(D. M. Blei et al., 2003)" }, "properties" : {  }, "schema" : "https://github.com/citation-style-language/schema/raw/master/csl-citation.json" }</w:instrText>
      </w:r>
      <w:r w:rsidR="005E00AD">
        <w:fldChar w:fldCharType="separate"/>
      </w:r>
      <w:r w:rsidR="006513E4" w:rsidRPr="006513E4">
        <w:rPr>
          <w:noProof/>
        </w:rPr>
        <w:t>(D. M. Blei et al., 2003)</w:t>
      </w:r>
      <w:r w:rsidR="005E00AD">
        <w:fldChar w:fldCharType="end"/>
      </w:r>
      <w:r w:rsidR="005E00AD">
        <w:t xml:space="preserve">. </w:t>
      </w:r>
      <w:r w:rsidR="00536F82">
        <w:t xml:space="preserve">The assumption of LDA that each </w:t>
      </w:r>
      <w:r w:rsidR="00536F82">
        <w:lastRenderedPageBreak/>
        <w:t xml:space="preserve">document contains more than one topic is very rational as each document tends to be heterogeneous in nature covering many concepts. This is shown in the figure below which was included in the paper </w:t>
      </w:r>
      <w:r w:rsidR="00536F82">
        <w:fldChar w:fldCharType="begin" w:fldLock="1"/>
      </w:r>
      <w:r w:rsidR="00536F82">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sidR="00536F82">
        <w:fldChar w:fldCharType="separate"/>
      </w:r>
      <w:r w:rsidR="00536F82" w:rsidRPr="00536F82">
        <w:rPr>
          <w:noProof/>
        </w:rPr>
        <w:t>(D. Blei et al., 2010)</w:t>
      </w:r>
      <w:r w:rsidR="00536F82">
        <w:fldChar w:fldCharType="end"/>
      </w:r>
      <w:r w:rsidR="00536F82">
        <w:t xml:space="preserve">. </w:t>
      </w:r>
    </w:p>
    <w:p w:rsidR="00A66BF7" w:rsidRDefault="00A66BF7" w:rsidP="00A66BF7">
      <w:pPr>
        <w:keepNext/>
      </w:pPr>
      <w:r>
        <w:rPr>
          <w:noProof/>
          <w:lang w:bidi="ne-NP"/>
        </w:rPr>
        <w:drawing>
          <wp:inline distT="0" distB="0" distL="0" distR="0" wp14:anchorId="4D93FE6F" wp14:editId="4194C8E8">
            <wp:extent cx="5228590" cy="2751455"/>
            <wp:effectExtent l="19050" t="19050" r="101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DA example.png"/>
                    <pic:cNvPicPr/>
                  </pic:nvPicPr>
                  <pic:blipFill>
                    <a:blip r:embed="rId13">
                      <a:extLst>
                        <a:ext uri="{28A0092B-C50C-407E-A947-70E740481C1C}">
                          <a14:useLocalDpi xmlns:a14="http://schemas.microsoft.com/office/drawing/2010/main" val="0"/>
                        </a:ext>
                      </a:extLst>
                    </a:blip>
                    <a:stretch>
                      <a:fillRect/>
                    </a:stretch>
                  </pic:blipFill>
                  <pic:spPr>
                    <a:xfrm>
                      <a:off x="0" y="0"/>
                      <a:ext cx="5228590" cy="2751455"/>
                    </a:xfrm>
                    <a:prstGeom prst="rect">
                      <a:avLst/>
                    </a:prstGeom>
                    <a:ln>
                      <a:solidFill>
                        <a:schemeClr val="tx1">
                          <a:lumMod val="50000"/>
                          <a:lumOff val="50000"/>
                        </a:schemeClr>
                      </a:solidFill>
                    </a:ln>
                  </pic:spPr>
                </pic:pic>
              </a:graphicData>
            </a:graphic>
          </wp:inline>
        </w:drawing>
      </w:r>
    </w:p>
    <w:p w:rsidR="00A66BF7" w:rsidRDefault="00A66BF7" w:rsidP="00A66BF7">
      <w:pPr>
        <w:pStyle w:val="Caption"/>
        <w:jc w:val="center"/>
        <w:rPr>
          <w:noProof/>
        </w:rPr>
      </w:pPr>
      <w:bookmarkStart w:id="21" w:name="_Toc505348238"/>
      <w:r>
        <w:t xml:space="preserve">Figure </w:t>
      </w:r>
      <w:r>
        <w:fldChar w:fldCharType="begin"/>
      </w:r>
      <w:r>
        <w:instrText xml:space="preserve"> SEQ Figure \* ARABIC </w:instrText>
      </w:r>
      <w:r>
        <w:fldChar w:fldCharType="separate"/>
      </w:r>
      <w:r w:rsidR="009F255E">
        <w:rPr>
          <w:noProof/>
        </w:rPr>
        <w:t>3</w:t>
      </w:r>
      <w:r>
        <w:fldChar w:fldCharType="end"/>
      </w:r>
      <w:r w:rsidRPr="003723B1">
        <w:rPr>
          <w:noProof/>
        </w:rPr>
        <w:t>: Intutitive digram for Topic Modeling using LDA (D. Blei et al., 2010)</w:t>
      </w:r>
      <w:bookmarkEnd w:id="21"/>
    </w:p>
    <w:p w:rsidR="00A13F53" w:rsidRDefault="00985D92" w:rsidP="0065687C">
      <w:r>
        <w:t>Although the figure above shows a single document, it is modelled as constituting of finite number of topics. The document is modelled into four topics as shown in the left side of the figure above. In a document, the topics have various proportions depending upon the content of the document.</w:t>
      </w:r>
    </w:p>
    <w:p w:rsidR="00A13F53" w:rsidRDefault="00A13F53" w:rsidP="0065687C">
      <w:pPr>
        <w:jc w:val="left"/>
      </w:pPr>
      <w:r>
        <w:t xml:space="preserve">The plate notation </w:t>
      </w:r>
      <w:r w:rsidR="00536F82">
        <w:t>of LDA</w:t>
      </w:r>
      <w:r>
        <w:t xml:space="preserve"> is shown in figure below.</w:t>
      </w:r>
      <w:r>
        <w:rPr>
          <w:noProof/>
          <w:lang w:bidi="ne-NP"/>
        </w:rPr>
        <w:drawing>
          <wp:inline distT="0" distB="0" distL="0" distR="0" wp14:anchorId="649DD594" wp14:editId="16177CC3">
            <wp:extent cx="5228590" cy="2743200"/>
            <wp:effectExtent l="19050" t="19050" r="1016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A _black_n_white.jpg"/>
                    <pic:cNvPicPr/>
                  </pic:nvPicPr>
                  <pic:blipFill rotWithShape="1">
                    <a:blip r:embed="rId14">
                      <a:extLst>
                        <a:ext uri="{28A0092B-C50C-407E-A947-70E740481C1C}">
                          <a14:useLocalDpi xmlns:a14="http://schemas.microsoft.com/office/drawing/2010/main" val="0"/>
                        </a:ext>
                      </a:extLst>
                    </a:blip>
                    <a:srcRect t="10909" b="19267"/>
                    <a:stretch/>
                  </pic:blipFill>
                  <pic:spPr bwMode="auto">
                    <a:xfrm>
                      <a:off x="0" y="0"/>
                      <a:ext cx="5228590" cy="274320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A13F53" w:rsidRPr="00A13F53" w:rsidRDefault="00A13F53" w:rsidP="00985D92">
      <w:pPr>
        <w:pStyle w:val="Caption"/>
        <w:jc w:val="center"/>
      </w:pPr>
      <w:bookmarkStart w:id="22" w:name="_Toc505348239"/>
      <w:r>
        <w:t xml:space="preserve">Figure </w:t>
      </w:r>
      <w:r>
        <w:fldChar w:fldCharType="begin"/>
      </w:r>
      <w:r>
        <w:instrText xml:space="preserve"> SEQ Figure \* ARABIC </w:instrText>
      </w:r>
      <w:r>
        <w:fldChar w:fldCharType="separate"/>
      </w:r>
      <w:r w:rsidR="009F255E">
        <w:rPr>
          <w:noProof/>
        </w:rPr>
        <w:t>4</w:t>
      </w:r>
      <w:r>
        <w:fldChar w:fldCharType="end"/>
      </w:r>
      <w:r>
        <w:t xml:space="preserve">: </w:t>
      </w:r>
      <w:r w:rsidRPr="006809A7">
        <w:t>LDA Plate Notation (D. M. Blei &amp; Blei, 2008)</w:t>
      </w:r>
      <w:bookmarkEnd w:id="22"/>
    </w:p>
    <w:p w:rsidR="00A66BF7" w:rsidRPr="00A66BF7" w:rsidRDefault="00A66BF7" w:rsidP="00A66BF7">
      <w:pPr>
        <w:rPr>
          <w:lang w:val="en-GB"/>
        </w:rPr>
      </w:pPr>
    </w:p>
    <w:p w:rsidR="00E92C29" w:rsidRDefault="00A66BF7" w:rsidP="004650FE">
      <w:pPr>
        <w:pStyle w:val="Heading3"/>
      </w:pPr>
      <w:bookmarkStart w:id="23" w:name="_2.2.2_Software_Implementations"/>
      <w:bookmarkStart w:id="24" w:name="_Toc505348278"/>
      <w:bookmarkEnd w:id="23"/>
      <w:r>
        <w:t>2.2.2</w:t>
      </w:r>
      <w:r w:rsidR="004650FE">
        <w:t xml:space="preserve"> Software Implementations for Topic Modelling</w:t>
      </w:r>
      <w:bookmarkEnd w:id="24"/>
    </w:p>
    <w:p w:rsidR="00F72E78" w:rsidRDefault="00F72E78" w:rsidP="001A1570">
      <w:r>
        <w:t>There exists a large number of tools that can perform topic modelling, particularly LDA. These are listed in the table below.</w:t>
      </w:r>
    </w:p>
    <w:p w:rsidR="00EF715E" w:rsidRDefault="00EF715E" w:rsidP="00EF715E">
      <w:pPr>
        <w:pStyle w:val="Caption"/>
        <w:keepNext/>
        <w:jc w:val="center"/>
      </w:pPr>
      <w:bookmarkStart w:id="25" w:name="_Toc505348253"/>
      <w:r>
        <w:t xml:space="preserve">Table </w:t>
      </w:r>
      <w:r>
        <w:fldChar w:fldCharType="begin"/>
      </w:r>
      <w:r>
        <w:instrText xml:space="preserve"> SEQ Table \* ARABIC </w:instrText>
      </w:r>
      <w:r>
        <w:fldChar w:fldCharType="separate"/>
      </w:r>
      <w:r w:rsidR="009F255E">
        <w:rPr>
          <w:noProof/>
        </w:rPr>
        <w:t>3</w:t>
      </w:r>
      <w:r>
        <w:fldChar w:fldCharType="end"/>
      </w:r>
      <w:r>
        <w:t>: List of software for topic modelling</w:t>
      </w:r>
      <w:bookmarkEnd w:id="25"/>
    </w:p>
    <w:tbl>
      <w:tblPr>
        <w:tblStyle w:val="TableGrid"/>
        <w:tblW w:w="0" w:type="auto"/>
        <w:tblLook w:val="04A0" w:firstRow="1" w:lastRow="0" w:firstColumn="1" w:lastColumn="0" w:noHBand="0" w:noVBand="1"/>
      </w:tblPr>
      <w:tblGrid>
        <w:gridCol w:w="650"/>
        <w:gridCol w:w="3845"/>
        <w:gridCol w:w="2880"/>
      </w:tblGrid>
      <w:tr w:rsidR="00F72E78" w:rsidRPr="0035322A" w:rsidTr="0035322A">
        <w:tc>
          <w:tcPr>
            <w:tcW w:w="650" w:type="dxa"/>
            <w:shd w:val="clear" w:color="auto" w:fill="D9D9D9" w:themeFill="background1" w:themeFillShade="D9"/>
          </w:tcPr>
          <w:p w:rsidR="00F72E78" w:rsidRPr="0035322A" w:rsidRDefault="00F72E78" w:rsidP="001A1570">
            <w:pPr>
              <w:rPr>
                <w:b/>
                <w:bCs/>
              </w:rPr>
            </w:pPr>
            <w:r w:rsidRPr="0035322A">
              <w:rPr>
                <w:b/>
                <w:bCs/>
              </w:rPr>
              <w:t>Sn.</w:t>
            </w:r>
          </w:p>
        </w:tc>
        <w:tc>
          <w:tcPr>
            <w:tcW w:w="3845" w:type="dxa"/>
            <w:shd w:val="clear" w:color="auto" w:fill="D9D9D9" w:themeFill="background1" w:themeFillShade="D9"/>
          </w:tcPr>
          <w:p w:rsidR="00F72E78" w:rsidRPr="0035322A" w:rsidRDefault="00F72E78" w:rsidP="001A1570">
            <w:pPr>
              <w:rPr>
                <w:b/>
                <w:bCs/>
              </w:rPr>
            </w:pPr>
            <w:r w:rsidRPr="0035322A">
              <w:rPr>
                <w:b/>
                <w:bCs/>
              </w:rPr>
              <w:t>Tool name</w:t>
            </w:r>
          </w:p>
        </w:tc>
        <w:tc>
          <w:tcPr>
            <w:tcW w:w="2880" w:type="dxa"/>
            <w:shd w:val="clear" w:color="auto" w:fill="D9D9D9" w:themeFill="background1" w:themeFillShade="D9"/>
          </w:tcPr>
          <w:p w:rsidR="00F72E78" w:rsidRPr="0035322A" w:rsidRDefault="00F72E78" w:rsidP="001A1570">
            <w:pPr>
              <w:rPr>
                <w:b/>
                <w:bCs/>
              </w:rPr>
            </w:pPr>
            <w:r w:rsidRPr="0035322A">
              <w:rPr>
                <w:b/>
                <w:bCs/>
              </w:rPr>
              <w:t>Implementation language</w:t>
            </w:r>
          </w:p>
        </w:tc>
      </w:tr>
      <w:tr w:rsidR="00F72E78" w:rsidTr="0035322A">
        <w:tc>
          <w:tcPr>
            <w:tcW w:w="650" w:type="dxa"/>
          </w:tcPr>
          <w:p w:rsidR="00F72E78" w:rsidRDefault="00F72E78" w:rsidP="001A1570">
            <w:r>
              <w:t>1</w:t>
            </w:r>
          </w:p>
        </w:tc>
        <w:tc>
          <w:tcPr>
            <w:tcW w:w="3845" w:type="dxa"/>
          </w:tcPr>
          <w:p w:rsidR="00F72E78" w:rsidRDefault="00F72E78" w:rsidP="001A1570">
            <w:r>
              <w:t xml:space="preserve">Mallet </w:t>
            </w:r>
          </w:p>
        </w:tc>
        <w:tc>
          <w:tcPr>
            <w:tcW w:w="2880" w:type="dxa"/>
          </w:tcPr>
          <w:p w:rsidR="00F72E78" w:rsidRDefault="00F72E78" w:rsidP="001A1570">
            <w:r>
              <w:t xml:space="preserve">Java </w:t>
            </w:r>
            <w:r w:rsidR="00DA0FE4">
              <w:t>, Wrapper in R</w:t>
            </w:r>
          </w:p>
        </w:tc>
      </w:tr>
      <w:tr w:rsidR="00F72E78" w:rsidTr="0035322A">
        <w:tc>
          <w:tcPr>
            <w:tcW w:w="650" w:type="dxa"/>
          </w:tcPr>
          <w:p w:rsidR="00F72E78" w:rsidRDefault="00F72E78" w:rsidP="001A1570">
            <w:r>
              <w:t>2</w:t>
            </w:r>
          </w:p>
        </w:tc>
        <w:tc>
          <w:tcPr>
            <w:tcW w:w="3845" w:type="dxa"/>
          </w:tcPr>
          <w:p w:rsidR="00F72E78" w:rsidRDefault="00F72E78" w:rsidP="001A1570">
            <w:r>
              <w:t>Topic Models (Package)</w:t>
            </w:r>
          </w:p>
        </w:tc>
        <w:tc>
          <w:tcPr>
            <w:tcW w:w="2880" w:type="dxa"/>
          </w:tcPr>
          <w:p w:rsidR="00F72E78" w:rsidRDefault="00F72E78" w:rsidP="001A1570">
            <w:r>
              <w:t>R</w:t>
            </w:r>
          </w:p>
        </w:tc>
      </w:tr>
      <w:tr w:rsidR="00F72E78" w:rsidTr="0035322A">
        <w:tc>
          <w:tcPr>
            <w:tcW w:w="650" w:type="dxa"/>
          </w:tcPr>
          <w:p w:rsidR="00F72E78" w:rsidRDefault="00F72E78" w:rsidP="001A1570">
            <w:r>
              <w:t>3</w:t>
            </w:r>
          </w:p>
        </w:tc>
        <w:tc>
          <w:tcPr>
            <w:tcW w:w="3845" w:type="dxa"/>
          </w:tcPr>
          <w:p w:rsidR="00F72E78" w:rsidRDefault="00F72E78" w:rsidP="001A1570">
            <w:r>
              <w:t>LDA (Package)</w:t>
            </w:r>
          </w:p>
        </w:tc>
        <w:tc>
          <w:tcPr>
            <w:tcW w:w="2880" w:type="dxa"/>
          </w:tcPr>
          <w:p w:rsidR="00F72E78" w:rsidRDefault="00F72E78" w:rsidP="001A1570">
            <w:r>
              <w:t>R</w:t>
            </w:r>
          </w:p>
        </w:tc>
      </w:tr>
      <w:tr w:rsidR="00F72E78" w:rsidTr="0035322A">
        <w:tc>
          <w:tcPr>
            <w:tcW w:w="650" w:type="dxa"/>
          </w:tcPr>
          <w:p w:rsidR="00F72E78" w:rsidRDefault="00F72E78" w:rsidP="001A1570">
            <w:r>
              <w:t>4</w:t>
            </w:r>
          </w:p>
        </w:tc>
        <w:tc>
          <w:tcPr>
            <w:tcW w:w="3845" w:type="dxa"/>
          </w:tcPr>
          <w:p w:rsidR="00F72E78" w:rsidRDefault="00F72E78" w:rsidP="001A1570">
            <w:r>
              <w:t>Gensim</w:t>
            </w:r>
          </w:p>
        </w:tc>
        <w:tc>
          <w:tcPr>
            <w:tcW w:w="2880" w:type="dxa"/>
          </w:tcPr>
          <w:p w:rsidR="00F72E78" w:rsidRDefault="00F72E78" w:rsidP="001A1570">
            <w:r>
              <w:t>Python</w:t>
            </w:r>
          </w:p>
        </w:tc>
      </w:tr>
      <w:tr w:rsidR="00F72E78" w:rsidTr="0035322A">
        <w:tc>
          <w:tcPr>
            <w:tcW w:w="650" w:type="dxa"/>
          </w:tcPr>
          <w:p w:rsidR="00F72E78" w:rsidRDefault="00F72E78" w:rsidP="001A1570">
            <w:r>
              <w:t>5</w:t>
            </w:r>
          </w:p>
        </w:tc>
        <w:tc>
          <w:tcPr>
            <w:tcW w:w="3845" w:type="dxa"/>
          </w:tcPr>
          <w:p w:rsidR="00F72E78" w:rsidRDefault="00F72E78" w:rsidP="001A1570">
            <w:r>
              <w:t>LDA-C</w:t>
            </w:r>
          </w:p>
        </w:tc>
        <w:tc>
          <w:tcPr>
            <w:tcW w:w="2880" w:type="dxa"/>
          </w:tcPr>
          <w:p w:rsidR="00F72E78" w:rsidRDefault="00F72E78" w:rsidP="001A1570">
            <w:r>
              <w:t>C</w:t>
            </w:r>
          </w:p>
        </w:tc>
      </w:tr>
      <w:tr w:rsidR="00F72E78" w:rsidTr="0035322A">
        <w:tc>
          <w:tcPr>
            <w:tcW w:w="650" w:type="dxa"/>
          </w:tcPr>
          <w:p w:rsidR="00F72E78" w:rsidRDefault="00F72E78" w:rsidP="001A1570">
            <w:r>
              <w:t>6</w:t>
            </w:r>
          </w:p>
        </w:tc>
        <w:tc>
          <w:tcPr>
            <w:tcW w:w="3845" w:type="dxa"/>
          </w:tcPr>
          <w:p w:rsidR="00F72E78" w:rsidRDefault="00F72E78" w:rsidP="001A1570">
            <w:r>
              <w:t>GibbsLDA++</w:t>
            </w:r>
          </w:p>
        </w:tc>
        <w:tc>
          <w:tcPr>
            <w:tcW w:w="2880" w:type="dxa"/>
          </w:tcPr>
          <w:p w:rsidR="00F72E78" w:rsidRDefault="00F72E78" w:rsidP="001A1570">
            <w:r>
              <w:t>C and C++</w:t>
            </w:r>
          </w:p>
        </w:tc>
      </w:tr>
      <w:tr w:rsidR="00F72E78" w:rsidTr="0035322A">
        <w:tc>
          <w:tcPr>
            <w:tcW w:w="650" w:type="dxa"/>
          </w:tcPr>
          <w:p w:rsidR="00F72E78" w:rsidRDefault="00F72E78" w:rsidP="001A1570">
            <w:r>
              <w:t>7</w:t>
            </w:r>
          </w:p>
        </w:tc>
        <w:tc>
          <w:tcPr>
            <w:tcW w:w="3845" w:type="dxa"/>
          </w:tcPr>
          <w:p w:rsidR="00F72E78" w:rsidRDefault="00F72E78" w:rsidP="001A1570">
            <w:r>
              <w:t>Stanford Topic Modeling Toolbox</w:t>
            </w:r>
          </w:p>
        </w:tc>
        <w:tc>
          <w:tcPr>
            <w:tcW w:w="2880" w:type="dxa"/>
          </w:tcPr>
          <w:p w:rsidR="00F72E78" w:rsidRDefault="00F72E78" w:rsidP="001A1570">
            <w:r>
              <w:t>Java</w:t>
            </w:r>
          </w:p>
        </w:tc>
      </w:tr>
    </w:tbl>
    <w:p w:rsidR="00F72E78" w:rsidRDefault="00F72E78" w:rsidP="001A1570"/>
    <w:p w:rsidR="00E83A23" w:rsidRDefault="00E53ABF" w:rsidP="001A1570">
      <w:r>
        <w:t xml:space="preserve">In this study, we selected Gensim as our choice for implementing topic modelling. Gensim is open source python library for topic modelling. It has large user and developers’ community. It supports topic modelling, document indexing and similarity retrieval. Gensim has implementations of Latent Semantic Analysis (LSA), Latent Dirichlet Allocation (LDA) and Hierarchical Dirichlet Process (HDP).  </w:t>
      </w:r>
      <w:r w:rsidR="005E00AD">
        <w:t xml:space="preserve">The </w:t>
      </w:r>
      <w:r>
        <w:t>Genism package implements</w:t>
      </w:r>
      <w:r w:rsidR="005E00AD">
        <w:t xml:space="preserve"> a variation of LDA based upon the paper Online Learning for Latent Dirichlet Allocation </w:t>
      </w:r>
      <w:r>
        <w:fldChar w:fldCharType="begin" w:fldLock="1"/>
      </w:r>
      <w:r>
        <w:instrText>ADDIN CSL_CITATION { "citationItems" : [ { "id" : "ITEM-1", "itemData" : { "author" : [ { "dropping-particle" : "", "family" : "Hoffman", "given" : "M.~D.", "non-dropping-particle" : "", "parse-names" : false, "suffix" : "" }, { "dropping-particle" : "", "family" : "Blei", "given" : "D.~M.", "non-dropping-particle" : "", "parse-names" : false, "suffix" : "" }, { "dropping-particle" : "", "family" : "Bach", "given" : "F", "non-dropping-particle" : "", "parse-names" : false, "suffix" : "" } ], "container-title" : "Advances in Neural Information Processing Systems 23", "id" : "ITEM-1", "issued" : { "date-parts" : [ [ "2010" ] ] }, "page" : "856-864", "title" : "Online learning for latent dirichlet allocation", "type" : "article-journal", "volume" : "23" }, "uris" : [ "http://www.mendeley.com/documents/?uuid=0ce24f81-9437-447b-9f3d-7823f549263a" ] } ], "mendeley" : { "formattedCitation" : "(Hoffman, Blei, &amp; Bach, 2010)", "plainTextFormattedCitation" : "(Hoffman, Blei, &amp; Bach, 2010)", "previouslyFormattedCitation" : "(Hoffman, Blei, &amp; Bach, 2010)" }, "properties" : {  }, "schema" : "https://github.com/citation-style-language/schema/raw/master/csl-citation.json" }</w:instrText>
      </w:r>
      <w:r>
        <w:fldChar w:fldCharType="separate"/>
      </w:r>
      <w:r w:rsidRPr="00536F82">
        <w:rPr>
          <w:noProof/>
        </w:rPr>
        <w:t>(Hoffman, Blei, &amp; Bach, 2010)</w:t>
      </w:r>
      <w:r>
        <w:fldChar w:fldCharType="end"/>
      </w:r>
      <w:r>
        <w:t xml:space="preserve"> </w:t>
      </w:r>
      <w:r w:rsidR="005E00AD">
        <w:t xml:space="preserve">which allows for handling of large amount of document collection including </w:t>
      </w:r>
      <w:r w:rsidR="00353680">
        <w:t>data that arrives in stream</w:t>
      </w:r>
      <w:r w:rsidR="005E00AD">
        <w:t>.</w:t>
      </w:r>
      <w:r w:rsidR="00FB123D">
        <w:t xml:space="preserve"> The choice for Gensim in this study was due to the memory efficiency of the package. The package uses generators and iterators which are part of t</w:t>
      </w:r>
      <w:r w:rsidR="00A75BDC">
        <w:t xml:space="preserve">he Python for streamed data processing. The streamed data processing allows processing of large amount of text data </w:t>
      </w:r>
      <w:r w:rsidR="00E90612">
        <w:t xml:space="preserve">even with lower processing capabilities. </w:t>
      </w:r>
    </w:p>
    <w:p w:rsidR="001A1570" w:rsidRPr="001B3F59" w:rsidRDefault="001A1570" w:rsidP="001A1570">
      <w:pPr>
        <w:pStyle w:val="Heading2"/>
        <w:rPr>
          <w:lang w:val="en-GB"/>
        </w:rPr>
      </w:pPr>
      <w:bookmarkStart w:id="26" w:name="_Toc505348279"/>
      <w:r>
        <w:rPr>
          <w:lang w:val="en-GB"/>
        </w:rPr>
        <w:lastRenderedPageBreak/>
        <w:t xml:space="preserve">2.3 </w:t>
      </w:r>
      <w:r w:rsidR="00D706AC">
        <w:rPr>
          <w:lang w:val="en-GB"/>
        </w:rPr>
        <w:t>Natural Language Processing</w:t>
      </w:r>
      <w:r w:rsidR="00BE2577">
        <w:rPr>
          <w:lang w:val="en-GB"/>
        </w:rPr>
        <w:t xml:space="preserve"> (NLP)</w:t>
      </w:r>
      <w:bookmarkEnd w:id="26"/>
    </w:p>
    <w:p w:rsidR="001A1570" w:rsidRDefault="00AB0F94" w:rsidP="001A1570">
      <w:r>
        <w:t xml:space="preserve">Natural </w:t>
      </w:r>
      <w:r w:rsidR="005815D6">
        <w:t>Language Processing</w:t>
      </w:r>
      <w:r w:rsidR="00BE2577">
        <w:t xml:space="preserve"> (NLP)</w:t>
      </w:r>
      <w:r w:rsidR="005815D6">
        <w:t xml:space="preserve"> is a computerized approach to analyze the texts. Some of the most common tasks in natural language processing are word tokenization, sentence tokenization, part of speech tagging, named entity recognition, dependency parsing, coreference resolution, etc. </w:t>
      </w:r>
      <w:r w:rsidR="00BE2577">
        <w:t>NLP provides</w:t>
      </w:r>
      <w:r w:rsidR="005815D6">
        <w:t xml:space="preserve"> tools and techniques for text mining as well as topic modelling.</w:t>
      </w:r>
      <w:r w:rsidR="00BE2577">
        <w:t xml:space="preserve"> In this study</w:t>
      </w:r>
      <w:r w:rsidR="0044054A">
        <w:t>, NLP</w:t>
      </w:r>
      <w:r w:rsidR="00BE2577">
        <w:t xml:space="preserve"> is used for preprocessing the textua</w:t>
      </w:r>
      <w:r w:rsidR="0044054A">
        <w:t>l data before they are feed into</w:t>
      </w:r>
      <w:r w:rsidR="00BE2577">
        <w:t xml:space="preserve"> topic modell</w:t>
      </w:r>
      <w:r w:rsidR="0044054A">
        <w:t>ing algorithms.</w:t>
      </w:r>
    </w:p>
    <w:p w:rsidR="00DA0FE4" w:rsidRDefault="00DA0FE4" w:rsidP="001A1570">
      <w:r>
        <w:t>A list of common NLP open source software are presented in the table below:</w:t>
      </w:r>
    </w:p>
    <w:p w:rsidR="00733A22" w:rsidRPr="00733A22" w:rsidRDefault="00733A22" w:rsidP="00733A22">
      <w:pPr>
        <w:pStyle w:val="Caption"/>
        <w:keepNext/>
        <w:jc w:val="center"/>
      </w:pPr>
      <w:bookmarkStart w:id="27" w:name="_Toc505348254"/>
      <w:r w:rsidRPr="00733A22">
        <w:t xml:space="preserve">Table </w:t>
      </w:r>
      <w:r w:rsidRPr="00733A22">
        <w:fldChar w:fldCharType="begin"/>
      </w:r>
      <w:r w:rsidRPr="00733A22">
        <w:instrText xml:space="preserve"> SEQ Table \* ARABIC </w:instrText>
      </w:r>
      <w:r w:rsidRPr="00733A22">
        <w:fldChar w:fldCharType="separate"/>
      </w:r>
      <w:r w:rsidR="009F255E">
        <w:rPr>
          <w:noProof/>
        </w:rPr>
        <w:t>4</w:t>
      </w:r>
      <w:r w:rsidRPr="00733A22">
        <w:fldChar w:fldCharType="end"/>
      </w:r>
      <w:r w:rsidRPr="00733A22">
        <w:t>: List of popular NLP software</w:t>
      </w:r>
      <w:bookmarkEnd w:id="27"/>
    </w:p>
    <w:tbl>
      <w:tblPr>
        <w:tblStyle w:val="TableGrid"/>
        <w:tblW w:w="0" w:type="auto"/>
        <w:jc w:val="center"/>
        <w:tblLook w:val="04A0" w:firstRow="1" w:lastRow="0" w:firstColumn="1" w:lastColumn="0" w:noHBand="0" w:noVBand="1"/>
      </w:tblPr>
      <w:tblGrid>
        <w:gridCol w:w="650"/>
        <w:gridCol w:w="2741"/>
        <w:gridCol w:w="2742"/>
      </w:tblGrid>
      <w:tr w:rsidR="00DA0FE4" w:rsidTr="00733A22">
        <w:trPr>
          <w:jc w:val="center"/>
        </w:trPr>
        <w:tc>
          <w:tcPr>
            <w:tcW w:w="650" w:type="dxa"/>
            <w:shd w:val="clear" w:color="auto" w:fill="D9D9D9" w:themeFill="background1" w:themeFillShade="D9"/>
          </w:tcPr>
          <w:p w:rsidR="00DA0FE4" w:rsidRDefault="00DA0FE4" w:rsidP="001A1570">
            <w:r>
              <w:t>Sn.</w:t>
            </w:r>
          </w:p>
        </w:tc>
        <w:tc>
          <w:tcPr>
            <w:tcW w:w="2741" w:type="dxa"/>
            <w:shd w:val="clear" w:color="auto" w:fill="D9D9D9" w:themeFill="background1" w:themeFillShade="D9"/>
          </w:tcPr>
          <w:p w:rsidR="00DA0FE4" w:rsidRDefault="00DA0FE4" w:rsidP="001A1570">
            <w:r>
              <w:t>Software/Tool/Package</w:t>
            </w:r>
          </w:p>
        </w:tc>
        <w:tc>
          <w:tcPr>
            <w:tcW w:w="2742" w:type="dxa"/>
            <w:shd w:val="clear" w:color="auto" w:fill="D9D9D9" w:themeFill="background1" w:themeFillShade="D9"/>
          </w:tcPr>
          <w:p w:rsidR="00DA0FE4" w:rsidRDefault="00DA0FE4" w:rsidP="001A1570">
            <w:r>
              <w:t>Implementation Language</w:t>
            </w:r>
          </w:p>
        </w:tc>
      </w:tr>
      <w:tr w:rsidR="00DA0FE4" w:rsidTr="00733A22">
        <w:trPr>
          <w:jc w:val="center"/>
        </w:trPr>
        <w:tc>
          <w:tcPr>
            <w:tcW w:w="650" w:type="dxa"/>
          </w:tcPr>
          <w:p w:rsidR="00DA0FE4" w:rsidRDefault="00DA0FE4" w:rsidP="001A1570">
            <w:r>
              <w:t>1</w:t>
            </w:r>
          </w:p>
        </w:tc>
        <w:tc>
          <w:tcPr>
            <w:tcW w:w="2741" w:type="dxa"/>
          </w:tcPr>
          <w:p w:rsidR="00DA0FE4" w:rsidRDefault="00DA0FE4" w:rsidP="001A1570">
            <w:r>
              <w:t>Natural Language Toolkit</w:t>
            </w:r>
          </w:p>
        </w:tc>
        <w:tc>
          <w:tcPr>
            <w:tcW w:w="2742" w:type="dxa"/>
          </w:tcPr>
          <w:p w:rsidR="00DA0FE4" w:rsidRDefault="00DA0FE4" w:rsidP="001A1570">
            <w:r>
              <w:t>Python</w:t>
            </w:r>
          </w:p>
        </w:tc>
      </w:tr>
      <w:tr w:rsidR="00DA0FE4" w:rsidTr="00733A22">
        <w:trPr>
          <w:jc w:val="center"/>
        </w:trPr>
        <w:tc>
          <w:tcPr>
            <w:tcW w:w="650" w:type="dxa"/>
          </w:tcPr>
          <w:p w:rsidR="00DA0FE4" w:rsidRDefault="00DA0FE4" w:rsidP="001A1570">
            <w:r>
              <w:t>2</w:t>
            </w:r>
          </w:p>
        </w:tc>
        <w:tc>
          <w:tcPr>
            <w:tcW w:w="2741" w:type="dxa"/>
          </w:tcPr>
          <w:p w:rsidR="00DA0FE4" w:rsidRDefault="00DA0FE4" w:rsidP="001A1570">
            <w:r>
              <w:t xml:space="preserve">Spacy </w:t>
            </w:r>
          </w:p>
        </w:tc>
        <w:tc>
          <w:tcPr>
            <w:tcW w:w="2742" w:type="dxa"/>
          </w:tcPr>
          <w:p w:rsidR="00DA0FE4" w:rsidRDefault="00DA0FE4" w:rsidP="001A1570">
            <w:r>
              <w:t>Python</w:t>
            </w:r>
          </w:p>
        </w:tc>
      </w:tr>
      <w:tr w:rsidR="00DA0FE4" w:rsidTr="00733A22">
        <w:trPr>
          <w:jc w:val="center"/>
        </w:trPr>
        <w:tc>
          <w:tcPr>
            <w:tcW w:w="650" w:type="dxa"/>
          </w:tcPr>
          <w:p w:rsidR="00DA0FE4" w:rsidRDefault="00DA0FE4" w:rsidP="001A1570">
            <w:r>
              <w:t>3</w:t>
            </w:r>
          </w:p>
        </w:tc>
        <w:tc>
          <w:tcPr>
            <w:tcW w:w="2741" w:type="dxa"/>
          </w:tcPr>
          <w:p w:rsidR="00DA0FE4" w:rsidRDefault="00DA0FE4" w:rsidP="001A1570">
            <w:r>
              <w:t>Stanford Core NLP</w:t>
            </w:r>
          </w:p>
        </w:tc>
        <w:tc>
          <w:tcPr>
            <w:tcW w:w="2742" w:type="dxa"/>
          </w:tcPr>
          <w:p w:rsidR="00DA0FE4" w:rsidRDefault="00DA0FE4" w:rsidP="001A1570">
            <w:r>
              <w:t>Java, Python Wrappers</w:t>
            </w:r>
          </w:p>
        </w:tc>
      </w:tr>
      <w:tr w:rsidR="00DA0FE4" w:rsidTr="00733A22">
        <w:trPr>
          <w:jc w:val="center"/>
        </w:trPr>
        <w:tc>
          <w:tcPr>
            <w:tcW w:w="650" w:type="dxa"/>
          </w:tcPr>
          <w:p w:rsidR="00DA0FE4" w:rsidRDefault="00DA0FE4" w:rsidP="001A1570">
            <w:r>
              <w:t>4</w:t>
            </w:r>
          </w:p>
        </w:tc>
        <w:tc>
          <w:tcPr>
            <w:tcW w:w="2741" w:type="dxa"/>
          </w:tcPr>
          <w:p w:rsidR="00DA0FE4" w:rsidRDefault="00DA0FE4" w:rsidP="001A1570">
            <w:r>
              <w:t>Apache OpenNLP</w:t>
            </w:r>
          </w:p>
        </w:tc>
        <w:tc>
          <w:tcPr>
            <w:tcW w:w="2742" w:type="dxa"/>
          </w:tcPr>
          <w:p w:rsidR="00DA0FE4" w:rsidRDefault="00DA0FE4" w:rsidP="001A1570">
            <w:r>
              <w:t>Java</w:t>
            </w:r>
          </w:p>
        </w:tc>
      </w:tr>
    </w:tbl>
    <w:p w:rsidR="00DA0FE4" w:rsidRDefault="00DA0FE4" w:rsidP="001A1570"/>
    <w:p w:rsidR="00DA0FE4" w:rsidRDefault="00DA0FE4" w:rsidP="001A1570">
      <w:r>
        <w:t xml:space="preserve">In this study, Spacy was selected as NLP tool which defines itself as an industrial strength NLP. It is open source and has a large user and developer’s community. It comes with pre-trained </w:t>
      </w:r>
      <w:r w:rsidR="00C73B8B">
        <w:t xml:space="preserve">statistical models and supports multiple languages. One of the reason for selecting Spacy was that it is implemented in Python which made integrating it to topic modelling much easier. </w:t>
      </w:r>
    </w:p>
    <w:p w:rsidR="00DA0FE4" w:rsidRDefault="00DA0FE4" w:rsidP="001A1570"/>
    <w:p w:rsidR="001A1570" w:rsidRPr="00151D0B" w:rsidRDefault="001A1570" w:rsidP="001A1570">
      <w:pPr>
        <w:pStyle w:val="Heading2"/>
        <w:rPr>
          <w:lang w:val="en-GB"/>
        </w:rPr>
      </w:pPr>
      <w:bookmarkStart w:id="28" w:name="_2.4_Extracting_Location"/>
      <w:bookmarkStart w:id="29" w:name="_Toc505348280"/>
      <w:bookmarkEnd w:id="28"/>
      <w:r>
        <w:rPr>
          <w:lang w:val="en-GB"/>
        </w:rPr>
        <w:t xml:space="preserve">2.4 </w:t>
      </w:r>
      <w:r w:rsidR="0063479D">
        <w:rPr>
          <w:lang w:val="en-GB"/>
        </w:rPr>
        <w:t xml:space="preserve">Extracting Location Information from </w:t>
      </w:r>
      <w:r w:rsidR="00E6395B">
        <w:rPr>
          <w:lang w:val="en-GB"/>
        </w:rPr>
        <w:t>Text</w:t>
      </w:r>
      <w:bookmarkEnd w:id="29"/>
    </w:p>
    <w:p w:rsidR="002874BB" w:rsidRDefault="00BD66CB" w:rsidP="001A1570">
      <w:pPr>
        <w:rPr>
          <w:lang w:val="en-GB"/>
        </w:rPr>
      </w:pPr>
      <w:r>
        <w:rPr>
          <w:lang w:val="en-GB"/>
        </w:rPr>
        <w:t xml:space="preserve">While topics extracted using topic modelling provides theme for visualization, location information from texts are essential for georeferencing the topics for geovisualization. </w:t>
      </w:r>
      <w:r w:rsidR="0063479D">
        <w:rPr>
          <w:lang w:val="en-GB"/>
        </w:rPr>
        <w:t xml:space="preserve">While it is a mundane task for humans, automatic location extraction is </w:t>
      </w:r>
      <w:r w:rsidR="00441C71">
        <w:rPr>
          <w:lang w:val="en-GB"/>
        </w:rPr>
        <w:t xml:space="preserve">a challenging field with a large amount of research </w:t>
      </w:r>
      <w:r w:rsidR="008D5D0D">
        <w:rPr>
          <w:lang w:val="en-GB"/>
        </w:rPr>
        <w:t xml:space="preserve">work. One of the very active research </w:t>
      </w:r>
      <w:r>
        <w:rPr>
          <w:lang w:val="en-GB"/>
        </w:rPr>
        <w:t>and development field in this field</w:t>
      </w:r>
      <w:r w:rsidR="008D5D0D">
        <w:rPr>
          <w:lang w:val="en-GB"/>
        </w:rPr>
        <w:t xml:space="preserve"> is Named Entity Recognition (NER). NER identifies words that denote person, organization, location, object, etc. Different NER implementations have different classes of entities</w:t>
      </w:r>
      <w:r w:rsidR="008D5D0D">
        <w:rPr>
          <w:lang w:val="en-GB"/>
        </w:rPr>
        <w:fldChar w:fldCharType="begin" w:fldLock="1"/>
      </w:r>
      <w:r w:rsidR="008D5D0D">
        <w:rPr>
          <w:lang w:val="en-GB"/>
        </w:rPr>
        <w:instrText>ADDIN CSL_CITATION { "citationItems" : [ { "id" : "ITEM-1", "itemData" : { "DOI" : "10.1109/IcConSCS.2013.6632052", "ISBN" : "9781479920204", "ISSN" : "978-1-4799-2020-4", "abstract" : "Named entity recognition (NER) is a popular domain of natural language processing. For this reason, many tools exist to perform this task. Amongst other points, they differ in the processing method they rely upon, the entity types they can detect, the nature of the text they can handle, and their input/output formats. This makes it difficult for a user to select an appropriate NER tool for a specific situation. In this article, we try to answer this question in the context of biographic texts. For this matter, we first constitute a new corpus by annotating Wikipedia articles. We then select publicly available, well known and free for research NER tools for comparison: Stanford NER, Illinois NET, OpenCalais NER WS and Alias-i LingPipe. We apply them to our corpus, assess their performances and compare them. When considering overall performances, a clear hierarchy emerges: Stanford has the best results, followed by LingPipe, Illionois and OpenCalais. However, a more detailed evaluation performed relatively to entity types and article categories highlights the fact their performances are diversely influenced by those factors. This complementarity opens an interesting perspective regarding the combination of these individual tools in order to improve performance.\\n\\nPublished in: 2nd International Conference on Systems and Computer Science,\\nVilleneuve d'Ascq (FR), 228-233, 2013", "author" : [ { "dropping-particle" : "", "family" : "Atda\u01e7", "given" : "Samet", "non-dropping-particle" : "", "parse-names" : false, "suffix" : "" }, { "dropping-particle" : "", "family" : "Labatut", "given" : "Vincent", "non-dropping-particle" : "", "parse-names" : false, "suffix" : "" } ], "container-title" : "2013 2nd International Conference on Systems and Computer Science, ICSCS 2013", "id" : "ITEM-1", "issued" : { "date-parts" : [ [ "2013" ] ] }, "page" : "228-233", "title" : "A comparison of named entity recognition tools applied to biographical texts", "type" : "article-journal" }, "uris" : [ "http://www.mendeley.com/documents/?uuid=5e15dc34-cd48-46e6-88c6-8af2c99c2654" ] } ], "mendeley" : { "formattedCitation" : "(Atda\u01e7 &amp; Labatut, 2013)", "plainTextFormattedCitation" : "(Atda\u01e7 &amp; Labatut, 2013)", "previouslyFormattedCitation" : "(Atda\u01e7 &amp; Labatut, 2013)" }, "properties" : {  }, "schema" : "https://github.com/citation-style-language/schema/raw/master/csl-citation.json" }</w:instrText>
      </w:r>
      <w:r w:rsidR="008D5D0D">
        <w:rPr>
          <w:lang w:val="en-GB"/>
        </w:rPr>
        <w:fldChar w:fldCharType="separate"/>
      </w:r>
      <w:r w:rsidR="008D5D0D" w:rsidRPr="008D5D0D">
        <w:rPr>
          <w:noProof/>
          <w:lang w:val="en-GB"/>
        </w:rPr>
        <w:t>(Atdaǧ &amp; Labatut, 2013)</w:t>
      </w:r>
      <w:r w:rsidR="008D5D0D">
        <w:rPr>
          <w:lang w:val="en-GB"/>
        </w:rPr>
        <w:fldChar w:fldCharType="end"/>
      </w:r>
      <w:r w:rsidR="008D5D0D">
        <w:rPr>
          <w:lang w:val="en-GB"/>
        </w:rPr>
        <w:t xml:space="preserve">.While NER </w:t>
      </w:r>
      <w:r w:rsidR="008D5D0D">
        <w:rPr>
          <w:lang w:val="en-GB"/>
        </w:rPr>
        <w:lastRenderedPageBreak/>
        <w:t xml:space="preserve">identifies several classes of entities, </w:t>
      </w:r>
      <w:r w:rsidR="002F5027">
        <w:rPr>
          <w:lang w:val="en-GB"/>
        </w:rPr>
        <w:t>only entities having location information are</w:t>
      </w:r>
      <w:r>
        <w:rPr>
          <w:lang w:val="en-GB"/>
        </w:rPr>
        <w:t xml:space="preserve"> of interest for the purpose of georeferencing the topics.</w:t>
      </w:r>
      <w:r w:rsidR="00AF7C8B">
        <w:rPr>
          <w:lang w:val="en-GB"/>
        </w:rPr>
        <w:t xml:space="preserve"> Almost all popular natural language processing </w:t>
      </w:r>
      <w:r>
        <w:rPr>
          <w:lang w:val="en-GB"/>
        </w:rPr>
        <w:t>software</w:t>
      </w:r>
      <w:r w:rsidR="00AF7C8B">
        <w:rPr>
          <w:lang w:val="en-GB"/>
        </w:rPr>
        <w:t xml:space="preserve"> have facility for recognizing named entities. </w:t>
      </w:r>
      <w:r w:rsidR="00AB071A">
        <w:rPr>
          <w:lang w:val="en-GB"/>
        </w:rPr>
        <w:t xml:space="preserve">While named entity recognizes the names entities with locations, it is also necessary to extract the geographic location name of the entity. Digital gazetteers are </w:t>
      </w:r>
      <w:r w:rsidR="00475E94">
        <w:rPr>
          <w:lang w:val="en-GB"/>
        </w:rPr>
        <w:t xml:space="preserve">specifically </w:t>
      </w:r>
      <w:r w:rsidR="00AB071A">
        <w:rPr>
          <w:lang w:val="en-GB"/>
        </w:rPr>
        <w:t xml:space="preserve">constructed </w:t>
      </w:r>
      <w:r w:rsidR="00475E94">
        <w:rPr>
          <w:lang w:val="en-GB"/>
        </w:rPr>
        <w:t xml:space="preserve">to have unambiguous location information. </w:t>
      </w:r>
      <w:r w:rsidR="00AB071A">
        <w:rPr>
          <w:lang w:val="en-GB"/>
        </w:rPr>
        <w:t xml:space="preserve">Digital gazetteers contain structured information about geographic location. </w:t>
      </w:r>
      <w:r w:rsidR="004A3D0C">
        <w:rPr>
          <w:lang w:val="en-GB"/>
        </w:rPr>
        <w:t xml:space="preserve">Digital gazetteers are particularly useful for automated </w:t>
      </w:r>
      <w:r>
        <w:rPr>
          <w:lang w:val="en-GB"/>
        </w:rPr>
        <w:t xml:space="preserve">and unambiguous </w:t>
      </w:r>
      <w:r w:rsidR="004A3D0C">
        <w:rPr>
          <w:lang w:val="en-GB"/>
        </w:rPr>
        <w:t>georeferencing of location information in a text</w:t>
      </w:r>
      <w:r>
        <w:rPr>
          <w:lang w:val="en-GB"/>
        </w:rPr>
        <w:t xml:space="preserve"> which is called </w:t>
      </w:r>
      <w:r w:rsidR="004A3D0C">
        <w:rPr>
          <w:lang w:val="en-GB"/>
        </w:rPr>
        <w:t>geoparsing</w:t>
      </w:r>
      <w:r w:rsidR="004A3D0C">
        <w:rPr>
          <w:lang w:val="en-GB"/>
        </w:rPr>
        <w:fldChar w:fldCharType="begin" w:fldLock="1"/>
      </w:r>
      <w:r w:rsidR="004A3D0C">
        <w:rPr>
          <w:lang w:val="en-GB"/>
        </w:rPr>
        <w:instrText>ADDIN CSL_CITATION { "citationItems" : [ { "id" : "ITEM-1", "itemData" : { "DOI" : "10.1080/13658810701850497", "ISBN" : "1365-8816", "ISSN" : "13658816", "PMID" : "25246403", "abstract" : "Digital gazetteers provide information on named features, linking the feature's name with its location and its type. They have been growing in importance recently as the basis of a range of services, including way-finding, georeferencing, and intelligence. This introduction to the following collection of five research papers expands on contemporary applications of digital gazetteers, explores the issues associated with each of the three types of information, and defines three broad areas of research: the components of gazetteers; the process by which places are named and evolve; and the issues of interoperability between digital gazetteers. Each area is represented by at least one paper in the collection. Digital gazetteers increasingly form the interface between the informal discourse of humans and the formal world of geographic information science.", "author" : [ { "dropping-particle" : "", "family" : "Goodchild", "given" : "M. F.", "non-dropping-particle" : "", "parse-names" : false, "suffix" : "" }, { "dropping-particle" : "", "family" : "Hill", "given" : "L. L.", "non-dropping-particle" : "", "parse-names" : false, "suffix" : "" } ], "container-title" : "International Journal of Geographical Information Science", "id" : "ITEM-1", "issue" : "10", "issued" : { "date-parts" : [ [ "2008" ] ] }, "page" : "1039-1044", "title" : "Introduction to digital gazetteer research", "type" : "article-journal", "volume" : "22" }, "uris" : [ "http://www.mendeley.com/documents/?uuid=7944e6ff-ea61-48fc-8930-5c8889b3b3b0" ] } ], "mendeley" : { "formattedCitation" : "(Goodchild &amp; Hill, 2008)", "plainTextFormattedCitation" : "(Goodchild &amp; Hill, 2008)", "previouslyFormattedCitation" : "(Goodchild &amp; Hill, 2008)" }, "properties" : {  }, "schema" : "https://github.com/citation-style-language/schema/raw/master/csl-citation.json" }</w:instrText>
      </w:r>
      <w:r w:rsidR="004A3D0C">
        <w:rPr>
          <w:lang w:val="en-GB"/>
        </w:rPr>
        <w:fldChar w:fldCharType="separate"/>
      </w:r>
      <w:r w:rsidR="004A3D0C" w:rsidRPr="004A3D0C">
        <w:rPr>
          <w:noProof/>
          <w:lang w:val="en-GB"/>
        </w:rPr>
        <w:t>(Goodchild &amp; Hill, 2008)</w:t>
      </w:r>
      <w:r w:rsidR="004A3D0C">
        <w:rPr>
          <w:lang w:val="en-GB"/>
        </w:rPr>
        <w:fldChar w:fldCharType="end"/>
      </w:r>
      <w:r w:rsidR="004A3D0C">
        <w:rPr>
          <w:lang w:val="en-GB"/>
        </w:rPr>
        <w:t xml:space="preserve">. </w:t>
      </w:r>
      <w:r w:rsidR="002874BB">
        <w:rPr>
          <w:lang w:val="en-GB"/>
        </w:rPr>
        <w:t>Some of the popular geoparsing tools and service</w:t>
      </w:r>
      <w:r w:rsidR="00733A22">
        <w:rPr>
          <w:lang w:val="en-GB"/>
        </w:rPr>
        <w:t>s are listed in the table below.</w:t>
      </w:r>
    </w:p>
    <w:p w:rsidR="00733A22" w:rsidRDefault="00733A22" w:rsidP="001A1570">
      <w:pPr>
        <w:rPr>
          <w:lang w:val="en-GB"/>
        </w:rPr>
      </w:pPr>
    </w:p>
    <w:p w:rsidR="00733A22" w:rsidRDefault="00733A22" w:rsidP="00733A22">
      <w:pPr>
        <w:pStyle w:val="Caption"/>
        <w:keepNext/>
      </w:pPr>
      <w:bookmarkStart w:id="30" w:name="_Toc505348255"/>
      <w:r>
        <w:t xml:space="preserve">Table </w:t>
      </w:r>
      <w:r>
        <w:fldChar w:fldCharType="begin"/>
      </w:r>
      <w:r>
        <w:instrText xml:space="preserve"> SEQ Table \* ARABIC </w:instrText>
      </w:r>
      <w:r>
        <w:fldChar w:fldCharType="separate"/>
      </w:r>
      <w:r w:rsidR="009F255E">
        <w:rPr>
          <w:noProof/>
        </w:rPr>
        <w:t>5</w:t>
      </w:r>
      <w:r>
        <w:fldChar w:fldCharType="end"/>
      </w:r>
      <w:r>
        <w:t>: List of popular geoparsing applications</w:t>
      </w:r>
      <w:bookmarkEnd w:id="30"/>
    </w:p>
    <w:tbl>
      <w:tblPr>
        <w:tblStyle w:val="TableGrid"/>
        <w:tblW w:w="0" w:type="auto"/>
        <w:jc w:val="center"/>
        <w:tblLook w:val="04A0" w:firstRow="1" w:lastRow="0" w:firstColumn="1" w:lastColumn="0" w:noHBand="0" w:noVBand="1"/>
      </w:tblPr>
      <w:tblGrid>
        <w:gridCol w:w="1075"/>
        <w:gridCol w:w="4407"/>
        <w:gridCol w:w="2742"/>
      </w:tblGrid>
      <w:tr w:rsidR="002874BB" w:rsidTr="00733A22">
        <w:trPr>
          <w:jc w:val="center"/>
        </w:trPr>
        <w:tc>
          <w:tcPr>
            <w:tcW w:w="1075" w:type="dxa"/>
            <w:shd w:val="clear" w:color="auto" w:fill="D9D9D9" w:themeFill="background1" w:themeFillShade="D9"/>
          </w:tcPr>
          <w:p w:rsidR="002874BB" w:rsidRDefault="002874BB" w:rsidP="001A1570">
            <w:pPr>
              <w:rPr>
                <w:lang w:val="en-GB"/>
              </w:rPr>
            </w:pPr>
            <w:r>
              <w:rPr>
                <w:lang w:val="en-GB"/>
              </w:rPr>
              <w:t>Sn</w:t>
            </w:r>
          </w:p>
        </w:tc>
        <w:tc>
          <w:tcPr>
            <w:tcW w:w="4407" w:type="dxa"/>
            <w:shd w:val="clear" w:color="auto" w:fill="D9D9D9" w:themeFill="background1" w:themeFillShade="D9"/>
          </w:tcPr>
          <w:p w:rsidR="002874BB" w:rsidRDefault="002874BB" w:rsidP="001A1570">
            <w:pPr>
              <w:rPr>
                <w:lang w:val="en-GB"/>
              </w:rPr>
            </w:pPr>
            <w:r>
              <w:rPr>
                <w:lang w:val="en-GB"/>
              </w:rPr>
              <w:t>Software/Tool/Service</w:t>
            </w:r>
          </w:p>
        </w:tc>
        <w:tc>
          <w:tcPr>
            <w:tcW w:w="2742" w:type="dxa"/>
            <w:shd w:val="clear" w:color="auto" w:fill="D9D9D9" w:themeFill="background1" w:themeFillShade="D9"/>
          </w:tcPr>
          <w:p w:rsidR="002874BB" w:rsidRDefault="002874BB" w:rsidP="001A1570">
            <w:pPr>
              <w:rPr>
                <w:lang w:val="en-GB"/>
              </w:rPr>
            </w:pPr>
            <w:r>
              <w:rPr>
                <w:lang w:val="en-GB"/>
              </w:rPr>
              <w:t>Implementation</w:t>
            </w:r>
          </w:p>
        </w:tc>
      </w:tr>
      <w:tr w:rsidR="002874BB" w:rsidTr="00733A22">
        <w:trPr>
          <w:jc w:val="center"/>
        </w:trPr>
        <w:tc>
          <w:tcPr>
            <w:tcW w:w="1075" w:type="dxa"/>
          </w:tcPr>
          <w:p w:rsidR="002874BB" w:rsidRDefault="002874BB" w:rsidP="001A1570">
            <w:pPr>
              <w:rPr>
                <w:lang w:val="en-GB"/>
              </w:rPr>
            </w:pPr>
            <w:r>
              <w:rPr>
                <w:lang w:val="en-GB"/>
              </w:rPr>
              <w:t>1</w:t>
            </w:r>
          </w:p>
        </w:tc>
        <w:tc>
          <w:tcPr>
            <w:tcW w:w="4407" w:type="dxa"/>
          </w:tcPr>
          <w:p w:rsidR="002874BB" w:rsidRDefault="002874BB" w:rsidP="001A1570">
            <w:pPr>
              <w:rPr>
                <w:lang w:val="en-GB"/>
              </w:rPr>
            </w:pPr>
            <w:r>
              <w:rPr>
                <w:lang w:val="en-GB"/>
              </w:rPr>
              <w:t>Clavin</w:t>
            </w:r>
          </w:p>
        </w:tc>
        <w:tc>
          <w:tcPr>
            <w:tcW w:w="2742" w:type="dxa"/>
          </w:tcPr>
          <w:p w:rsidR="002874BB" w:rsidRDefault="002874BB" w:rsidP="001A1570">
            <w:pPr>
              <w:rPr>
                <w:lang w:val="en-GB"/>
              </w:rPr>
            </w:pPr>
            <w:r>
              <w:rPr>
                <w:lang w:val="en-GB"/>
              </w:rPr>
              <w:t>Java</w:t>
            </w:r>
          </w:p>
        </w:tc>
      </w:tr>
      <w:tr w:rsidR="002874BB" w:rsidTr="00733A22">
        <w:trPr>
          <w:jc w:val="center"/>
        </w:trPr>
        <w:tc>
          <w:tcPr>
            <w:tcW w:w="1075" w:type="dxa"/>
          </w:tcPr>
          <w:p w:rsidR="002874BB" w:rsidRDefault="002874BB" w:rsidP="001A1570">
            <w:pPr>
              <w:rPr>
                <w:lang w:val="en-GB"/>
              </w:rPr>
            </w:pPr>
            <w:r>
              <w:rPr>
                <w:lang w:val="en-GB"/>
              </w:rPr>
              <w:t>2</w:t>
            </w:r>
          </w:p>
        </w:tc>
        <w:tc>
          <w:tcPr>
            <w:tcW w:w="4407" w:type="dxa"/>
          </w:tcPr>
          <w:p w:rsidR="002874BB" w:rsidRDefault="002874BB" w:rsidP="001A1570">
            <w:pPr>
              <w:rPr>
                <w:lang w:val="en-GB"/>
              </w:rPr>
            </w:pPr>
            <w:r>
              <w:rPr>
                <w:lang w:val="en-GB"/>
              </w:rPr>
              <w:t>Mordecai</w:t>
            </w:r>
          </w:p>
        </w:tc>
        <w:tc>
          <w:tcPr>
            <w:tcW w:w="2742" w:type="dxa"/>
          </w:tcPr>
          <w:p w:rsidR="002874BB" w:rsidRDefault="002874BB" w:rsidP="001A1570">
            <w:pPr>
              <w:rPr>
                <w:lang w:val="en-GB"/>
              </w:rPr>
            </w:pPr>
            <w:r>
              <w:rPr>
                <w:lang w:val="en-GB"/>
              </w:rPr>
              <w:t>Python</w:t>
            </w:r>
          </w:p>
        </w:tc>
      </w:tr>
      <w:tr w:rsidR="002874BB" w:rsidTr="00733A22">
        <w:trPr>
          <w:jc w:val="center"/>
        </w:trPr>
        <w:tc>
          <w:tcPr>
            <w:tcW w:w="1075" w:type="dxa"/>
          </w:tcPr>
          <w:p w:rsidR="002874BB" w:rsidRDefault="002874BB" w:rsidP="001A1570">
            <w:pPr>
              <w:rPr>
                <w:lang w:val="en-GB"/>
              </w:rPr>
            </w:pPr>
            <w:r>
              <w:rPr>
                <w:lang w:val="en-GB"/>
              </w:rPr>
              <w:t>3</w:t>
            </w:r>
          </w:p>
        </w:tc>
        <w:tc>
          <w:tcPr>
            <w:tcW w:w="4407" w:type="dxa"/>
          </w:tcPr>
          <w:p w:rsidR="002874BB" w:rsidRDefault="002874BB" w:rsidP="001A1570">
            <w:pPr>
              <w:rPr>
                <w:lang w:val="en-GB"/>
              </w:rPr>
            </w:pPr>
            <w:r>
              <w:rPr>
                <w:lang w:val="en-GB"/>
              </w:rPr>
              <w:t>Geoparse.io RESTful web API</w:t>
            </w:r>
          </w:p>
        </w:tc>
        <w:tc>
          <w:tcPr>
            <w:tcW w:w="2742" w:type="dxa"/>
          </w:tcPr>
          <w:p w:rsidR="002874BB" w:rsidRDefault="009E0E86" w:rsidP="001A1570">
            <w:pPr>
              <w:rPr>
                <w:lang w:val="en-GB"/>
              </w:rPr>
            </w:pPr>
            <w:r>
              <w:rPr>
                <w:lang w:val="en-GB"/>
              </w:rPr>
              <w:t>Python API</w:t>
            </w:r>
          </w:p>
        </w:tc>
      </w:tr>
    </w:tbl>
    <w:p w:rsidR="002874BB" w:rsidRDefault="002874BB" w:rsidP="001A1570">
      <w:pPr>
        <w:rPr>
          <w:lang w:val="en-GB"/>
        </w:rPr>
      </w:pPr>
    </w:p>
    <w:p w:rsidR="007470DD" w:rsidRDefault="007470DD" w:rsidP="001A1570">
      <w:pPr>
        <w:rPr>
          <w:lang w:val="en-GB"/>
        </w:rPr>
      </w:pPr>
      <w:r>
        <w:rPr>
          <w:lang w:val="en-GB"/>
        </w:rPr>
        <w:t>In this study, Geoparse.io is used for geoparsing the text</w:t>
      </w:r>
      <w:r w:rsidR="00BD66CB">
        <w:rPr>
          <w:lang w:val="en-GB"/>
        </w:rPr>
        <w:t>s</w:t>
      </w:r>
      <w:r>
        <w:rPr>
          <w:lang w:val="en-GB"/>
        </w:rPr>
        <w:t>. It is a RESTful web API that returns the information about the locations on the request text as GeoJSON. The Geoparse.io web API uses GeoNames geographical database as digital gazetteer.</w:t>
      </w:r>
      <w:r w:rsidR="002874BB">
        <w:rPr>
          <w:lang w:val="en-GB"/>
        </w:rPr>
        <w:t xml:space="preserve"> Although it is not free, it allows 1000 API calls for free per month.</w:t>
      </w:r>
      <w:r w:rsidR="009E0E86">
        <w:rPr>
          <w:lang w:val="en-GB"/>
        </w:rPr>
        <w:t xml:space="preserve"> Geoparse.io was selected for this study as it had small learning curve and had API in python. </w:t>
      </w: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pPr>
        <w:spacing w:before="0" w:after="160" w:line="259" w:lineRule="auto"/>
        <w:jc w:val="left"/>
        <w:rPr>
          <w:lang w:val="en-GB"/>
        </w:rPr>
      </w:pPr>
      <w:r>
        <w:rPr>
          <w:lang w:val="en-GB"/>
        </w:rPr>
        <w:br w:type="page"/>
      </w:r>
    </w:p>
    <w:p w:rsidR="001B2C28" w:rsidRDefault="001B2C28" w:rsidP="00523BA3">
      <w:pPr>
        <w:pStyle w:val="Heading1"/>
        <w:tabs>
          <w:tab w:val="left" w:pos="360"/>
        </w:tabs>
        <w:ind w:left="450" w:hanging="450"/>
        <w:rPr>
          <w:caps w:val="0"/>
        </w:rPr>
      </w:pPr>
      <w:bookmarkStart w:id="31" w:name="_Toc505348281"/>
      <w:r>
        <w:rPr>
          <w:caps w:val="0"/>
        </w:rPr>
        <w:lastRenderedPageBreak/>
        <w:t>Relevant Works</w:t>
      </w:r>
      <w:bookmarkEnd w:id="31"/>
    </w:p>
    <w:p w:rsidR="007D6483" w:rsidRDefault="008C6B2C" w:rsidP="008C6B2C">
      <w:pPr>
        <w:pStyle w:val="Heading2"/>
      </w:pPr>
      <w:bookmarkStart w:id="32" w:name="_Toc505348282"/>
      <w:r>
        <w:t xml:space="preserve">3.1 </w:t>
      </w:r>
      <w:r w:rsidR="007D6483" w:rsidRPr="007D6483">
        <w:t xml:space="preserve">Relevant works in </w:t>
      </w:r>
      <w:r w:rsidR="00B24042">
        <w:t>text mining from newspaper articles</w:t>
      </w:r>
      <w:bookmarkEnd w:id="32"/>
    </w:p>
    <w:p w:rsidR="004F29A8" w:rsidRPr="008C6B2C" w:rsidRDefault="00B24042" w:rsidP="008C6B2C">
      <w:pPr>
        <w:rPr>
          <w:lang w:val="en-GB"/>
        </w:rPr>
      </w:pPr>
      <w:r w:rsidRPr="008C6B2C">
        <w:rPr>
          <w:lang w:val="en-GB"/>
        </w:rPr>
        <w:t>There h</w:t>
      </w:r>
      <w:r w:rsidR="00733A22">
        <w:rPr>
          <w:lang w:val="en-GB"/>
        </w:rPr>
        <w:t>as</w:t>
      </w:r>
      <w:r w:rsidRPr="008C6B2C">
        <w:rPr>
          <w:lang w:val="en-GB"/>
        </w:rPr>
        <w:t xml:space="preserve"> been several domain specific studies that have utilized topic modelling to discover concepts from collection of texts as topics. </w:t>
      </w:r>
      <w:r w:rsidR="004F29A8" w:rsidRPr="008C6B2C">
        <w:rPr>
          <w:lang w:val="en-GB"/>
        </w:rPr>
        <w:t>Text mining from newspaper is one of the most research active area. Newspaper are the source of unedited and unmodified version of history which arouses interest to researchers who want to get insight to the history</w:t>
      </w:r>
      <w:r w:rsidR="004F29A8" w:rsidRPr="008C6B2C">
        <w:rPr>
          <w:lang w:val="en-GB"/>
        </w:rPr>
        <w:fldChar w:fldCharType="begin" w:fldLock="1"/>
      </w:r>
      <w:r w:rsidR="004F29A8" w:rsidRPr="008C6B2C">
        <w:rPr>
          <w:lang w:val="en-GB"/>
        </w:rPr>
        <w:instrText>ADDIN CSL_CITATION { "citationItems" : [ { "id" : "ITEM-1", "itemData" : { "abstract" : "A growing body of research in the humanities and social sciences seeks to \u201cmine\u201d the text of newspapers and news content.  The trend crosses historical newspapers and current newspapers.  It also seeks to understand how news travels through social media (Facebook, Twitter, news blogs, etc.). The research method does not rely on the original form of the newspaper or news source, but rather on statistical and word patterns present within the mined text; typically these results are also presented visually in a variety of graphs, word maps, etc. that allow users to visual news text in new ways.  This exciting and challenging research methodology presents several challenges for libraries seeking to provide access to news content to support this research method, including access and licensing, copyright, technology and software support, storage and access issues, and reference, instruction, and training needs.  This paper will present examples of research conducted using text mined from news sources and present an overview of the challenges libraries and archives will face as they seek to support this new research methodology.", "author" : [ { "dropping-particle" : "", "family" : "Cheney", "given" : "Debora", "non-dropping-particle" : "", "parse-names" : false, "suffix" : "" } ], "id" : "ITEM-1", "issued" : { "date-parts" : [ [ "2013" ] ] }, "page" : "1-5", "title" : "Text mining newspapers and news content : new trends and research methodologies Abstract :", "type" : "article-journal" }, "uris" : [ "http://www.mendeley.com/documents/?uuid=c91b2e4b-9012-4b07-9f77-d6c9b4c8164b" ] } ], "mendeley" : { "formattedCitation" : "(Cheney, 2013)", "plainTextFormattedCitation" : "(Cheney, 2013)", "previouslyFormattedCitation" : "(Cheney, 2013)" }, "properties" : {  }, "schema" : "https://github.com/citation-style-language/schema/raw/master/csl-citation.json" }</w:instrText>
      </w:r>
      <w:r w:rsidR="004F29A8" w:rsidRPr="008C6B2C">
        <w:rPr>
          <w:lang w:val="en-GB"/>
        </w:rPr>
        <w:fldChar w:fldCharType="separate"/>
      </w:r>
      <w:r w:rsidR="004F29A8" w:rsidRPr="008C6B2C">
        <w:rPr>
          <w:noProof/>
          <w:lang w:val="en-GB"/>
        </w:rPr>
        <w:t>(Cheney, 2013)</w:t>
      </w:r>
      <w:r w:rsidR="004F29A8" w:rsidRPr="008C6B2C">
        <w:rPr>
          <w:lang w:val="en-GB"/>
        </w:rPr>
        <w:fldChar w:fldCharType="end"/>
      </w:r>
      <w:r w:rsidR="004F29A8" w:rsidRPr="008C6B2C">
        <w:rPr>
          <w:lang w:val="en-GB"/>
        </w:rPr>
        <w:t xml:space="preserve">.  The digitization of historical newspapers by libraries has also opened the opportunity for research in this field. </w:t>
      </w:r>
      <w:r w:rsidR="007B6879" w:rsidRPr="008C6B2C">
        <w:rPr>
          <w:lang w:val="en-GB"/>
        </w:rPr>
        <w:t xml:space="preserve">The availability of such a data that spans decades if not centuries provides opportunities to study the changes in human history. </w:t>
      </w:r>
      <w:r w:rsidR="000E50F0">
        <w:rPr>
          <w:lang w:val="en-GB"/>
        </w:rPr>
        <w:fldChar w:fldCharType="begin" w:fldLock="1"/>
      </w:r>
      <w:r w:rsidR="000E50F0">
        <w:rPr>
          <w:lang w:val="en-GB"/>
        </w:rPr>
        <w:instrText>ADDIN CSL_CITATION { "citationItems" : [ { "id" : "ITEM-1", "itemData" : { "abstract" : "Wahnsinn, genau das was wir brauchen!!!", "author" : [ { "dropping-particle" : "", "family" : "Torget", "given" : "Andrew J", "non-dropping-particle" : "", "parse-names" : false, "suffix" : "" }, { "dropping-particle" : "", "family" : "Mihalcea", "given" : "Rada", "non-dropping-particle" : "", "parse-names" : false, "suffix" : "" }, { "dropping-particle" : "", "family" : "Christensen", "given" : "Jon", "non-dropping-particle" : "", "parse-names" : false, "suffix" : "" }, { "dropping-particle" : "", "family" : "Mcghee", "given" : "Geoff", "non-dropping-particle" : "", "parse-names" : false, "suffix" : "" } ], "id" : "ITEM-1", "issued" : { "date-parts" : [ [ "2010" ] ] }, "page" : "53", "title" : "Mapping Texts: Combining Text-Mining and Geo-Visualization To Unlock The Research Potential of Historical Newspapers. A White Paper for the National Endowment for the Humanities", "type" : "article-journal" }, "uris" : [ "http://www.mendeley.com/documents/?uuid=7820dbea-7e73-41e2-b8bd-f04c8b41d386" ] } ], "mendeley" : { "formattedCitation" : "(Torget, Mihalcea, Christensen, &amp; Mcghee, 2010)", "plainTextFormattedCitation" : "(Torget, Mihalcea, Christensen, &amp; Mcghee, 2010)", "previouslyFormattedCitation" : "(Torget, Mihalcea, Christensen, &amp; Mcghee, 2010)" }, "properties" : {  }, "schema" : "https://github.com/citation-style-language/schema/raw/master/csl-citation.json" }</w:instrText>
      </w:r>
      <w:r w:rsidR="000E50F0">
        <w:rPr>
          <w:lang w:val="en-GB"/>
        </w:rPr>
        <w:fldChar w:fldCharType="separate"/>
      </w:r>
      <w:r w:rsidR="000E50F0" w:rsidRPr="000E50F0">
        <w:rPr>
          <w:noProof/>
          <w:lang w:val="en-GB"/>
        </w:rPr>
        <w:t>(Torget, Mihalcea, Christensen, &amp; Mcghee, 2010)</w:t>
      </w:r>
      <w:r w:rsidR="000E50F0">
        <w:rPr>
          <w:lang w:val="en-GB"/>
        </w:rPr>
        <w:fldChar w:fldCharType="end"/>
      </w:r>
      <w:r w:rsidR="000E50F0">
        <w:rPr>
          <w:lang w:val="en-GB"/>
        </w:rPr>
        <w:t xml:space="preserve"> used sample of around 230,000 pages of historical newspapers analysing the quantity and quality of the digitized content along with measurement of language pattern.</w:t>
      </w:r>
      <w:r w:rsidR="007B6879" w:rsidRPr="008C6B2C">
        <w:rPr>
          <w:lang w:val="en-GB"/>
        </w:rPr>
        <w:t xml:space="preserve"> </w:t>
      </w:r>
      <w:r w:rsidR="00390987">
        <w:rPr>
          <w:lang w:val="en-GB"/>
        </w:rPr>
        <w:fldChar w:fldCharType="begin" w:fldLock="1"/>
      </w:r>
      <w:r w:rsidR="00390987">
        <w:rPr>
          <w:lang w:val="en-GB"/>
        </w:rPr>
        <w:instrText>ADDIN CSL_CITATION { "citationItems" : [ { "id" : "ITEM-1", "itemData" : { "DOI" : "10.1177/01461079070370040501", "ISBN" : "0027-8424", "ISSN" : "0146-1079", "PMID" : "12060727", "abstract" : "Newspapers and blogs express opinion of news entities (peo- ple, places, things) while reporting on recent events. We present a system that assigns scores indicating positive or negative opinion to each distinct entity in the text corpus. Our system consists of a sentiment identication phase, which associates expressed opinions with each relevant entity, and a sentiment aggregation and scoring phase, which scores each entity relative to others in the same class. Finally, we evalu- ate the signicance of our scoring techniques over large corpus of news and blogs.", "author" : [ { "dropping-particle" : "", "family" : "Godbole", "given" : "N", "non-dropping-particle" : "", "parse-names" : false, "suffix" : "" }, { "dropping-particle" : "", "family" : "Srinivasaiah", "given" : "M", "non-dropping-particle" : "", "parse-names" : false, "suffix" : "" } ], "container-title" : "Conference on Weblogs and Social Media (ICWSM 2007)", "id" : "ITEM-1", "issued" : { "date-parts" : [ [ "2007" ] ] }, "page" : "219\u2013222", "title" : "Large-scale sentiment analysis for news and blogs", "type" : "article-journal" }, "uris" : [ "http://www.mendeley.com/documents/?uuid=15e05641-f1cd-49ac-a84f-f9462efccdaa" ] } ], "mendeley" : { "formattedCitation" : "(Godbole &amp; Srinivasaiah, 2007)", "plainTextFormattedCitation" : "(Godbole &amp; Srinivasaiah, 2007)", "previouslyFormattedCitation" : "(Godbole &amp; Srinivasaiah, 2007)" }, "properties" : {  }, "schema" : "https://github.com/citation-style-language/schema/raw/master/csl-citation.json" }</w:instrText>
      </w:r>
      <w:r w:rsidR="00390987">
        <w:rPr>
          <w:lang w:val="en-GB"/>
        </w:rPr>
        <w:fldChar w:fldCharType="separate"/>
      </w:r>
      <w:r w:rsidR="00390987" w:rsidRPr="00390987">
        <w:rPr>
          <w:noProof/>
          <w:lang w:val="en-GB"/>
        </w:rPr>
        <w:t>(Godbole &amp; Srinivasaiah, 2007)</w:t>
      </w:r>
      <w:r w:rsidR="00390987">
        <w:rPr>
          <w:lang w:val="en-GB"/>
        </w:rPr>
        <w:fldChar w:fldCharType="end"/>
      </w:r>
      <w:r w:rsidR="000E50F0">
        <w:rPr>
          <w:lang w:val="en-GB"/>
        </w:rPr>
        <w:t xml:space="preserve"> </w:t>
      </w:r>
      <w:r w:rsidR="00390987">
        <w:rPr>
          <w:lang w:val="en-GB"/>
        </w:rPr>
        <w:t>analysed sentiment from news and blogs.</w:t>
      </w:r>
      <w:r w:rsidR="000E50F0">
        <w:rPr>
          <w:lang w:val="en-GB"/>
        </w:rPr>
        <w:t xml:space="preserve"> </w:t>
      </w:r>
      <w:r w:rsidR="000E50F0">
        <w:rPr>
          <w:lang w:val="en-GB"/>
        </w:rPr>
        <w:fldChar w:fldCharType="begin" w:fldLock="1"/>
      </w:r>
      <w:r w:rsidR="000E50F0">
        <w:rPr>
          <w:lang w:val="en-GB"/>
        </w:rPr>
        <w:instrText>ADDIN CSL_CITATION { "citationItems" : [ { "id" : "ITEM-1", "itemData" : { "author" : [ { "dropping-particle" : "", "family" : "Akhter", "given" : "Halima", "non-dropping-particle" : "", "parse-names" : false, "suffix" : "" } ], "id" : "ITEM-1", "issue" : "5", "issued" : { "date-parts" : [ [ "2015" ] ] }, "page" : "37-40", "title" : "Information Extraction and Interactive Visualization of Road Accident Related News", "type" : "article-journal", "volume" : "128" }, "uris" : [ "http://www.mendeley.com/documents/?uuid=1dedaa2a-4ef8-4154-8722-db671803ba2f" ] } ], "mendeley" : { "formattedCitation" : "(Akhter, 2015)", "plainTextFormattedCitation" : "(Akhter, 2015)", "previouslyFormattedCitation" : "(Akhter, 2015)" }, "properties" : {  }, "schema" : "https://github.com/citation-style-language/schema/raw/master/csl-citation.json" }</w:instrText>
      </w:r>
      <w:r w:rsidR="000E50F0">
        <w:rPr>
          <w:lang w:val="en-GB"/>
        </w:rPr>
        <w:fldChar w:fldCharType="separate"/>
      </w:r>
      <w:r w:rsidR="000E50F0" w:rsidRPr="000E50F0">
        <w:rPr>
          <w:noProof/>
          <w:lang w:val="en-GB"/>
        </w:rPr>
        <w:t>(Akhter, 2015)</w:t>
      </w:r>
      <w:r w:rsidR="000E50F0">
        <w:rPr>
          <w:lang w:val="en-GB"/>
        </w:rPr>
        <w:fldChar w:fldCharType="end"/>
      </w:r>
      <w:r w:rsidR="000E50F0">
        <w:rPr>
          <w:lang w:val="en-GB"/>
        </w:rPr>
        <w:t xml:space="preserve"> extracted information related to road accidents and visualized them interactively.</w:t>
      </w:r>
    </w:p>
    <w:p w:rsidR="007D6483" w:rsidRPr="007D6483" w:rsidRDefault="008C6B2C" w:rsidP="008C6B2C">
      <w:pPr>
        <w:pStyle w:val="Heading2"/>
      </w:pPr>
      <w:bookmarkStart w:id="33" w:name="_Toc505348283"/>
      <w:r>
        <w:t xml:space="preserve">3.2 </w:t>
      </w:r>
      <w:r w:rsidR="007D6483">
        <w:t>Rele</w:t>
      </w:r>
      <w:r w:rsidR="00EF2D6B">
        <w:t>vant works in topic modelling</w:t>
      </w:r>
      <w:bookmarkEnd w:id="33"/>
    </w:p>
    <w:p w:rsidR="001B2C28" w:rsidRDefault="00EF2D6B" w:rsidP="0002220E">
      <w:pPr>
        <w:rPr>
          <w:lang w:val="en-GB"/>
        </w:rPr>
      </w:pPr>
      <w:r>
        <w:rPr>
          <w:lang w:val="en-GB"/>
        </w:rPr>
        <w:t xml:space="preserve">Studies that have considered both topic modelling and location component have primarily intended to improve topic modelling by segregating the texts based upon the location. </w:t>
      </w:r>
      <w:r>
        <w:rPr>
          <w:lang w:val="en-GB"/>
        </w:rPr>
        <w:fldChar w:fldCharType="begin" w:fldLock="1"/>
      </w:r>
      <w:r>
        <w:rPr>
          <w:lang w:val="en-GB"/>
        </w:rPr>
        <w:instrText>ADDIN CSL_CITATION { "citationItems" : [ { "id" : "ITEM-1", "itemData" : { "DOI" : "10.1145/2507157.2507174", "ISBN" : "9781450324090", "ISSN" : "15504786", "abstract" : "Mobile networks enable users to post on social media ser- vices (e.g., Twitter) from anywhere. The activities of mobile users involve three major entities: user, post, and location. The interaction of these entities is the key to answer questions such as who will post a message where and on what topic? In this paper, we address the problem of profiling mobile users by modeling their activities, i.e., we explore topic modeling considering the spatial and textual aspects of user posts, and predict future user locations. We propose the first ST (Spatial Topic) model to capture the correlation between users\u2019 movements and between user interests and the function of locations. We employ the sparse coding technique which greatly speeds up the learning process. We perform experiments on two real life data sets from Twitter and Yelp. Through comprehensive experiments, we demon- strate that our proposed model consistently improves the average precision@1,5,10,15,20 for location recommendation by at least 50% (Twitter) and 300% (Yelp) against existing state-of-the-art recommendation algorithms and geographi- cal topic models.", "author" : [ { "dropping-particle" : "", "family" : "Hu", "given" : "Bo", "non-dropping-particle" : "", "parse-names" : false, "suffix" : "" }, { "dropping-particle" : "", "family" : "Ester", "given" : "Martin", "non-dropping-particle" : "", "parse-names" : false, "suffix" : "" } ], "container-title" : "Proceedings of the 7th ACM conference on Recommender systems - RecSys '13", "id" : "ITEM-1", "issued" : { "date-parts" : [ [ "2013" ] ] }, "page" : "25-32", "title" : "Spatial topic modeling in online social media for location recommendation", "type" : "article-journal" }, "uris" : [ "http://www.mendeley.com/documents/?uuid=7bd5ca9e-6ada-4ba1-b7d6-0f9b421f063e" ] } ], "mendeley" : { "formattedCitation" : "(Hu &amp; Ester, 2013)", "plainTextFormattedCitation" : "(Hu &amp; Ester, 2013)", "previouslyFormattedCitation" : "(Hu &amp; Ester, 2013)" }, "properties" : {  }, "schema" : "https://github.com/citation-style-language/schema/raw/master/csl-citation.json" }</w:instrText>
      </w:r>
      <w:r>
        <w:rPr>
          <w:lang w:val="en-GB"/>
        </w:rPr>
        <w:fldChar w:fldCharType="separate"/>
      </w:r>
      <w:r w:rsidRPr="00126E48">
        <w:rPr>
          <w:noProof/>
          <w:lang w:val="en-GB"/>
        </w:rPr>
        <w:t>(Hu &amp; Ester, 2013)</w:t>
      </w:r>
      <w:r>
        <w:rPr>
          <w:lang w:val="en-GB"/>
        </w:rPr>
        <w:fldChar w:fldCharType="end"/>
      </w:r>
      <w:r>
        <w:rPr>
          <w:lang w:val="en-GB"/>
        </w:rPr>
        <w:t xml:space="preserve"> used locations of posts on social media to model user profiles using topic modelling and spatial location for improving location recommendation. </w:t>
      </w:r>
      <w:r>
        <w:rPr>
          <w:lang w:val="en-GB"/>
        </w:rPr>
        <w:fldChar w:fldCharType="begin" w:fldLock="1"/>
      </w:r>
      <w:r>
        <w:rPr>
          <w:lang w:val="en-GB"/>
        </w:rPr>
        <w:instrText>ADDIN CSL_CITATION { "citationItems" : [ { "id" : "ITEM-1", "itemData" : { "ISBN" : "1613-0073", "author" : [ { "dropping-particle" : "", "family" : "P\u00f6litz", "given" : "Christian", "non-dropping-particle" : "", "parse-names" : false, "suffix" : "" } ], "collection-title" : "MUD'15", "container-title" : "Proceedings of the 2Nd International Conference on Mining Urban Data - Volume 1392", "id" : "ITEM-1", "issued" : { "date-parts" : [ [ "2015" ] ] }, "page" : "95-96", "publisher" : "CEUR-WS.org", "publisher-place" : "Aachen, Germany, Germany", "title" : "Modelling Time and Location in Topic Models", "type" : "paper-conference" }, "uris" : [ "http://www.mendeley.com/documents/?uuid=785d7839-9fc4-4419-bbc6-c8987f69ca5d" ] } ], "mendeley" : { "formattedCitation" : "(P\u00f6litz, 2015)", "plainTextFormattedCitation" : "(P\u00f6litz, 2015)", "previouslyFormattedCitation" : "(P\u00f6litz, 2015)" }, "properties" : {  }, "schema" : "https://github.com/citation-style-language/schema/raw/master/csl-citation.json" }</w:instrText>
      </w:r>
      <w:r>
        <w:rPr>
          <w:lang w:val="en-GB"/>
        </w:rPr>
        <w:fldChar w:fldCharType="separate"/>
      </w:r>
      <w:r w:rsidRPr="00687D08">
        <w:rPr>
          <w:noProof/>
          <w:lang w:val="en-GB"/>
        </w:rPr>
        <w:t>(Pölitz, 2015)</w:t>
      </w:r>
      <w:r>
        <w:rPr>
          <w:lang w:val="en-GB"/>
        </w:rPr>
        <w:fldChar w:fldCharType="end"/>
      </w:r>
      <w:r>
        <w:rPr>
          <w:lang w:val="en-GB"/>
        </w:rPr>
        <w:t xml:space="preserve"> used spatial locations in newspapers and social media for explore topics in those regions. </w:t>
      </w:r>
      <w:r w:rsidR="00243D55">
        <w:rPr>
          <w:lang w:val="en-GB"/>
        </w:rPr>
        <w:fldChar w:fldCharType="begin" w:fldLock="1"/>
      </w:r>
      <w:r w:rsidR="00243D55">
        <w:rPr>
          <w:lang w:val="en-GB"/>
        </w:rPr>
        <w:instrText>ADDIN CSL_CITATION { "citationItems" : [ { "id" : "ITEM-1", "itemData" : { "DOI" : "10.1145/1963405.1963443", "ISBN" : "9781450306324", "ISSN" : "00218979", "abstract" : "This paper studies the problem of discovering and comparing geographical topics from GPS-associated documents. GPS-associated documents become popular with the pervasiveness of location-acquisition technologies. For example, in Flickr, the geo-tagged photos are associated with tags and GPS locations. In Twitter, the locations of the tweets can be identified by the GPS locations from smart phones. Many interesting concepts, including cultures, scenes, and product sales, correspond to specialized geographical distributions. In this paper, we are interested in two questions: (1) how to discover different topics of interests that are coherent in geographical regions? (2) how to compare several topics across different geographical locations? To answer these questions, this paper proposes and compares three ways of modeling geographical topics: location-driven model, text-driven model, and a novel joint model called LGTA (Latent Geographical Topic Analysis) that combines location and text. To make a fair comparison, we collect several representative datasets from Flickr website including Landscape, Activity, Manhattan, National park, Festival, Car, and Food. The results show that the first two methods work in some datasets but fail in others. LGTA works well in all these datasets at not only finding regions of interests but also providing effective comparisons of the topics across different locations. The results confirm our hypothesis that the geographical distributions can help modeling topics, while topics provide important cues to group different geographical regions.", "author" : [ { "dropping-particle" : "", "family" : "Yin", "given" : "Zhijun", "non-dropping-particle" : "", "parse-names" : false, "suffix" : "" }, { "dropping-particle" : "", "family" : "Cao", "given" : "Liangliang", "non-dropping-particle" : "", "parse-names" : false, "suffix" : "" }, { "dropping-particle" : "", "family" : "Han", "given" : "Jiawei", "non-dropping-particle" : "", "parse-names" : false, "suffix" : "" }, { "dropping-particle" : "", "family" : "Zhai", "given" : "Chengxiang", "non-dropping-particle" : "", "parse-names" : false, "suffix" : "" }, { "dropping-particle" : "", "family" : "Huang", "given" : "Thomas", "non-dropping-particle" : "", "parse-names" : false, "suffix" : "" } ], "container-title" : "Proceedings of the 20th international conference on World wide web - WWW '11", "id" : "ITEM-1", "issued" : { "date-parts" : [ [ "2011" ] ] }, "page" : "247", "title" : "Geographical topic discovery and comparison", "type" : "article-journal" }, "uris" : [ "http://www.mendeley.com/documents/?uuid=8d7f8f6b-bf5b-4f00-aa63-0dee3bc8b675" ] } ], "mendeley" : { "formattedCitation" : "(Yin, Cao, Han, Zhai, &amp; Huang, 2011)", "plainTextFormattedCitation" : "(Yin, Cao, Han, Zhai, &amp; Huang, 2011)", "previouslyFormattedCitation" : "(Yin, Cao, Han, Zhai, &amp; Huang, 2011)" }, "properties" : {  }, "schema" : "https://github.com/citation-style-language/schema/raw/master/csl-citation.json" }</w:instrText>
      </w:r>
      <w:r w:rsidR="00243D55">
        <w:rPr>
          <w:lang w:val="en-GB"/>
        </w:rPr>
        <w:fldChar w:fldCharType="separate"/>
      </w:r>
      <w:r w:rsidR="00243D55" w:rsidRPr="00243D55">
        <w:rPr>
          <w:noProof/>
          <w:lang w:val="en-GB"/>
        </w:rPr>
        <w:t>(Yin, Cao, Han, Zhai, &amp; Huang, 2011)</w:t>
      </w:r>
      <w:r w:rsidR="00243D55">
        <w:rPr>
          <w:lang w:val="en-GB"/>
        </w:rPr>
        <w:fldChar w:fldCharType="end"/>
      </w:r>
      <w:r w:rsidR="00243D55">
        <w:rPr>
          <w:lang w:val="en-GB"/>
        </w:rPr>
        <w:t xml:space="preserve"> also used documents which were embedded with GPS coordinates for topic modelling to find topics that are coherent in a particular geographic region. </w:t>
      </w:r>
    </w:p>
    <w:p w:rsidR="00FF02C6" w:rsidRPr="007D6483" w:rsidRDefault="00FF02C6" w:rsidP="00FF02C6">
      <w:pPr>
        <w:pStyle w:val="Heading2"/>
      </w:pPr>
      <w:bookmarkStart w:id="34" w:name="_Toc505348284"/>
      <w:r>
        <w:t xml:space="preserve">3.3 Relevant works in </w:t>
      </w:r>
      <w:r w:rsidR="009D630A">
        <w:t>visualizing texts</w:t>
      </w:r>
      <w:bookmarkEnd w:id="34"/>
    </w:p>
    <w:p w:rsidR="003F58BD" w:rsidRDefault="003F58BD" w:rsidP="003F58BD">
      <w:pPr>
        <w:rPr>
          <w:lang w:val="en-GB"/>
        </w:rPr>
      </w:pPr>
      <w:r>
        <w:rPr>
          <w:lang w:val="en-GB"/>
        </w:rPr>
        <w:t xml:space="preserve">A large number of studies exists in text visualizations. Also hundreds of text visualization techniques have been developed. </w:t>
      </w:r>
      <w:r>
        <w:rPr>
          <w:lang w:val="en-GB"/>
        </w:rPr>
        <w:fldChar w:fldCharType="begin" w:fldLock="1"/>
      </w:r>
      <w:r>
        <w:rPr>
          <w:lang w:val="en-GB"/>
        </w:rPr>
        <w:instrText>ADDIN CSL_CITATION { "citationItems" : [ { "id" : "ITEM-1", "itemData" : { "DOI" : "10.2991/978-94-6239-186-4", "ISBN" : "978-94-6239-185-7", "abstract" : "This book provides a systematic review of many advanced techniques to support the analysis of large collections of documents, ranging from the elementary to the profound, covering all the aspects of the visualization of text documents. Particularly, we start by introducing the fundamental concept of information visualization and visual analysis, followed by a brief survey of the field of text visualization and commonly used data models for converting document into a structured form for visualization. Then we introduce the key visualization techniques including visualizing document similarity, content, sentiments, as well as text corpus exploration system in details with concrete examples in the rest of the book.", "author" : [ { "dropping-particle" : "", "family" : "Cao", "given" : "Nan", "non-dropping-particle" : "", "parse-names" : false, "suffix" : "" }, { "dropping-particle" : "", "family" : "Cui", "given" : "Weiwei", "non-dropping-particle" : "", "parse-names" : false, "suffix" : "" } ], "id" : "ITEM-1", "issued" : { "date-parts" : [ [ "2016" ] ] }, "number-of-pages" : "11-41", "title" : "Introduction to Text Visualization", "type" : "book" }, "uris" : [ "http://www.mendeley.com/documents/?uuid=aafeb036-7496-471b-a072-63e5854ead70" ] } ], "mendeley" : { "formattedCitation" : "(Cao &amp; Cui, 2016)", "plainTextFormattedCitation" : "(Cao &amp; Cui, 2016)", "previouslyFormattedCitation" : "(Cao &amp; Cui, 2016)" }, "properties" : {  }, "schema" : "https://github.com/citation-style-language/schema/raw/master/csl-citation.json" }</w:instrText>
      </w:r>
      <w:r>
        <w:rPr>
          <w:lang w:val="en-GB"/>
        </w:rPr>
        <w:fldChar w:fldCharType="separate"/>
      </w:r>
      <w:r w:rsidRPr="00DA5868">
        <w:rPr>
          <w:noProof/>
          <w:lang w:val="en-GB"/>
        </w:rPr>
        <w:t>(Cao &amp; Cui, 2016)</w:t>
      </w:r>
      <w:r>
        <w:rPr>
          <w:lang w:val="en-GB"/>
        </w:rPr>
        <w:fldChar w:fldCharType="end"/>
      </w:r>
      <w:r>
        <w:rPr>
          <w:lang w:val="en-GB"/>
        </w:rPr>
        <w:t xml:space="preserve"> reviewed more than 200 papers based on text visualization techniques accumulated in Text Visualization Browser (</w:t>
      </w:r>
      <w:r w:rsidRPr="00103E43">
        <w:rPr>
          <w:i/>
          <w:iCs/>
          <w:lang w:val="en-GB"/>
        </w:rPr>
        <w:t>http://textvis.lnu.se/).</w:t>
      </w:r>
      <w:r>
        <w:rPr>
          <w:lang w:val="en-GB"/>
        </w:rPr>
        <w:t xml:space="preserve"> The paper identified five categories of text visualization</w:t>
      </w:r>
      <w:r w:rsidR="004B6FCB">
        <w:rPr>
          <w:lang w:val="en-GB"/>
        </w:rPr>
        <w:t>s</w:t>
      </w:r>
      <w:r w:rsidR="003C4231">
        <w:rPr>
          <w:lang w:val="en-GB"/>
        </w:rPr>
        <w:t xml:space="preserve"> which are listed below. </w:t>
      </w:r>
    </w:p>
    <w:p w:rsidR="003F58BD" w:rsidRDefault="003F58BD" w:rsidP="003F58BD">
      <w:pPr>
        <w:pStyle w:val="ListParagraph"/>
        <w:numPr>
          <w:ilvl w:val="0"/>
          <w:numId w:val="14"/>
        </w:numPr>
        <w:rPr>
          <w:lang w:val="en-GB"/>
        </w:rPr>
      </w:pPr>
      <w:r>
        <w:rPr>
          <w:lang w:val="en-GB"/>
        </w:rPr>
        <w:t>Visualization of document similarity.</w:t>
      </w:r>
    </w:p>
    <w:p w:rsidR="003F58BD" w:rsidRDefault="003F58BD" w:rsidP="003F58BD">
      <w:pPr>
        <w:pStyle w:val="ListParagraph"/>
        <w:numPr>
          <w:ilvl w:val="0"/>
          <w:numId w:val="14"/>
        </w:numPr>
        <w:rPr>
          <w:lang w:val="en-GB"/>
        </w:rPr>
      </w:pPr>
      <w:r>
        <w:rPr>
          <w:lang w:val="en-GB"/>
        </w:rPr>
        <w:t>Visualization for revealing content of the document</w:t>
      </w:r>
    </w:p>
    <w:p w:rsidR="003F58BD" w:rsidRDefault="003F58BD" w:rsidP="003F58BD">
      <w:pPr>
        <w:pStyle w:val="ListParagraph"/>
        <w:numPr>
          <w:ilvl w:val="0"/>
          <w:numId w:val="14"/>
        </w:numPr>
        <w:rPr>
          <w:lang w:val="en-GB"/>
        </w:rPr>
      </w:pPr>
      <w:r>
        <w:rPr>
          <w:lang w:val="en-GB"/>
        </w:rPr>
        <w:lastRenderedPageBreak/>
        <w:t>Visualization of sentiments and emotions in the text</w:t>
      </w:r>
    </w:p>
    <w:p w:rsidR="003F58BD" w:rsidRDefault="003F58BD" w:rsidP="003F58BD">
      <w:pPr>
        <w:pStyle w:val="ListParagraph"/>
        <w:numPr>
          <w:ilvl w:val="0"/>
          <w:numId w:val="14"/>
        </w:numPr>
        <w:rPr>
          <w:lang w:val="en-GB"/>
        </w:rPr>
      </w:pPr>
      <w:r>
        <w:rPr>
          <w:lang w:val="en-GB"/>
        </w:rPr>
        <w:t xml:space="preserve">Visualization of the corpus </w:t>
      </w:r>
    </w:p>
    <w:p w:rsidR="003F58BD" w:rsidRDefault="003F58BD" w:rsidP="003F58BD">
      <w:pPr>
        <w:pStyle w:val="ListParagraph"/>
        <w:numPr>
          <w:ilvl w:val="0"/>
          <w:numId w:val="14"/>
        </w:numPr>
        <w:rPr>
          <w:lang w:val="en-GB"/>
        </w:rPr>
      </w:pPr>
      <w:r>
        <w:rPr>
          <w:lang w:val="en-GB"/>
        </w:rPr>
        <w:t>Visualization of domain-specific rich-text corpus</w:t>
      </w:r>
    </w:p>
    <w:p w:rsidR="004F45B4" w:rsidRDefault="003F58BD" w:rsidP="004F45B4">
      <w:pPr>
        <w:rPr>
          <w:lang w:val="en-GB"/>
        </w:rPr>
      </w:pPr>
      <w:r>
        <w:rPr>
          <w:lang w:val="en-GB"/>
        </w:rPr>
        <w:t xml:space="preserve">These techniques </w:t>
      </w:r>
      <w:r w:rsidR="003C4231">
        <w:rPr>
          <w:lang w:val="en-GB"/>
        </w:rPr>
        <w:t>cover large</w:t>
      </w:r>
      <w:r>
        <w:rPr>
          <w:lang w:val="en-GB"/>
        </w:rPr>
        <w:t xml:space="preserve"> and wide sectors of visualizing texts. However, even among such a large number of visualization techniques, texts are not visualized with focus</w:t>
      </w:r>
      <w:r w:rsidR="003C4231">
        <w:rPr>
          <w:lang w:val="en-GB"/>
        </w:rPr>
        <w:t xml:space="preserve"> on the location. The emphasis is on visualizing “What is the text about?” The component of “Where is the text about?” remains unanswered. </w:t>
      </w:r>
      <w:r w:rsidR="004F45B4">
        <w:rPr>
          <w:lang w:val="en-GB"/>
        </w:rPr>
        <w:t xml:space="preserve"> There is a compelling motivation for development of text visualization technique that combines both the textual and spatial components of text data and provide spatial insight from large collection of texts. </w:t>
      </w:r>
    </w:p>
    <w:p w:rsidR="00FF02C6" w:rsidRPr="0002220E" w:rsidRDefault="00FF02C6" w:rsidP="003F58BD">
      <w:pPr>
        <w:rPr>
          <w:lang w:val="en-GB"/>
        </w:rPr>
      </w:pPr>
    </w:p>
    <w:p w:rsidR="00AB76CC" w:rsidRDefault="00AB76CC" w:rsidP="001A1570">
      <w:pPr>
        <w:rPr>
          <w:lang w:val="en-GB"/>
        </w:rPr>
      </w:pPr>
    </w:p>
    <w:p w:rsidR="00AB76CC" w:rsidRDefault="00AB76CC" w:rsidP="001A1570">
      <w:pPr>
        <w:rPr>
          <w:lang w:val="en-GB"/>
        </w:rPr>
      </w:pPr>
    </w:p>
    <w:p w:rsidR="00301162" w:rsidRDefault="00301162">
      <w:pPr>
        <w:spacing w:before="0" w:after="160" w:line="259" w:lineRule="auto"/>
        <w:jc w:val="left"/>
        <w:rPr>
          <w:lang w:val="en-GB"/>
        </w:rPr>
      </w:pPr>
      <w:r>
        <w:rPr>
          <w:lang w:val="en-GB"/>
        </w:rPr>
        <w:br w:type="page"/>
      </w:r>
    </w:p>
    <w:p w:rsidR="00EF715E" w:rsidRDefault="00EF715E" w:rsidP="00EF715E">
      <w:pPr>
        <w:pStyle w:val="Heading1"/>
        <w:ind w:left="360"/>
        <w:rPr>
          <w:caps w:val="0"/>
        </w:rPr>
      </w:pPr>
      <w:bookmarkStart w:id="35" w:name="_Data"/>
      <w:bookmarkStart w:id="36" w:name="_Toc505348285"/>
      <w:bookmarkEnd w:id="35"/>
      <w:r>
        <w:rPr>
          <w:caps w:val="0"/>
        </w:rPr>
        <w:lastRenderedPageBreak/>
        <w:t>Data</w:t>
      </w:r>
      <w:bookmarkEnd w:id="36"/>
    </w:p>
    <w:p w:rsidR="00EF715E" w:rsidRDefault="00EF715E" w:rsidP="00EF715E">
      <w:r>
        <w:t>In this section, a brief summary of the news data used in this study is provided. An overview of the collection and filtering process is also discussed.</w:t>
      </w:r>
    </w:p>
    <w:p w:rsidR="00EF715E" w:rsidRDefault="00EF715E" w:rsidP="00EF715E">
      <w:r>
        <w:t>News from different online news sources were downloaded that belonged to the year 2017. All of the news were downloaded based upon the following seven keywords (category) in google. The keywords and the number of news articles are presented in the table below.</w:t>
      </w:r>
    </w:p>
    <w:p w:rsidR="00EF715E" w:rsidRDefault="00EF715E" w:rsidP="00EF715E">
      <w:pPr>
        <w:pStyle w:val="Caption"/>
        <w:keepNext/>
        <w:jc w:val="center"/>
      </w:pPr>
      <w:bookmarkStart w:id="37" w:name="_Toc505348256"/>
      <w:r>
        <w:t xml:space="preserve">Table </w:t>
      </w:r>
      <w:r>
        <w:fldChar w:fldCharType="begin"/>
      </w:r>
      <w:r>
        <w:instrText xml:space="preserve"> SEQ Table \* ARABIC </w:instrText>
      </w:r>
      <w:r>
        <w:fldChar w:fldCharType="separate"/>
      </w:r>
      <w:r w:rsidR="009F255E">
        <w:rPr>
          <w:noProof/>
        </w:rPr>
        <w:t>6</w:t>
      </w:r>
      <w:r>
        <w:fldChar w:fldCharType="end"/>
      </w:r>
      <w:r>
        <w:t>: Categories and number of news</w:t>
      </w:r>
      <w:bookmarkEnd w:id="37"/>
    </w:p>
    <w:tbl>
      <w:tblPr>
        <w:tblStyle w:val="TableGrid"/>
        <w:tblW w:w="8204" w:type="dxa"/>
        <w:tblInd w:w="-5" w:type="dxa"/>
        <w:tblLook w:val="04A0" w:firstRow="1" w:lastRow="0" w:firstColumn="1" w:lastColumn="0" w:noHBand="0" w:noVBand="1"/>
      </w:tblPr>
      <w:tblGrid>
        <w:gridCol w:w="566"/>
        <w:gridCol w:w="1588"/>
        <w:gridCol w:w="1004"/>
        <w:gridCol w:w="5046"/>
      </w:tblGrid>
      <w:tr w:rsidR="00EF715E" w:rsidTr="00EF715E">
        <w:trPr>
          <w:trHeight w:val="838"/>
        </w:trPr>
        <w:tc>
          <w:tcPr>
            <w:tcW w:w="566" w:type="dxa"/>
            <w:shd w:val="clear" w:color="auto" w:fill="D9D9D9" w:themeFill="background1" w:themeFillShade="D9"/>
          </w:tcPr>
          <w:p w:rsidR="00EF715E" w:rsidRPr="001A581A" w:rsidRDefault="00EF715E" w:rsidP="001A723E">
            <w:pPr>
              <w:pStyle w:val="ListParagraph"/>
              <w:ind w:left="0"/>
              <w:jc w:val="left"/>
              <w:rPr>
                <w:b/>
                <w:bCs/>
              </w:rPr>
            </w:pPr>
            <w:r w:rsidRPr="001A581A">
              <w:rPr>
                <w:b/>
                <w:bCs/>
              </w:rPr>
              <w:t>Sn.</w:t>
            </w:r>
          </w:p>
        </w:tc>
        <w:tc>
          <w:tcPr>
            <w:tcW w:w="1588" w:type="dxa"/>
            <w:shd w:val="clear" w:color="auto" w:fill="D9D9D9" w:themeFill="background1" w:themeFillShade="D9"/>
          </w:tcPr>
          <w:p w:rsidR="00EF715E" w:rsidRPr="001A581A" w:rsidRDefault="00EF715E" w:rsidP="001A723E">
            <w:pPr>
              <w:pStyle w:val="ListParagraph"/>
              <w:ind w:left="0"/>
              <w:jc w:val="left"/>
              <w:rPr>
                <w:b/>
                <w:bCs/>
              </w:rPr>
            </w:pPr>
            <w:r w:rsidRPr="001A581A">
              <w:rPr>
                <w:b/>
                <w:bCs/>
              </w:rPr>
              <w:t>Keyword (Category)</w:t>
            </w:r>
          </w:p>
        </w:tc>
        <w:tc>
          <w:tcPr>
            <w:tcW w:w="1004" w:type="dxa"/>
            <w:shd w:val="clear" w:color="auto" w:fill="D9D9D9" w:themeFill="background1" w:themeFillShade="D9"/>
          </w:tcPr>
          <w:p w:rsidR="00EF715E" w:rsidRPr="001A581A" w:rsidRDefault="00EF715E" w:rsidP="001A723E">
            <w:pPr>
              <w:pStyle w:val="ListParagraph"/>
              <w:ind w:left="0"/>
              <w:jc w:val="left"/>
              <w:rPr>
                <w:b/>
                <w:bCs/>
              </w:rPr>
            </w:pPr>
            <w:r>
              <w:rPr>
                <w:b/>
                <w:bCs/>
              </w:rPr>
              <w:t>No. of articles</w:t>
            </w:r>
          </w:p>
        </w:tc>
        <w:tc>
          <w:tcPr>
            <w:tcW w:w="5046" w:type="dxa"/>
            <w:shd w:val="clear" w:color="auto" w:fill="D9D9D9" w:themeFill="background1" w:themeFillShade="D9"/>
          </w:tcPr>
          <w:p w:rsidR="00EF715E" w:rsidRPr="001A581A" w:rsidRDefault="00EF715E" w:rsidP="001A723E">
            <w:pPr>
              <w:pStyle w:val="ListParagraph"/>
              <w:ind w:left="0"/>
              <w:jc w:val="left"/>
              <w:rPr>
                <w:b/>
                <w:bCs/>
              </w:rPr>
            </w:pPr>
            <w:r>
              <w:rPr>
                <w:b/>
                <w:bCs/>
              </w:rPr>
              <w:t>Visual representation of number of articles</w:t>
            </w:r>
          </w:p>
        </w:tc>
      </w:tr>
      <w:tr w:rsidR="00EF715E" w:rsidTr="001A723E">
        <w:trPr>
          <w:trHeight w:val="864"/>
        </w:trPr>
        <w:tc>
          <w:tcPr>
            <w:tcW w:w="566" w:type="dxa"/>
            <w:vAlign w:val="center"/>
          </w:tcPr>
          <w:p w:rsidR="00EF715E" w:rsidRDefault="00EF715E" w:rsidP="001A723E">
            <w:pPr>
              <w:pStyle w:val="ListParagraph"/>
              <w:ind w:left="0"/>
              <w:jc w:val="left"/>
            </w:pPr>
            <w:r>
              <w:t>1</w:t>
            </w:r>
          </w:p>
        </w:tc>
        <w:tc>
          <w:tcPr>
            <w:tcW w:w="1588" w:type="dxa"/>
            <w:vAlign w:val="center"/>
          </w:tcPr>
          <w:p w:rsidR="00EF715E" w:rsidRDefault="00EF715E" w:rsidP="001A723E">
            <w:pPr>
              <w:pStyle w:val="ListParagraph"/>
              <w:ind w:left="0"/>
              <w:jc w:val="left"/>
            </w:pPr>
            <w:r>
              <w:t>World Cup</w:t>
            </w:r>
          </w:p>
        </w:tc>
        <w:tc>
          <w:tcPr>
            <w:tcW w:w="1004" w:type="dxa"/>
            <w:vAlign w:val="center"/>
          </w:tcPr>
          <w:p w:rsidR="00EF715E" w:rsidRDefault="00EF715E" w:rsidP="001A723E">
            <w:pPr>
              <w:pStyle w:val="ListParagraph"/>
              <w:ind w:left="0"/>
              <w:jc w:val="center"/>
            </w:pPr>
            <w:r>
              <w:t>60</w:t>
            </w:r>
          </w:p>
        </w:tc>
        <w:tc>
          <w:tcPr>
            <w:tcW w:w="5046" w:type="dxa"/>
            <w:vMerge w:val="restart"/>
          </w:tcPr>
          <w:p w:rsidR="00EF715E" w:rsidRDefault="00EF715E" w:rsidP="001A723E">
            <w:pPr>
              <w:pStyle w:val="ListParagraph"/>
              <w:ind w:left="0"/>
            </w:pPr>
            <w:r w:rsidRPr="00337BD6">
              <w:rPr>
                <w:noProof/>
                <w:sz w:val="32"/>
                <w:szCs w:val="30"/>
              </w:rPr>
              <w:drawing>
                <wp:inline distT="0" distB="0" distL="0" distR="0" wp14:anchorId="2F10DFC4" wp14:editId="3565203F">
                  <wp:extent cx="3061970" cy="4239491"/>
                  <wp:effectExtent l="0" t="0" r="5080"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EF715E" w:rsidTr="001A723E">
        <w:trPr>
          <w:trHeight w:val="864"/>
        </w:trPr>
        <w:tc>
          <w:tcPr>
            <w:tcW w:w="566" w:type="dxa"/>
            <w:vAlign w:val="center"/>
          </w:tcPr>
          <w:p w:rsidR="00EF715E" w:rsidRDefault="00EF715E" w:rsidP="001A723E">
            <w:pPr>
              <w:pStyle w:val="ListParagraph"/>
              <w:ind w:left="0"/>
              <w:jc w:val="left"/>
            </w:pPr>
            <w:r>
              <w:t>2</w:t>
            </w:r>
          </w:p>
        </w:tc>
        <w:tc>
          <w:tcPr>
            <w:tcW w:w="1588" w:type="dxa"/>
            <w:vAlign w:val="center"/>
          </w:tcPr>
          <w:p w:rsidR="00EF715E" w:rsidRDefault="00EF715E" w:rsidP="001A723E">
            <w:pPr>
              <w:pStyle w:val="ListParagraph"/>
              <w:ind w:left="0"/>
              <w:jc w:val="left"/>
            </w:pPr>
            <w:r>
              <w:t>Wildlife Poaching</w:t>
            </w:r>
          </w:p>
        </w:tc>
        <w:tc>
          <w:tcPr>
            <w:tcW w:w="1004" w:type="dxa"/>
            <w:vAlign w:val="center"/>
          </w:tcPr>
          <w:p w:rsidR="00EF715E" w:rsidRDefault="00EF715E" w:rsidP="001A723E">
            <w:pPr>
              <w:pStyle w:val="ListParagraph"/>
              <w:ind w:left="0"/>
              <w:jc w:val="center"/>
            </w:pPr>
            <w:r>
              <w:t>35</w:t>
            </w:r>
          </w:p>
        </w:tc>
        <w:tc>
          <w:tcPr>
            <w:tcW w:w="5046" w:type="dxa"/>
            <w:vMerge/>
          </w:tcPr>
          <w:p w:rsidR="00EF715E" w:rsidRDefault="00EF715E" w:rsidP="001A723E">
            <w:pPr>
              <w:pStyle w:val="ListParagraph"/>
              <w:ind w:left="0"/>
            </w:pPr>
          </w:p>
        </w:tc>
      </w:tr>
      <w:tr w:rsidR="00EF715E" w:rsidTr="001A723E">
        <w:trPr>
          <w:trHeight w:val="864"/>
        </w:trPr>
        <w:tc>
          <w:tcPr>
            <w:tcW w:w="566" w:type="dxa"/>
            <w:vAlign w:val="center"/>
          </w:tcPr>
          <w:p w:rsidR="00EF715E" w:rsidRDefault="00EF715E" w:rsidP="001A723E">
            <w:pPr>
              <w:pStyle w:val="ListParagraph"/>
              <w:ind w:left="0"/>
              <w:jc w:val="left"/>
            </w:pPr>
            <w:r>
              <w:t>3</w:t>
            </w:r>
          </w:p>
        </w:tc>
        <w:tc>
          <w:tcPr>
            <w:tcW w:w="1588" w:type="dxa"/>
            <w:vAlign w:val="center"/>
          </w:tcPr>
          <w:p w:rsidR="00EF715E" w:rsidRDefault="00EF715E" w:rsidP="001A723E">
            <w:pPr>
              <w:pStyle w:val="ListParagraph"/>
              <w:ind w:left="0"/>
              <w:jc w:val="left"/>
            </w:pPr>
            <w:r>
              <w:t>Tornado</w:t>
            </w:r>
          </w:p>
        </w:tc>
        <w:tc>
          <w:tcPr>
            <w:tcW w:w="1004" w:type="dxa"/>
            <w:vAlign w:val="center"/>
          </w:tcPr>
          <w:p w:rsidR="00EF715E" w:rsidRDefault="00EF715E" w:rsidP="001A723E">
            <w:pPr>
              <w:pStyle w:val="ListParagraph"/>
              <w:ind w:left="0"/>
              <w:jc w:val="center"/>
            </w:pPr>
            <w:r>
              <w:t>84</w:t>
            </w:r>
          </w:p>
        </w:tc>
        <w:tc>
          <w:tcPr>
            <w:tcW w:w="5046" w:type="dxa"/>
            <w:vMerge/>
          </w:tcPr>
          <w:p w:rsidR="00EF715E" w:rsidRDefault="00EF715E" w:rsidP="001A723E">
            <w:pPr>
              <w:pStyle w:val="ListParagraph"/>
              <w:ind w:left="0"/>
            </w:pPr>
          </w:p>
        </w:tc>
      </w:tr>
      <w:tr w:rsidR="00EF715E" w:rsidTr="001A723E">
        <w:trPr>
          <w:trHeight w:val="864"/>
        </w:trPr>
        <w:tc>
          <w:tcPr>
            <w:tcW w:w="566" w:type="dxa"/>
            <w:vAlign w:val="center"/>
          </w:tcPr>
          <w:p w:rsidR="00EF715E" w:rsidRDefault="00EF715E" w:rsidP="001A723E">
            <w:pPr>
              <w:pStyle w:val="ListParagraph"/>
              <w:ind w:left="0"/>
              <w:jc w:val="left"/>
            </w:pPr>
            <w:r>
              <w:t>4</w:t>
            </w:r>
          </w:p>
        </w:tc>
        <w:tc>
          <w:tcPr>
            <w:tcW w:w="1588" w:type="dxa"/>
            <w:vAlign w:val="center"/>
          </w:tcPr>
          <w:p w:rsidR="00EF715E" w:rsidRDefault="00EF715E" w:rsidP="001A723E">
            <w:pPr>
              <w:pStyle w:val="ListParagraph"/>
              <w:ind w:left="0"/>
              <w:jc w:val="left"/>
            </w:pPr>
            <w:r>
              <w:t>Nuclear War</w:t>
            </w:r>
          </w:p>
        </w:tc>
        <w:tc>
          <w:tcPr>
            <w:tcW w:w="1004" w:type="dxa"/>
            <w:vAlign w:val="center"/>
          </w:tcPr>
          <w:p w:rsidR="00EF715E" w:rsidRDefault="00EF715E" w:rsidP="001A723E">
            <w:pPr>
              <w:pStyle w:val="ListParagraph"/>
              <w:ind w:left="0"/>
              <w:jc w:val="center"/>
            </w:pPr>
            <w:r>
              <w:t>46</w:t>
            </w:r>
          </w:p>
        </w:tc>
        <w:tc>
          <w:tcPr>
            <w:tcW w:w="5046" w:type="dxa"/>
            <w:vMerge/>
          </w:tcPr>
          <w:p w:rsidR="00EF715E" w:rsidRDefault="00EF715E" w:rsidP="001A723E">
            <w:pPr>
              <w:pStyle w:val="ListParagraph"/>
              <w:ind w:left="0"/>
            </w:pPr>
          </w:p>
        </w:tc>
      </w:tr>
      <w:tr w:rsidR="00EF715E" w:rsidTr="001A723E">
        <w:trPr>
          <w:trHeight w:val="864"/>
        </w:trPr>
        <w:tc>
          <w:tcPr>
            <w:tcW w:w="566" w:type="dxa"/>
            <w:vAlign w:val="center"/>
          </w:tcPr>
          <w:p w:rsidR="00EF715E" w:rsidRDefault="00EF715E" w:rsidP="001A723E">
            <w:pPr>
              <w:pStyle w:val="ListParagraph"/>
              <w:ind w:left="0"/>
              <w:jc w:val="left"/>
            </w:pPr>
            <w:r>
              <w:t>5</w:t>
            </w:r>
          </w:p>
        </w:tc>
        <w:tc>
          <w:tcPr>
            <w:tcW w:w="1588" w:type="dxa"/>
            <w:vAlign w:val="center"/>
          </w:tcPr>
          <w:p w:rsidR="00EF715E" w:rsidRDefault="00EF715E" w:rsidP="001A723E">
            <w:pPr>
              <w:pStyle w:val="ListParagraph"/>
              <w:ind w:left="0"/>
              <w:jc w:val="left"/>
            </w:pPr>
            <w:r>
              <w:t>Election</w:t>
            </w:r>
          </w:p>
        </w:tc>
        <w:tc>
          <w:tcPr>
            <w:tcW w:w="1004" w:type="dxa"/>
            <w:vAlign w:val="center"/>
          </w:tcPr>
          <w:p w:rsidR="00EF715E" w:rsidRDefault="00EF715E" w:rsidP="001A723E">
            <w:pPr>
              <w:pStyle w:val="ListParagraph"/>
              <w:ind w:left="0"/>
              <w:jc w:val="center"/>
            </w:pPr>
            <w:r>
              <w:t>98</w:t>
            </w:r>
          </w:p>
        </w:tc>
        <w:tc>
          <w:tcPr>
            <w:tcW w:w="5046" w:type="dxa"/>
            <w:vMerge/>
          </w:tcPr>
          <w:p w:rsidR="00EF715E" w:rsidRDefault="00EF715E" w:rsidP="001A723E">
            <w:pPr>
              <w:pStyle w:val="ListParagraph"/>
              <w:ind w:left="0"/>
            </w:pPr>
          </w:p>
        </w:tc>
      </w:tr>
      <w:tr w:rsidR="00EF715E" w:rsidTr="001A723E">
        <w:trPr>
          <w:trHeight w:val="864"/>
        </w:trPr>
        <w:tc>
          <w:tcPr>
            <w:tcW w:w="566" w:type="dxa"/>
            <w:vAlign w:val="center"/>
          </w:tcPr>
          <w:p w:rsidR="00EF715E" w:rsidRDefault="00EF715E" w:rsidP="001A723E">
            <w:pPr>
              <w:pStyle w:val="ListParagraph"/>
              <w:ind w:left="0"/>
              <w:jc w:val="left"/>
            </w:pPr>
            <w:r>
              <w:t>6</w:t>
            </w:r>
          </w:p>
        </w:tc>
        <w:tc>
          <w:tcPr>
            <w:tcW w:w="1588" w:type="dxa"/>
            <w:vAlign w:val="center"/>
          </w:tcPr>
          <w:p w:rsidR="00EF715E" w:rsidRDefault="00EF715E" w:rsidP="001A723E">
            <w:pPr>
              <w:pStyle w:val="ListParagraph"/>
              <w:ind w:left="0"/>
              <w:jc w:val="left"/>
            </w:pPr>
            <w:r>
              <w:t>Ebola</w:t>
            </w:r>
          </w:p>
        </w:tc>
        <w:tc>
          <w:tcPr>
            <w:tcW w:w="1004" w:type="dxa"/>
            <w:vAlign w:val="center"/>
          </w:tcPr>
          <w:p w:rsidR="00EF715E" w:rsidRDefault="00EF715E" w:rsidP="001A723E">
            <w:pPr>
              <w:pStyle w:val="ListParagraph"/>
              <w:ind w:left="0"/>
              <w:jc w:val="center"/>
            </w:pPr>
            <w:r>
              <w:t>91</w:t>
            </w:r>
          </w:p>
        </w:tc>
        <w:tc>
          <w:tcPr>
            <w:tcW w:w="5046" w:type="dxa"/>
            <w:vMerge/>
          </w:tcPr>
          <w:p w:rsidR="00EF715E" w:rsidRDefault="00EF715E" w:rsidP="001A723E">
            <w:pPr>
              <w:pStyle w:val="ListParagraph"/>
              <w:ind w:left="0"/>
            </w:pPr>
          </w:p>
        </w:tc>
      </w:tr>
      <w:tr w:rsidR="00EF715E" w:rsidTr="001A723E">
        <w:trPr>
          <w:trHeight w:val="864"/>
        </w:trPr>
        <w:tc>
          <w:tcPr>
            <w:tcW w:w="566" w:type="dxa"/>
            <w:vAlign w:val="center"/>
          </w:tcPr>
          <w:p w:rsidR="00EF715E" w:rsidRDefault="00EF715E" w:rsidP="001A723E">
            <w:pPr>
              <w:pStyle w:val="ListParagraph"/>
              <w:ind w:left="0"/>
              <w:jc w:val="left"/>
            </w:pPr>
            <w:r>
              <w:t>7</w:t>
            </w:r>
          </w:p>
        </w:tc>
        <w:tc>
          <w:tcPr>
            <w:tcW w:w="1588" w:type="dxa"/>
            <w:vAlign w:val="center"/>
          </w:tcPr>
          <w:p w:rsidR="00EF715E" w:rsidRDefault="00EF715E" w:rsidP="001A723E">
            <w:pPr>
              <w:pStyle w:val="ListParagraph"/>
              <w:ind w:left="0"/>
              <w:jc w:val="left"/>
            </w:pPr>
            <w:r>
              <w:t>Deforestation</w:t>
            </w:r>
          </w:p>
        </w:tc>
        <w:tc>
          <w:tcPr>
            <w:tcW w:w="1004" w:type="dxa"/>
            <w:vAlign w:val="center"/>
          </w:tcPr>
          <w:p w:rsidR="00EF715E" w:rsidRDefault="00EF715E" w:rsidP="001A723E">
            <w:pPr>
              <w:pStyle w:val="ListParagraph"/>
              <w:ind w:left="0"/>
              <w:jc w:val="center"/>
            </w:pPr>
            <w:r>
              <w:t>98</w:t>
            </w:r>
          </w:p>
        </w:tc>
        <w:tc>
          <w:tcPr>
            <w:tcW w:w="5046" w:type="dxa"/>
            <w:vMerge/>
          </w:tcPr>
          <w:p w:rsidR="00EF715E" w:rsidRDefault="00EF715E" w:rsidP="001A723E">
            <w:pPr>
              <w:pStyle w:val="ListParagraph"/>
              <w:ind w:left="0"/>
            </w:pPr>
          </w:p>
        </w:tc>
      </w:tr>
      <w:tr w:rsidR="00EF715E" w:rsidTr="001A723E">
        <w:trPr>
          <w:trHeight w:val="364"/>
        </w:trPr>
        <w:tc>
          <w:tcPr>
            <w:tcW w:w="566" w:type="dxa"/>
          </w:tcPr>
          <w:p w:rsidR="00EF715E" w:rsidRDefault="00EF715E" w:rsidP="001A723E">
            <w:pPr>
              <w:pStyle w:val="ListParagraph"/>
              <w:ind w:left="0"/>
            </w:pPr>
          </w:p>
        </w:tc>
        <w:tc>
          <w:tcPr>
            <w:tcW w:w="1588" w:type="dxa"/>
          </w:tcPr>
          <w:p w:rsidR="00EF715E" w:rsidRPr="0063787B" w:rsidRDefault="00EF715E" w:rsidP="001A723E">
            <w:pPr>
              <w:pStyle w:val="ListParagraph"/>
              <w:ind w:left="0"/>
              <w:rPr>
                <w:b/>
                <w:bCs/>
              </w:rPr>
            </w:pPr>
            <w:r w:rsidRPr="0063787B">
              <w:rPr>
                <w:b/>
                <w:bCs/>
              </w:rPr>
              <w:t>Total</w:t>
            </w:r>
          </w:p>
        </w:tc>
        <w:tc>
          <w:tcPr>
            <w:tcW w:w="1004" w:type="dxa"/>
          </w:tcPr>
          <w:p w:rsidR="00EF715E" w:rsidRPr="0063787B" w:rsidRDefault="00EF715E" w:rsidP="001A723E">
            <w:pPr>
              <w:pStyle w:val="ListParagraph"/>
              <w:ind w:left="0"/>
              <w:jc w:val="center"/>
              <w:rPr>
                <w:b/>
                <w:bCs/>
              </w:rPr>
            </w:pPr>
            <w:r w:rsidRPr="0063787B">
              <w:rPr>
                <w:b/>
                <w:bCs/>
              </w:rPr>
              <w:t>512</w:t>
            </w:r>
          </w:p>
        </w:tc>
        <w:tc>
          <w:tcPr>
            <w:tcW w:w="5046" w:type="dxa"/>
            <w:vMerge/>
          </w:tcPr>
          <w:p w:rsidR="00EF715E" w:rsidRPr="0063787B" w:rsidRDefault="00EF715E" w:rsidP="001A723E">
            <w:pPr>
              <w:pStyle w:val="ListParagraph"/>
              <w:ind w:left="0"/>
              <w:rPr>
                <w:b/>
                <w:bCs/>
              </w:rPr>
            </w:pPr>
          </w:p>
        </w:tc>
      </w:tr>
    </w:tbl>
    <w:p w:rsidR="00EF715E" w:rsidRPr="00B033AB" w:rsidRDefault="00EF715E" w:rsidP="00EF715E">
      <w:pPr>
        <w:pStyle w:val="ListParagraph"/>
      </w:pPr>
    </w:p>
    <w:p w:rsidR="00EF715E" w:rsidRPr="00411C50" w:rsidRDefault="00EF715E" w:rsidP="00EF715E">
      <w:r>
        <w:t xml:space="preserve">The articles were downloaded by automatizing the process by writing scripts in python. The scripts are included in the appendix section. Newspaper3k python package was used for downloading the articles. The package can be accessed on GitHub at </w:t>
      </w:r>
      <w:r w:rsidRPr="00F207F4">
        <w:rPr>
          <w:i/>
          <w:iCs/>
        </w:rPr>
        <w:lastRenderedPageBreak/>
        <w:t>https://github.com/codelucas/newspaper</w:t>
      </w:r>
      <w:r>
        <w:t xml:space="preserve">. The articles were sampled to check if they had any anomaly. Significant number of files less than 3Kb contained artefacts or were empty. These articles were filtered. Also, files larger than 8Kb were filtered as geoparsing API header had limitation of 8Kb in size. The above table shows the numbers of articles that persisted after filtered.  Samples of the downloaded news articles are included in the appendix. It is to be noted that although the news articles are downloaded based on several categories, these are feed into topic modelling algorithms without any annotations. The categories are used only for </w:t>
      </w:r>
      <w:r w:rsidR="00667D5F">
        <w:t>making comparisons between news collection, topics and geovisualizations.</w:t>
      </w:r>
      <w:r>
        <w:t xml:space="preserve"> </w:t>
      </w:r>
    </w:p>
    <w:p w:rsidR="00667D5F" w:rsidRDefault="00667D5F">
      <w:pPr>
        <w:spacing w:before="0" w:after="160" w:line="259" w:lineRule="auto"/>
        <w:jc w:val="left"/>
        <w:rPr>
          <w:rFonts w:eastAsiaTheme="majorEastAsia" w:cstheme="majorBidi"/>
          <w:b/>
          <w:sz w:val="32"/>
          <w:szCs w:val="32"/>
        </w:rPr>
      </w:pPr>
      <w:r>
        <w:rPr>
          <w:caps/>
        </w:rPr>
        <w:br w:type="page"/>
      </w:r>
    </w:p>
    <w:p w:rsidR="00411C50" w:rsidRDefault="00411C50" w:rsidP="00523BA3">
      <w:pPr>
        <w:pStyle w:val="Heading1"/>
        <w:ind w:left="360"/>
        <w:rPr>
          <w:caps w:val="0"/>
        </w:rPr>
      </w:pPr>
      <w:bookmarkStart w:id="38" w:name="_Toc505348286"/>
      <w:r>
        <w:rPr>
          <w:caps w:val="0"/>
        </w:rPr>
        <w:lastRenderedPageBreak/>
        <w:t>Methodology</w:t>
      </w:r>
      <w:bookmarkEnd w:id="38"/>
    </w:p>
    <w:p w:rsidR="00411C50" w:rsidRDefault="00FD6089" w:rsidP="00411C50">
      <w:r>
        <w:t xml:space="preserve">This section elaborates on the process that initiates from collection of the online news articles to geovisualization of the articles in the form of interactive maps. The theoretical background of the methodologies applied here are discussed in </w:t>
      </w:r>
      <w:hyperlink w:anchor="_Theoretical_review" w:history="1">
        <w:r w:rsidRPr="00706FF5">
          <w:t>chapter</w:t>
        </w:r>
        <w:r w:rsidR="00706FF5" w:rsidRPr="00706FF5">
          <w:t xml:space="preserve"> 2: theoretical review</w:t>
        </w:r>
      </w:hyperlink>
      <w:r w:rsidR="00706FF5">
        <w:t xml:space="preserve">. </w:t>
      </w:r>
      <w:r w:rsidR="008B19C0">
        <w:t>A chart of overall methodology is presented in the figure below.</w:t>
      </w:r>
    </w:p>
    <w:p w:rsidR="008B19C0" w:rsidRDefault="008B19C0" w:rsidP="008B19C0">
      <w:pPr>
        <w:keepNext/>
        <w:jc w:val="center"/>
      </w:pPr>
      <w:r>
        <w:rPr>
          <w:noProof/>
          <w:lang w:bidi="ne-NP"/>
        </w:rPr>
        <w:drawing>
          <wp:inline distT="0" distB="0" distL="0" distR="0">
            <wp:extent cx="4810125" cy="5925187"/>
            <wp:effectExtent l="19050" t="19050" r="9525" b="184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thodology_v2.jpg"/>
                    <pic:cNvPicPr/>
                  </pic:nvPicPr>
                  <pic:blipFill rotWithShape="1">
                    <a:blip r:embed="rId16">
                      <a:extLst>
                        <a:ext uri="{28A0092B-C50C-407E-A947-70E740481C1C}">
                          <a14:useLocalDpi xmlns:a14="http://schemas.microsoft.com/office/drawing/2010/main" val="0"/>
                        </a:ext>
                      </a:extLst>
                    </a:blip>
                    <a:srcRect t="14721"/>
                    <a:stretch/>
                  </pic:blipFill>
                  <pic:spPr bwMode="auto">
                    <a:xfrm>
                      <a:off x="0" y="0"/>
                      <a:ext cx="4817348" cy="5934084"/>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8B19C0" w:rsidRPr="00411C50" w:rsidRDefault="008B19C0" w:rsidP="008B19C0">
      <w:pPr>
        <w:pStyle w:val="Caption"/>
        <w:jc w:val="center"/>
      </w:pPr>
      <w:bookmarkStart w:id="39" w:name="_Toc505348240"/>
      <w:r>
        <w:t xml:space="preserve">Figure </w:t>
      </w:r>
      <w:r>
        <w:fldChar w:fldCharType="begin"/>
      </w:r>
      <w:r>
        <w:instrText xml:space="preserve"> SEQ Figure \* ARABIC </w:instrText>
      </w:r>
      <w:r>
        <w:fldChar w:fldCharType="separate"/>
      </w:r>
      <w:r w:rsidR="009F255E">
        <w:rPr>
          <w:noProof/>
        </w:rPr>
        <w:t>5</w:t>
      </w:r>
      <w:r>
        <w:fldChar w:fldCharType="end"/>
      </w:r>
      <w:r>
        <w:t>: Chart of Overall Methodology</w:t>
      </w:r>
      <w:bookmarkEnd w:id="39"/>
    </w:p>
    <w:p w:rsidR="008B19C0" w:rsidRDefault="008B19C0" w:rsidP="00C81C10">
      <w:pPr>
        <w:pStyle w:val="Heading2"/>
      </w:pPr>
    </w:p>
    <w:p w:rsidR="00C81C10" w:rsidRDefault="00C81C10" w:rsidP="00C81C10">
      <w:pPr>
        <w:pStyle w:val="Heading2"/>
      </w:pPr>
      <w:bookmarkStart w:id="40" w:name="_Toc505348287"/>
      <w:r>
        <w:t xml:space="preserve">5.1 </w:t>
      </w:r>
      <w:r w:rsidR="00061B33">
        <w:t xml:space="preserve">Building Corpus </w:t>
      </w:r>
      <w:r w:rsidR="00D2719D">
        <w:t>of</w:t>
      </w:r>
      <w:r w:rsidR="00061B33">
        <w:t xml:space="preserve"> News Articles</w:t>
      </w:r>
      <w:bookmarkEnd w:id="40"/>
    </w:p>
    <w:p w:rsidR="00573123" w:rsidRDefault="009D5A0F" w:rsidP="009D5A0F">
      <w:r>
        <w:t>Thi</w:t>
      </w:r>
      <w:r w:rsidR="00C665FF">
        <w:t>s procedure</w:t>
      </w:r>
      <w:r w:rsidR="00061B33">
        <w:t xml:space="preserve"> of collection and filtration of news articles</w:t>
      </w:r>
      <w:r w:rsidR="00C665FF">
        <w:t xml:space="preserve"> is explained in </w:t>
      </w:r>
      <w:hyperlink w:anchor="_Data" w:history="1">
        <w:r w:rsidRPr="009D5A0F">
          <w:t>Chapter 4: Data</w:t>
        </w:r>
      </w:hyperlink>
      <w:r>
        <w:t>.</w:t>
      </w:r>
      <w:r w:rsidR="00061B33">
        <w:t xml:space="preserve"> Once done through this process, we already have a corpus suitable for our study. In our study, we perform topic modelling using Latent Dirichlet Allocation (LDA) algorithm which is an unsupervised learning algorithm. Hence, the news articles are not annotated based upon their category. The necessity of building our own corpus is well expressed in </w:t>
      </w:r>
      <w:r w:rsidR="00061B33">
        <w:fldChar w:fldCharType="begin" w:fldLock="1"/>
      </w:r>
      <w:r w:rsidR="00061B33">
        <w:instrText>ADDIN CSL_CITATION { "citationItems" : [ { "id" : "ITEM-1", "itemData" : { "DOI" : "doi:10.1201/9781420085938-c7", "ISBN" : "978-1-4200-8592-1", "author" : [ { "dropping-particle" : "", "family" : "Xiao", "given" : "Richard", "non-dropping-particle" : "", "parse-names" : false, "suffix" : "" } ], "container-title" : "The handbook of Natural Language Processing", "id" : "ITEM-1", "issued" : { "date-parts" : [ [ "2010" ] ] }, "page" : "147-165", "title" : "7 - Corpus Creation", "type" : "article-journal" }, "uris" : [ "http://www.mendeley.com/documents/?uuid=9d79ed33-f9bc-4fd8-8d13-070bb4980527" ] } ], "mendeley" : { "formattedCitation" : "(Xiao, 2010)", "plainTextFormattedCitation" : "(Xiao, 2010)", "previouslyFormattedCitation" : "(Xiao, 2010)" }, "properties" : {  }, "schema" : "https://github.com/citation-style-language/schema/raw/master/csl-citation.json" }</w:instrText>
      </w:r>
      <w:r w:rsidR="00061B33">
        <w:fldChar w:fldCharType="separate"/>
      </w:r>
      <w:r w:rsidR="00061B33" w:rsidRPr="00A5754C">
        <w:rPr>
          <w:noProof/>
        </w:rPr>
        <w:t>(Xiao, 2010)</w:t>
      </w:r>
      <w:r w:rsidR="00061B33">
        <w:fldChar w:fldCharType="end"/>
      </w:r>
      <w:r w:rsidR="00061B33">
        <w:t xml:space="preserve"> which states that although there exits thousands of corpus, these are created for certain research purposes and most are not available publicly. </w:t>
      </w:r>
      <w:r w:rsidR="00D2719D">
        <w:t xml:space="preserve">It is one of the most time consuming and costly process in text mining. </w:t>
      </w:r>
      <w:r w:rsidR="00061B33">
        <w:t xml:space="preserve">  </w:t>
      </w:r>
    </w:p>
    <w:p w:rsidR="00C81C10" w:rsidRDefault="009D5A0F" w:rsidP="009D5A0F">
      <w:r>
        <w:t xml:space="preserve">  </w:t>
      </w:r>
    </w:p>
    <w:p w:rsidR="00793EB6" w:rsidRDefault="00C81C10" w:rsidP="00301162">
      <w:pPr>
        <w:pStyle w:val="Heading2"/>
      </w:pPr>
      <w:bookmarkStart w:id="41" w:name="_Toc505348288"/>
      <w:r>
        <w:t>5</w:t>
      </w:r>
      <w:r w:rsidR="00301162">
        <w:t>.</w:t>
      </w:r>
      <w:r>
        <w:t>2</w:t>
      </w:r>
      <w:r w:rsidR="00301162">
        <w:t xml:space="preserve"> </w:t>
      </w:r>
      <w:r w:rsidR="005603DA">
        <w:t>Preprocessing Corpus of News Articles</w:t>
      </w:r>
      <w:bookmarkEnd w:id="41"/>
    </w:p>
    <w:p w:rsidR="0015179D" w:rsidRDefault="005603DA" w:rsidP="005603DA">
      <w:r>
        <w:t xml:space="preserve">Before any textual data is fed into a topic modelling algorithm, it must be preprocessed in order to get </w:t>
      </w:r>
      <w:r w:rsidR="0015179D">
        <w:t xml:space="preserve">rational results. This is fairly expressed in the saying, “Garbage in, Garbage out”. In fact, it is one of the most time consuming process after the data has been collected. The quality of the results is highly sensitive to the preprocessing steps. Preprocessing of the corpus involves several Natural Language Processing (NLP) tasks. In this study, Spacy was used for preprocessing. The rational for choosing Spacy is explained in </w:t>
      </w:r>
      <w:hyperlink w:anchor="_2.2.2_Software_Implementations" w:history="1">
        <w:r w:rsidR="0015179D" w:rsidRPr="0015179D">
          <w:t>Section 2.2.2: Software Implementation</w:t>
        </w:r>
      </w:hyperlink>
      <w:r w:rsidR="0015179D">
        <w:t>. The following preprocessing were applied to the corpus of the news articles.</w:t>
      </w:r>
    </w:p>
    <w:p w:rsidR="00A55837" w:rsidRDefault="00A55837" w:rsidP="001D683C">
      <w:pPr>
        <w:pStyle w:val="ListParagraph"/>
        <w:numPr>
          <w:ilvl w:val="0"/>
          <w:numId w:val="13"/>
        </w:numPr>
      </w:pPr>
      <w:r>
        <w:t>Tokenization</w:t>
      </w:r>
    </w:p>
    <w:p w:rsidR="00320574" w:rsidRDefault="00A55837" w:rsidP="00A55837">
      <w:pPr>
        <w:pStyle w:val="ListParagraph"/>
      </w:pPr>
      <w:r>
        <w:t xml:space="preserve">Tokenization is the process of segmenting a document into individual word, punctuations, symbols, etc. </w:t>
      </w:r>
      <w:r w:rsidR="00FB7CB2">
        <w:t>Tokenization is based upon series of tokenization rules.</w:t>
      </w:r>
      <w:r w:rsidR="00283D14">
        <w:t xml:space="preserve"> These rules dictate when to split the words and when to preserve them.</w:t>
      </w:r>
    </w:p>
    <w:p w:rsidR="00EA4127" w:rsidRDefault="00EA4127" w:rsidP="00A55837">
      <w:pPr>
        <w:pStyle w:val="ListParagraph"/>
      </w:pPr>
    </w:p>
    <w:p w:rsidR="00320574" w:rsidRDefault="00320574" w:rsidP="00A55837">
      <w:pPr>
        <w:pStyle w:val="ListParagraph"/>
      </w:pPr>
      <w:r>
        <w:t xml:space="preserve">Example </w:t>
      </w:r>
      <w:r w:rsidR="00EA4127">
        <w:t>document</w:t>
      </w:r>
      <w:r>
        <w:t>:</w:t>
      </w:r>
    </w:p>
    <w:p w:rsidR="00A55837" w:rsidRDefault="00320574" w:rsidP="00A55837">
      <w:pPr>
        <w:pStyle w:val="ListParagraph"/>
      </w:pPr>
      <w:r>
        <w:rPr>
          <w:i/>
          <w:iCs/>
        </w:rPr>
        <w:t>“</w:t>
      </w:r>
      <w:r w:rsidRPr="00320574">
        <w:rPr>
          <w:i/>
          <w:iCs/>
        </w:rPr>
        <w:t>One of the measures introduced by lawmakers would remove conservation protection from 1.2 million hectares of the Amazon forest, an area larger than Jamaica. U.K. has made expressed its resentment to this decision</w:t>
      </w:r>
      <w:r w:rsidRPr="00320574">
        <w:t>.</w:t>
      </w:r>
      <w:r>
        <w:t>”</w:t>
      </w:r>
    </w:p>
    <w:p w:rsidR="00EA4127" w:rsidRDefault="00EA4127" w:rsidP="00A55837">
      <w:pPr>
        <w:pStyle w:val="ListParagraph"/>
      </w:pPr>
    </w:p>
    <w:p w:rsidR="00320574" w:rsidRDefault="00320574" w:rsidP="00A55837">
      <w:pPr>
        <w:pStyle w:val="ListParagraph"/>
      </w:pPr>
      <w:r>
        <w:t xml:space="preserve">Tokenized </w:t>
      </w:r>
      <w:r w:rsidR="00EA4127">
        <w:t>document</w:t>
      </w:r>
      <w:r>
        <w:t>:</w:t>
      </w:r>
    </w:p>
    <w:p w:rsidR="00320574" w:rsidRDefault="00320574" w:rsidP="00320574">
      <w:pPr>
        <w:pStyle w:val="ListParagraph"/>
        <w:rPr>
          <w:i/>
          <w:iCs/>
        </w:rPr>
      </w:pPr>
      <w:r w:rsidRPr="00320574">
        <w:rPr>
          <w:i/>
          <w:iCs/>
        </w:rPr>
        <w:lastRenderedPageBreak/>
        <w:t>[One, of, the, measures, introduced, by, lawmakers, would, remove, conservation, protection, from, 1.2, million, hectares, of, the, Amazon, forest</w:t>
      </w:r>
      <w:proofErr w:type="gramStart"/>
      <w:r w:rsidRPr="00320574">
        <w:rPr>
          <w:i/>
          <w:iCs/>
        </w:rPr>
        <w:t>, ,</w:t>
      </w:r>
      <w:proofErr w:type="gramEnd"/>
      <w:r w:rsidRPr="00320574">
        <w:rPr>
          <w:i/>
          <w:iCs/>
        </w:rPr>
        <w:t>, an, area, larger, than, Jamaica, ., U.K., has, made, expressed, its, resentment, to, his, decision, .]</w:t>
      </w:r>
    </w:p>
    <w:p w:rsidR="00FB7CB2" w:rsidRPr="00FB7CB2" w:rsidRDefault="00FB7CB2" w:rsidP="00320574">
      <w:pPr>
        <w:pStyle w:val="ListParagraph"/>
      </w:pPr>
      <w:r>
        <w:t>It can be observed that words such as U.K and number 1.2 are preserved based upon the tokenization rule</w:t>
      </w:r>
      <w:r w:rsidR="00EB1E39">
        <w:t>s</w:t>
      </w:r>
      <w:r>
        <w:t xml:space="preserve">. </w:t>
      </w:r>
    </w:p>
    <w:p w:rsidR="00320574" w:rsidRDefault="00320574" w:rsidP="00320574">
      <w:pPr>
        <w:pStyle w:val="ListParagraph"/>
      </w:pPr>
    </w:p>
    <w:p w:rsidR="001D683C" w:rsidRDefault="001D683C" w:rsidP="001D683C">
      <w:pPr>
        <w:pStyle w:val="ListParagraph"/>
        <w:numPr>
          <w:ilvl w:val="0"/>
          <w:numId w:val="13"/>
        </w:numPr>
      </w:pPr>
      <w:r>
        <w:t>Text Lemmatization</w:t>
      </w:r>
    </w:p>
    <w:p w:rsidR="005E1266" w:rsidRDefault="001D683C" w:rsidP="001D683C">
      <w:pPr>
        <w:pStyle w:val="ListParagraph"/>
      </w:pPr>
      <w:r>
        <w:t>Lemmatization converts the words into its canonical or citation form</w:t>
      </w:r>
      <w:r>
        <w:fldChar w:fldCharType="begin" w:fldLock="1"/>
      </w:r>
      <w:r>
        <w:instrText>ADDIN CSL_CITATION { "citationItems" : [ { "id" : "ITEM-1", "itemData" : { "DOI" : "10.1097/00004770-200204000-00018", "ISBN" : "9780596516499", "ISSN" : "00992399", "PMID" : "12043876", "abstract" : "This book offers a highly accessible introduction to natural language processing, the field that supports a variety of language technologies, from predictive text and email filtering to automatic summarization and translation. With it, you'll learn how to write Python programs that work with large collections of unstructured text. You'll access richly annotated datasets using a comprehensive range of linguistic data structures, and you'll understand the main algorithms for analyzing the content and structure of written communication. Packed with examples and exercises, Natural Language Processing with Python will help you:Extract information from unstructured text, either to guess the topic or identify \"named entities\" Analyze linguistic structure in text, including parsing and semantic analysis Access popular linguistic databases, including WordNet and treebanks Integrate techniques drawn from fields as diverse as linguistics and artificial intelligence This book will help you gain practical skills in natural language processing using the Python programming language and the Natural Language Toolkit (NLTK) open source library. If you're interested in developing web applications, analyzing multilingual news sources, or documenting endangered languages - or if you're simply curious to have a programmer's perspective on how human language works - you'll find Natural Language Processing with Python both fascinating and immensely useful.",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container-title" : "Text", "id" : "ITEM-1", "issued" : { "date-parts" : [ [ "2009" ] ] }, "number-of-pages" : "479", "title" : "Natural Language Processing with Python", "type" : "book", "volume" : "43" }, "uris" : [ "http://www.mendeley.com/documents/?uuid=ca24391f-7e2a-4660-a41a-65b680bdf71a" ] } ], "mendeley" : { "formattedCitation" : "(Bird, Klein, &amp; Loper, 2009)", "plainTextFormattedCitation" : "(Bird, Klein, &amp; Loper, 2009)", "previouslyFormattedCitation" : "(Bird, Klein, &amp; Loper, 2009)" }, "properties" : {  }, "schema" : "https://github.com/citation-style-language/schema/raw/master/csl-citation.json" }</w:instrText>
      </w:r>
      <w:r>
        <w:fldChar w:fldCharType="separate"/>
      </w:r>
      <w:r w:rsidRPr="004A32C3">
        <w:rPr>
          <w:noProof/>
        </w:rPr>
        <w:t>(Bird, Klein, &amp; Loper, 2009)</w:t>
      </w:r>
      <w:r>
        <w:fldChar w:fldCharType="end"/>
      </w:r>
      <w:r w:rsidR="005E1266">
        <w:t xml:space="preserve">. </w:t>
      </w:r>
    </w:p>
    <w:p w:rsidR="005E1266" w:rsidRDefault="005E1266" w:rsidP="001D683C">
      <w:pPr>
        <w:pStyle w:val="ListParagraph"/>
      </w:pPr>
      <w:r>
        <w:t xml:space="preserve">The lemmatized form of sentence mentioned in above example is presented </w:t>
      </w:r>
      <w:r w:rsidR="00EA4127">
        <w:t>below.</w:t>
      </w:r>
    </w:p>
    <w:p w:rsidR="00EA4127" w:rsidRDefault="00EA4127" w:rsidP="001D683C">
      <w:pPr>
        <w:pStyle w:val="ListParagraph"/>
      </w:pPr>
    </w:p>
    <w:p w:rsidR="005E1266" w:rsidRDefault="005E1266" w:rsidP="001D683C">
      <w:pPr>
        <w:pStyle w:val="ListParagraph"/>
      </w:pPr>
      <w:r>
        <w:t xml:space="preserve">Lemmatized </w:t>
      </w:r>
      <w:r w:rsidR="00EA4127">
        <w:t>document</w:t>
      </w:r>
      <w:r>
        <w:t>:</w:t>
      </w:r>
    </w:p>
    <w:p w:rsidR="005E1266" w:rsidRPr="005E1266" w:rsidRDefault="005E1266" w:rsidP="005E1266">
      <w:pPr>
        <w:pStyle w:val="ListParagraph"/>
        <w:rPr>
          <w:i/>
          <w:iCs/>
        </w:rPr>
      </w:pPr>
      <w:r w:rsidRPr="005E1266">
        <w:rPr>
          <w:i/>
          <w:iCs/>
        </w:rPr>
        <w:t>['one', 'of', 'the', 'measure', 'introduce', 'by', 'lawmaker', 'would', 'remove', 'conservation', 'protection', 'from', '1.2', 'million', 'hectare', 'of', 'the', 'amazon',</w:t>
      </w:r>
    </w:p>
    <w:p w:rsidR="005E1266" w:rsidRPr="005E1266" w:rsidRDefault="005E1266" w:rsidP="005E1266">
      <w:pPr>
        <w:pStyle w:val="ListParagraph"/>
        <w:rPr>
          <w:i/>
          <w:iCs/>
        </w:rPr>
      </w:pPr>
      <w:r w:rsidRPr="005E1266">
        <w:rPr>
          <w:i/>
          <w:iCs/>
        </w:rPr>
        <w:t xml:space="preserve"> 'forest', ',', 'an', 'area', 'large', 'than', 'jamaica', '.', 'u.k.', 'have', 'make', 'express', '-PRON-', 'resentment', 'to', 'this', 'decision', '.']</w:t>
      </w:r>
      <w:r w:rsidR="008A0D09" w:rsidRPr="005E1266">
        <w:rPr>
          <w:i/>
          <w:iCs/>
        </w:rPr>
        <w:t xml:space="preserve"> </w:t>
      </w:r>
    </w:p>
    <w:p w:rsidR="00EA4127" w:rsidRDefault="001D683C" w:rsidP="001D683C">
      <w:pPr>
        <w:pStyle w:val="ListParagraph"/>
      </w:pPr>
      <w:r>
        <w:t xml:space="preserve"> </w:t>
      </w:r>
    </w:p>
    <w:p w:rsidR="001D683C" w:rsidRDefault="00962C4A" w:rsidP="001D683C">
      <w:pPr>
        <w:pStyle w:val="ListParagraph"/>
      </w:pPr>
      <w:r>
        <w:t>These words are lemmatized</w:t>
      </w:r>
      <w:r w:rsidR="00EA4127">
        <w:t xml:space="preserve"> because</w:t>
      </w:r>
      <w:r>
        <w:t xml:space="preserve"> words such as </w:t>
      </w:r>
      <w:r w:rsidRPr="00962C4A">
        <w:rPr>
          <w:i/>
          <w:iCs/>
        </w:rPr>
        <w:t>“measures”</w:t>
      </w:r>
      <w:r>
        <w:t xml:space="preserve">, </w:t>
      </w:r>
      <w:r w:rsidRPr="00962C4A">
        <w:rPr>
          <w:i/>
          <w:iCs/>
        </w:rPr>
        <w:t>“Measure”</w:t>
      </w:r>
      <w:r>
        <w:t xml:space="preserve">, </w:t>
      </w:r>
      <w:r w:rsidRPr="00962C4A">
        <w:rPr>
          <w:i/>
          <w:iCs/>
        </w:rPr>
        <w:t>“measured”</w:t>
      </w:r>
      <w:r>
        <w:t xml:space="preserve"> have same meaning </w:t>
      </w:r>
      <w:r w:rsidR="00EA4127">
        <w:t xml:space="preserve">in context of topic modelling </w:t>
      </w:r>
      <w:r>
        <w:t>and hence</w:t>
      </w:r>
      <w:r w:rsidR="00EA4127">
        <w:t xml:space="preserve"> </w:t>
      </w:r>
      <w:r w:rsidR="00667D5F">
        <w:t>are transformed</w:t>
      </w:r>
      <w:r>
        <w:t xml:space="preserve"> to its canonical form </w:t>
      </w:r>
      <w:r w:rsidRPr="00962C4A">
        <w:rPr>
          <w:i/>
          <w:iCs/>
        </w:rPr>
        <w:t>“measure”</w:t>
      </w:r>
      <w:r>
        <w:t xml:space="preserve">. Spacy lemmatizes the pronoun such as </w:t>
      </w:r>
      <w:r w:rsidRPr="00962C4A">
        <w:rPr>
          <w:i/>
          <w:iCs/>
        </w:rPr>
        <w:t>“</w:t>
      </w:r>
      <w:proofErr w:type="gramStart"/>
      <w:r w:rsidRPr="00962C4A">
        <w:rPr>
          <w:i/>
          <w:iCs/>
        </w:rPr>
        <w:t>its</w:t>
      </w:r>
      <w:proofErr w:type="gramEnd"/>
      <w:r w:rsidRPr="00962C4A">
        <w:rPr>
          <w:i/>
          <w:iCs/>
        </w:rPr>
        <w:t>”</w:t>
      </w:r>
      <w:r>
        <w:t xml:space="preserve"> to </w:t>
      </w:r>
      <w:r>
        <w:rPr>
          <w:i/>
          <w:iCs/>
        </w:rPr>
        <w:t>“-PRON-“.</w:t>
      </w:r>
    </w:p>
    <w:p w:rsidR="00962C4A" w:rsidRDefault="00962C4A" w:rsidP="001D683C">
      <w:pPr>
        <w:pStyle w:val="ListParagraph"/>
      </w:pPr>
    </w:p>
    <w:p w:rsidR="001D683C" w:rsidRDefault="001D683C" w:rsidP="001D683C">
      <w:pPr>
        <w:pStyle w:val="ListParagraph"/>
        <w:numPr>
          <w:ilvl w:val="0"/>
          <w:numId w:val="13"/>
        </w:numPr>
      </w:pPr>
      <w:r>
        <w:t>Removal of stop-words</w:t>
      </w:r>
    </w:p>
    <w:p w:rsidR="001D683C" w:rsidRDefault="001D683C" w:rsidP="001D683C">
      <w:pPr>
        <w:pStyle w:val="ListParagraph"/>
      </w:pPr>
      <w:r>
        <w:t xml:space="preserve">Stop-words are such words in a text which do not add any value to the purpose of the study. </w:t>
      </w:r>
      <w:r w:rsidR="00EA4127">
        <w:t>Which</w:t>
      </w:r>
      <w:r w:rsidR="008A0D09">
        <w:t xml:space="preserve"> words are to be assumed stop-words depend upon the purpose of the </w:t>
      </w:r>
      <w:proofErr w:type="gramStart"/>
      <w:r w:rsidR="008A0D09">
        <w:t>study.</w:t>
      </w:r>
      <w:proofErr w:type="gramEnd"/>
      <w:r>
        <w:t xml:space="preserve"> Each </w:t>
      </w:r>
      <w:r w:rsidR="008A0D09">
        <w:t>NLP</w:t>
      </w:r>
      <w:r>
        <w:t xml:space="preserve"> software come with their own set of stop-words. Although, there is some overlap between them, there is no consensus in a universal set of stop-words. </w:t>
      </w:r>
      <w:r w:rsidR="006533DE">
        <w:t>In fact</w:t>
      </w:r>
      <w:r>
        <w:t xml:space="preserve">, defining stop-words is an iterative process. The results are examined and the words that add no meaning to the </w:t>
      </w:r>
      <w:r>
        <w:lastRenderedPageBreak/>
        <w:t xml:space="preserve">results are added to the list of stop-words. </w:t>
      </w:r>
      <w:r w:rsidR="003E04E0">
        <w:t>The following example shows the document after removal of stop-words.</w:t>
      </w:r>
    </w:p>
    <w:p w:rsidR="00EA4127" w:rsidRDefault="00EA4127" w:rsidP="001D683C">
      <w:pPr>
        <w:pStyle w:val="ListParagraph"/>
      </w:pPr>
    </w:p>
    <w:p w:rsidR="003E04E0" w:rsidRDefault="003E04E0" w:rsidP="001D683C">
      <w:pPr>
        <w:pStyle w:val="ListParagraph"/>
      </w:pPr>
      <w:r>
        <w:t>Document after removal of stop-words</w:t>
      </w:r>
      <w:r w:rsidR="00EA4127">
        <w:t xml:space="preserve"> </w:t>
      </w:r>
      <w:r w:rsidR="00667D5F">
        <w:t>from the example document in (a</w:t>
      </w:r>
      <w:r w:rsidR="00EA4127">
        <w:t xml:space="preserve"> </w:t>
      </w:r>
      <w:r>
        <w:t>:</w:t>
      </w:r>
    </w:p>
    <w:p w:rsidR="003E04E0" w:rsidRDefault="003E04E0" w:rsidP="003E04E0">
      <w:pPr>
        <w:pStyle w:val="ListParagraph"/>
        <w:rPr>
          <w:i/>
          <w:iCs/>
        </w:rPr>
      </w:pPr>
      <w:r w:rsidRPr="003E04E0">
        <w:rPr>
          <w:i/>
          <w:iCs/>
        </w:rPr>
        <w:t>['one', 'measure', 'introduce', 'lawmaker', 'remove', 'conservation', 'protection', '1.2', 'million', 'hectare', 'amazon', 'forest', ',', 'area', 'large', '</w:t>
      </w:r>
      <w:proofErr w:type="gramStart"/>
      <w:r w:rsidRPr="003E04E0">
        <w:rPr>
          <w:i/>
          <w:iCs/>
        </w:rPr>
        <w:t>jamaica</w:t>
      </w:r>
      <w:proofErr w:type="gramEnd"/>
      <w:r w:rsidRPr="003E04E0">
        <w:rPr>
          <w:i/>
          <w:iCs/>
        </w:rPr>
        <w:t>', '.', 'u.k.', 'express', 'resentment', 'decision', '.']</w:t>
      </w:r>
    </w:p>
    <w:p w:rsidR="00EA4127" w:rsidRDefault="00EA4127" w:rsidP="003E04E0">
      <w:pPr>
        <w:pStyle w:val="ListParagraph"/>
      </w:pPr>
    </w:p>
    <w:p w:rsidR="003E04E0" w:rsidRPr="005E1266" w:rsidRDefault="003E04E0" w:rsidP="003E04E0">
      <w:pPr>
        <w:pStyle w:val="ListParagraph"/>
        <w:rPr>
          <w:i/>
          <w:iCs/>
        </w:rPr>
      </w:pPr>
      <w:r>
        <w:t xml:space="preserve">The words </w:t>
      </w:r>
      <w:r w:rsidRPr="005E1266">
        <w:rPr>
          <w:i/>
          <w:iCs/>
        </w:rPr>
        <w:t xml:space="preserve">'of', 'the', 'by', 'would', 'from', 'an', 'than', 'have', 'make', '-PRON-', </w:t>
      </w:r>
      <w:r>
        <w:rPr>
          <w:i/>
          <w:iCs/>
        </w:rPr>
        <w:t xml:space="preserve">'to' and 'this' were removed from the above document as these words </w:t>
      </w:r>
      <w:r w:rsidR="001E77CF">
        <w:rPr>
          <w:i/>
          <w:iCs/>
        </w:rPr>
        <w:t xml:space="preserve">add no value to topic modelling in our study. </w:t>
      </w:r>
    </w:p>
    <w:p w:rsidR="003E04E0" w:rsidRPr="003E04E0" w:rsidRDefault="003E04E0" w:rsidP="003E04E0">
      <w:pPr>
        <w:pStyle w:val="ListParagraph"/>
      </w:pPr>
    </w:p>
    <w:p w:rsidR="003E04E0" w:rsidRPr="003E04E0" w:rsidRDefault="003E04E0" w:rsidP="003E04E0">
      <w:pPr>
        <w:pStyle w:val="ListParagraph"/>
        <w:rPr>
          <w:i/>
          <w:iCs/>
        </w:rPr>
      </w:pPr>
    </w:p>
    <w:p w:rsidR="001D683C" w:rsidRDefault="001D683C" w:rsidP="001D683C">
      <w:pPr>
        <w:pStyle w:val="ListParagraph"/>
        <w:numPr>
          <w:ilvl w:val="0"/>
          <w:numId w:val="13"/>
        </w:numPr>
      </w:pPr>
      <w:r>
        <w:t xml:space="preserve">Remove numbers, punctuation marks, symbols </w:t>
      </w:r>
    </w:p>
    <w:p w:rsidR="001D683C" w:rsidRDefault="001D683C" w:rsidP="001D683C">
      <w:pPr>
        <w:pStyle w:val="ListParagraph"/>
      </w:pPr>
      <w:r>
        <w:t>Numbers, punctuation marks and symbols are removed from the text as these do n</w:t>
      </w:r>
      <w:r w:rsidR="00F66CD6">
        <w:t xml:space="preserve">ot add any value to the topic </w:t>
      </w:r>
      <w:r w:rsidR="002772D0">
        <w:t>modelling but instead act as noise.</w:t>
      </w:r>
      <w:r w:rsidR="00F66CD6">
        <w:t xml:space="preserve"> </w:t>
      </w:r>
    </w:p>
    <w:p w:rsidR="00667D5F" w:rsidRDefault="00667D5F" w:rsidP="001D683C">
      <w:pPr>
        <w:pStyle w:val="ListParagraph"/>
      </w:pPr>
    </w:p>
    <w:p w:rsidR="0097000B" w:rsidRDefault="0097000B" w:rsidP="001D683C">
      <w:pPr>
        <w:pStyle w:val="ListParagraph"/>
      </w:pPr>
      <w:r>
        <w:t>Document after removal of numbers, punctuation marks and symbols:</w:t>
      </w:r>
    </w:p>
    <w:p w:rsidR="0097000B" w:rsidRPr="0036630D" w:rsidRDefault="0097000B" w:rsidP="0097000B">
      <w:pPr>
        <w:pStyle w:val="ListParagraph"/>
        <w:rPr>
          <w:i/>
          <w:iCs/>
        </w:rPr>
      </w:pPr>
      <w:r w:rsidRPr="0036630D">
        <w:rPr>
          <w:i/>
          <w:iCs/>
        </w:rPr>
        <w:t>[</w:t>
      </w:r>
      <w:proofErr w:type="gramStart"/>
      <w:r w:rsidRPr="0036630D">
        <w:rPr>
          <w:i/>
          <w:iCs/>
        </w:rPr>
        <w:t>one</w:t>
      </w:r>
      <w:proofErr w:type="gramEnd"/>
      <w:r w:rsidRPr="0036630D">
        <w:rPr>
          <w:i/>
          <w:iCs/>
        </w:rPr>
        <w:t>, measure, introduce, lawmaker, remove, conservation, protection, hectare, amazon, forest, area, large, jamaica, express, resentment, decision]</w:t>
      </w:r>
    </w:p>
    <w:p w:rsidR="00F66CD6" w:rsidRDefault="00F66CD6" w:rsidP="001D683C">
      <w:pPr>
        <w:pStyle w:val="ListParagraph"/>
      </w:pPr>
    </w:p>
    <w:p w:rsidR="001D683C" w:rsidRDefault="001D683C" w:rsidP="001D683C">
      <w:pPr>
        <w:pStyle w:val="ListParagraph"/>
        <w:numPr>
          <w:ilvl w:val="0"/>
          <w:numId w:val="13"/>
        </w:numPr>
      </w:pPr>
      <w:r>
        <w:t>Detect bigrams and trigrams</w:t>
      </w:r>
    </w:p>
    <w:p w:rsidR="001D683C" w:rsidRDefault="001D683C" w:rsidP="001D683C">
      <w:pPr>
        <w:pStyle w:val="ListParagraph"/>
      </w:pPr>
      <w:r>
        <w:t xml:space="preserve">A combination of words such as </w:t>
      </w:r>
      <w:r w:rsidR="00951A41">
        <w:t>nuclear weapon</w:t>
      </w:r>
      <w:r>
        <w:t xml:space="preserve">, tectonic plate, car race, ministry of education, etc., provide different meaning in combination than the individual words. These words, if treated as separate words, would provide different insight than what is intended in the texts. These words are called n-grams. Bigrams are combination of two words and trigrams are combination of three words. N-gram identification is especially important because the study has implemented bag-of-words model for transforming words to vectors as bag-of-words model do not preserve the order of the words. Bigrams and trigrams are highly prevalent in names of locations such as Pacific Ocean, Suez Canal, Kathmandu Valley, Grao de Castellon, etc. As these locations are to be </w:t>
      </w:r>
      <w:r>
        <w:lastRenderedPageBreak/>
        <w:t xml:space="preserve">mapped, bigrams and trigrams are identified in the texts and are processed as single entity. In this study, only bigrams and trigrams were considered. However, depending upon the language and the contents in the collection of texts, it is necessary to implement higher level of n-grams. </w:t>
      </w:r>
    </w:p>
    <w:p w:rsidR="0036630D" w:rsidRDefault="0036630D" w:rsidP="001D683C">
      <w:pPr>
        <w:pStyle w:val="ListParagraph"/>
      </w:pPr>
    </w:p>
    <w:p w:rsidR="0036630D" w:rsidRDefault="0036630D" w:rsidP="001D683C">
      <w:pPr>
        <w:pStyle w:val="ListParagraph"/>
      </w:pPr>
      <w:r>
        <w:t>Example</w:t>
      </w:r>
      <w:r w:rsidR="00667D5F">
        <w:t>s of</w:t>
      </w:r>
      <w:r>
        <w:t xml:space="preserve"> bigrams and </w:t>
      </w:r>
      <w:r w:rsidR="00667D5F">
        <w:t>trigrams detected from the study corpus</w:t>
      </w:r>
      <w:r>
        <w:t>:</w:t>
      </w:r>
    </w:p>
    <w:p w:rsidR="0036630D" w:rsidRDefault="0036630D" w:rsidP="0036630D">
      <w:pPr>
        <w:pStyle w:val="ListParagraph"/>
        <w:jc w:val="left"/>
      </w:pPr>
      <w:r w:rsidRPr="0036630D">
        <w:rPr>
          <w:i/>
          <w:iCs/>
        </w:rPr>
        <w:t>[national_team, alexis_sanchez, semi_final, fifa_world_cup, sri_lanka, saudi_arabia, emergency_management_society</w:t>
      </w:r>
      <w:r>
        <w:t>]</w:t>
      </w:r>
    </w:p>
    <w:p w:rsidR="005603DA" w:rsidRPr="005603DA" w:rsidRDefault="005603DA" w:rsidP="005603DA"/>
    <w:p w:rsidR="00C81C10" w:rsidRPr="00C81C10" w:rsidRDefault="00D83F49" w:rsidP="00D83F49">
      <w:pPr>
        <w:pStyle w:val="Heading2"/>
      </w:pPr>
      <w:bookmarkStart w:id="42" w:name="_Toc505348289"/>
      <w:r>
        <w:t>5.3 Building Machine Readable Corpus and Dictionary</w:t>
      </w:r>
      <w:bookmarkEnd w:id="42"/>
    </w:p>
    <w:p w:rsidR="00C9231F" w:rsidRDefault="00D83F49" w:rsidP="00793EB6">
      <w:r>
        <w:t>Computers are inefficient in processing text data. In text mining, it is common to process thousands of documents. Hence, it is necessary to convert the text corpus into a format which facilitates faster processing. The words are converted into vectors for rapid processing since computers are much more efficient in handling numbers than strings.</w:t>
      </w:r>
      <w:r w:rsidR="00951A41">
        <w:t xml:space="preserve"> There are several algorithms for converting words to vectors. Some of the methods consider the gra</w:t>
      </w:r>
      <w:r w:rsidR="0036630D">
        <w:t>mmar and the word order.</w:t>
      </w:r>
      <w:r w:rsidR="00951A41">
        <w:t xml:space="preserve"> In our study</w:t>
      </w:r>
      <w:r w:rsidR="0036630D">
        <w:t xml:space="preserve">, bag-of-words (BOW) model was applied to convert words into vectors. </w:t>
      </w:r>
      <w:r w:rsidR="00450CBC">
        <w:t xml:space="preserve"> The bag-of-words method disregards the grammar as well as the order of the words. It only considers the frequency of words in the text collection.</w:t>
      </w:r>
      <w:r w:rsidR="00927ED3">
        <w:t xml:space="preserve"> According to this method, every word in a collection of text</w:t>
      </w:r>
      <w:r w:rsidR="00A24F70">
        <w:t xml:space="preserve"> documents</w:t>
      </w:r>
      <w:r w:rsidR="00927ED3">
        <w:t xml:space="preserve"> i</w:t>
      </w:r>
      <w:r w:rsidR="00C9231F">
        <w:t>s given a unique integer id.</w:t>
      </w:r>
      <w:r w:rsidR="003F0E2E">
        <w:t xml:space="preserve"> This mapping of word into unique id is called dictionary.</w:t>
      </w:r>
      <w:r w:rsidR="00C9231F">
        <w:t xml:space="preserve"> </w:t>
      </w:r>
      <w:r w:rsidR="002E627E">
        <w:t xml:space="preserve">The dictionary is used to map the unique ids back to tokens after the topic models are generated. </w:t>
      </w:r>
      <w:r w:rsidR="00C9231F">
        <w:t xml:space="preserve">Each word in a particular document is represented by a 2 dimensional vector. The first element of the vector is the unique integer id and the second element is the frequency of the word in that document. In this way, a document is a collection of 2 dimensional vectors. In Gensim, this collection is represented a list. Also all of the documents are also represented as lists. Hence, the machine readable corpus implementation in Gensim is a list of lists. </w:t>
      </w:r>
    </w:p>
    <w:p w:rsidR="00C9231F" w:rsidRDefault="00920473" w:rsidP="00793EB6">
      <w:r>
        <w:t>In our study, there are 17446 unique words after preprocessing the corpora of news articles. The d</w:t>
      </w:r>
      <w:r w:rsidR="005B7288">
        <w:t>ictionary is shown in the table</w:t>
      </w:r>
      <w:r>
        <w:t xml:space="preserve"> below.</w:t>
      </w:r>
    </w:p>
    <w:p w:rsidR="005B7288" w:rsidRDefault="005B7288" w:rsidP="00793EB6"/>
    <w:p w:rsidR="00BB24C6" w:rsidRDefault="00BB24C6" w:rsidP="00BB24C6">
      <w:pPr>
        <w:pStyle w:val="Caption"/>
        <w:keepNext/>
        <w:jc w:val="center"/>
      </w:pPr>
      <w:bookmarkStart w:id="43" w:name="_Toc505348257"/>
      <w:r>
        <w:lastRenderedPageBreak/>
        <w:t xml:space="preserve">Table </w:t>
      </w:r>
      <w:r>
        <w:fldChar w:fldCharType="begin"/>
      </w:r>
      <w:r>
        <w:instrText xml:space="preserve"> SEQ Table \* ARABIC </w:instrText>
      </w:r>
      <w:r>
        <w:fldChar w:fldCharType="separate"/>
      </w:r>
      <w:r w:rsidR="009F255E">
        <w:rPr>
          <w:noProof/>
        </w:rPr>
        <w:t>7</w:t>
      </w:r>
      <w:r>
        <w:fldChar w:fldCharType="end"/>
      </w:r>
      <w:r>
        <w:t>: Dictionary of Corpus</w:t>
      </w:r>
      <w:r w:rsidR="00332930">
        <w:t xml:space="preserve"> built on BOW model</w:t>
      </w:r>
      <w:bookmarkEnd w:id="43"/>
    </w:p>
    <w:tbl>
      <w:tblPr>
        <w:tblStyle w:val="TableGrid"/>
        <w:tblW w:w="0" w:type="auto"/>
        <w:jc w:val="center"/>
        <w:tblLook w:val="04A0" w:firstRow="1" w:lastRow="0" w:firstColumn="1" w:lastColumn="0" w:noHBand="0" w:noVBand="1"/>
      </w:tblPr>
      <w:tblGrid>
        <w:gridCol w:w="985"/>
        <w:gridCol w:w="3780"/>
      </w:tblGrid>
      <w:tr w:rsidR="00D85A81" w:rsidTr="001E427C">
        <w:trPr>
          <w:jc w:val="center"/>
        </w:trPr>
        <w:tc>
          <w:tcPr>
            <w:tcW w:w="985" w:type="dxa"/>
            <w:shd w:val="clear" w:color="auto" w:fill="D9D9D9" w:themeFill="background1" w:themeFillShade="D9"/>
          </w:tcPr>
          <w:p w:rsidR="00D85A81" w:rsidRPr="005B7288" w:rsidRDefault="00D85A81" w:rsidP="005B7288">
            <w:pPr>
              <w:jc w:val="center"/>
              <w:rPr>
                <w:b/>
                <w:bCs/>
              </w:rPr>
            </w:pPr>
            <w:r w:rsidRPr="005B7288">
              <w:rPr>
                <w:b/>
                <w:bCs/>
              </w:rPr>
              <w:t>Sn</w:t>
            </w:r>
          </w:p>
        </w:tc>
        <w:tc>
          <w:tcPr>
            <w:tcW w:w="3780" w:type="dxa"/>
            <w:shd w:val="clear" w:color="auto" w:fill="D9D9D9" w:themeFill="background1" w:themeFillShade="D9"/>
          </w:tcPr>
          <w:p w:rsidR="00D85A81" w:rsidRPr="005B7288" w:rsidRDefault="00D85A81" w:rsidP="005B7288">
            <w:pPr>
              <w:jc w:val="center"/>
              <w:rPr>
                <w:b/>
                <w:bCs/>
              </w:rPr>
            </w:pPr>
            <w:r w:rsidRPr="005B7288">
              <w:rPr>
                <w:b/>
                <w:bCs/>
              </w:rPr>
              <w:t>Word</w:t>
            </w:r>
            <w:r>
              <w:rPr>
                <w:b/>
                <w:bCs/>
              </w:rPr>
              <w:t xml:space="preserve"> (token) : Unique Token Id</w:t>
            </w:r>
          </w:p>
        </w:tc>
      </w:tr>
      <w:tr w:rsidR="00D85A81" w:rsidTr="00D85A81">
        <w:trPr>
          <w:jc w:val="center"/>
        </w:trPr>
        <w:tc>
          <w:tcPr>
            <w:tcW w:w="985" w:type="dxa"/>
          </w:tcPr>
          <w:p w:rsidR="00D85A81" w:rsidRPr="00F42196" w:rsidRDefault="00D85A81" w:rsidP="005B7288">
            <w:pPr>
              <w:jc w:val="center"/>
            </w:pPr>
            <w:r w:rsidRPr="00F42196">
              <w:t>1</w:t>
            </w:r>
          </w:p>
        </w:tc>
        <w:tc>
          <w:tcPr>
            <w:tcW w:w="3780" w:type="dxa"/>
          </w:tcPr>
          <w:p w:rsidR="00D85A81" w:rsidRPr="00F42196" w:rsidRDefault="00D85A81" w:rsidP="005B7288">
            <w:pPr>
              <w:jc w:val="center"/>
              <w:rPr>
                <w:i/>
                <w:iCs/>
              </w:rPr>
            </w:pPr>
            <w:r w:rsidRPr="00F42196">
              <w:rPr>
                <w:i/>
                <w:iCs/>
              </w:rPr>
              <w:t>‘norway’ : 0</w:t>
            </w:r>
          </w:p>
        </w:tc>
      </w:tr>
      <w:tr w:rsidR="00D85A81" w:rsidTr="00D85A81">
        <w:trPr>
          <w:jc w:val="center"/>
        </w:trPr>
        <w:tc>
          <w:tcPr>
            <w:tcW w:w="985" w:type="dxa"/>
          </w:tcPr>
          <w:p w:rsidR="00D85A81" w:rsidRPr="00F42196" w:rsidRDefault="00D85A81" w:rsidP="005B7288">
            <w:pPr>
              <w:jc w:val="center"/>
            </w:pPr>
            <w:r w:rsidRPr="00F42196">
              <w:t>2</w:t>
            </w:r>
          </w:p>
        </w:tc>
        <w:tc>
          <w:tcPr>
            <w:tcW w:w="3780" w:type="dxa"/>
          </w:tcPr>
          <w:p w:rsidR="00D85A81" w:rsidRPr="00F42196" w:rsidRDefault="00D85A81" w:rsidP="005B7288">
            <w:pPr>
              <w:jc w:val="center"/>
              <w:rPr>
                <w:i/>
                <w:iCs/>
              </w:rPr>
            </w:pPr>
            <w:r w:rsidRPr="00F42196">
              <w:rPr>
                <w:i/>
                <w:iCs/>
              </w:rPr>
              <w:t>‘reexamine’ : 1</w:t>
            </w:r>
          </w:p>
        </w:tc>
      </w:tr>
      <w:tr w:rsidR="00D85A81" w:rsidTr="00D85A81">
        <w:trPr>
          <w:jc w:val="center"/>
        </w:trPr>
        <w:tc>
          <w:tcPr>
            <w:tcW w:w="985" w:type="dxa"/>
          </w:tcPr>
          <w:p w:rsidR="00D85A81" w:rsidRPr="00F42196" w:rsidRDefault="00D85A81" w:rsidP="005B7288">
            <w:pPr>
              <w:jc w:val="center"/>
            </w:pPr>
            <w:r w:rsidRPr="00F42196">
              <w:t>3</w:t>
            </w:r>
          </w:p>
        </w:tc>
        <w:tc>
          <w:tcPr>
            <w:tcW w:w="3780" w:type="dxa"/>
          </w:tcPr>
          <w:p w:rsidR="00D85A81" w:rsidRPr="00F42196" w:rsidRDefault="00D85A81" w:rsidP="005B7288">
            <w:pPr>
              <w:jc w:val="center"/>
              <w:rPr>
                <w:i/>
                <w:iCs/>
              </w:rPr>
            </w:pPr>
            <w:r w:rsidRPr="00F42196">
              <w:rPr>
                <w:i/>
                <w:iCs/>
              </w:rPr>
              <w:t>‘financial’ : 2</w:t>
            </w:r>
          </w:p>
        </w:tc>
      </w:tr>
      <w:tr w:rsidR="00D85A81" w:rsidTr="00D85A81">
        <w:trPr>
          <w:jc w:val="center"/>
        </w:trPr>
        <w:tc>
          <w:tcPr>
            <w:tcW w:w="985" w:type="dxa"/>
          </w:tcPr>
          <w:p w:rsidR="00D85A81" w:rsidRPr="00F42196" w:rsidRDefault="00D85A81" w:rsidP="005B7288">
            <w:pPr>
              <w:jc w:val="center"/>
            </w:pPr>
            <w:r w:rsidRPr="00F42196">
              <w:t>4</w:t>
            </w:r>
          </w:p>
        </w:tc>
        <w:tc>
          <w:tcPr>
            <w:tcW w:w="3780" w:type="dxa"/>
          </w:tcPr>
          <w:p w:rsidR="00D85A81" w:rsidRPr="00F42196" w:rsidRDefault="00D85A81" w:rsidP="005B7288">
            <w:pPr>
              <w:jc w:val="center"/>
              <w:rPr>
                <w:i/>
                <w:iCs/>
              </w:rPr>
            </w:pPr>
            <w:r w:rsidRPr="00F42196">
              <w:rPr>
                <w:i/>
                <w:iCs/>
              </w:rPr>
              <w:t>‘commitment’ : 3</w:t>
            </w:r>
          </w:p>
        </w:tc>
      </w:tr>
      <w:tr w:rsidR="00D85A81" w:rsidTr="00D85A81">
        <w:trPr>
          <w:trHeight w:val="1909"/>
          <w:jc w:val="center"/>
        </w:trPr>
        <w:tc>
          <w:tcPr>
            <w:tcW w:w="985" w:type="dxa"/>
          </w:tcPr>
          <w:p w:rsidR="00D85A81" w:rsidRPr="00F42196" w:rsidRDefault="00D85A81" w:rsidP="005B7288">
            <w:pPr>
              <w:spacing w:line="240" w:lineRule="auto"/>
              <w:jc w:val="center"/>
            </w:pPr>
            <w:r w:rsidRPr="00F42196">
              <w:rPr>
                <w:sz w:val="32"/>
                <w:szCs w:val="28"/>
              </w:rPr>
              <w:t>.</w:t>
            </w:r>
            <w:r w:rsidRPr="00F42196">
              <w:rPr>
                <w:sz w:val="32"/>
                <w:szCs w:val="28"/>
              </w:rPr>
              <w:br/>
              <w:t>.</w:t>
            </w:r>
            <w:r w:rsidRPr="00F42196">
              <w:rPr>
                <w:sz w:val="32"/>
                <w:szCs w:val="28"/>
              </w:rPr>
              <w:br/>
              <w:t>.</w:t>
            </w:r>
            <w:r w:rsidRPr="00F42196">
              <w:rPr>
                <w:sz w:val="32"/>
                <w:szCs w:val="28"/>
              </w:rPr>
              <w:br/>
              <w:t>.</w:t>
            </w:r>
            <w:r w:rsidRPr="00F42196">
              <w:rPr>
                <w:sz w:val="32"/>
                <w:szCs w:val="28"/>
              </w:rPr>
              <w:br/>
              <w:t>.</w:t>
            </w:r>
          </w:p>
        </w:tc>
        <w:tc>
          <w:tcPr>
            <w:tcW w:w="3780" w:type="dxa"/>
          </w:tcPr>
          <w:p w:rsidR="00D85A81" w:rsidRPr="00F42196" w:rsidRDefault="00D85A81" w:rsidP="005B7288">
            <w:pPr>
              <w:spacing w:line="240" w:lineRule="auto"/>
              <w:jc w:val="center"/>
              <w:rPr>
                <w:b/>
                <w:bCs/>
                <w:i/>
                <w:iCs/>
                <w:sz w:val="32"/>
                <w:szCs w:val="28"/>
              </w:rPr>
            </w:pPr>
            <w:r w:rsidRPr="00F42196">
              <w:rPr>
                <w:b/>
                <w:bCs/>
                <w:i/>
                <w:iCs/>
                <w:sz w:val="32"/>
                <w:szCs w:val="28"/>
              </w:rPr>
              <w:t>.</w:t>
            </w:r>
            <w:r w:rsidRPr="00F42196">
              <w:rPr>
                <w:b/>
                <w:bCs/>
                <w:i/>
                <w:iCs/>
                <w:sz w:val="32"/>
                <w:szCs w:val="28"/>
              </w:rPr>
              <w:br/>
              <w:t>.</w:t>
            </w:r>
            <w:r w:rsidRPr="00F42196">
              <w:rPr>
                <w:b/>
                <w:bCs/>
                <w:i/>
                <w:iCs/>
                <w:sz w:val="32"/>
                <w:szCs w:val="28"/>
              </w:rPr>
              <w:br/>
              <w:t>.</w:t>
            </w:r>
            <w:r w:rsidRPr="00F42196">
              <w:rPr>
                <w:b/>
                <w:bCs/>
                <w:i/>
                <w:iCs/>
                <w:sz w:val="32"/>
                <w:szCs w:val="28"/>
              </w:rPr>
              <w:br/>
              <w:t>.</w:t>
            </w:r>
            <w:r w:rsidRPr="00F42196">
              <w:rPr>
                <w:b/>
                <w:bCs/>
                <w:i/>
                <w:iCs/>
                <w:sz w:val="32"/>
                <w:szCs w:val="28"/>
              </w:rPr>
              <w:br/>
              <w:t>.</w:t>
            </w:r>
          </w:p>
        </w:tc>
      </w:tr>
      <w:tr w:rsidR="00D85A81" w:rsidTr="00D85A81">
        <w:trPr>
          <w:jc w:val="center"/>
        </w:trPr>
        <w:tc>
          <w:tcPr>
            <w:tcW w:w="985" w:type="dxa"/>
          </w:tcPr>
          <w:p w:rsidR="00D85A81" w:rsidRPr="00F42196" w:rsidRDefault="00D85A81" w:rsidP="005B7288">
            <w:pPr>
              <w:jc w:val="center"/>
            </w:pPr>
            <w:r w:rsidRPr="00F42196">
              <w:t>17445</w:t>
            </w:r>
          </w:p>
        </w:tc>
        <w:tc>
          <w:tcPr>
            <w:tcW w:w="3780" w:type="dxa"/>
          </w:tcPr>
          <w:p w:rsidR="00D85A81" w:rsidRPr="00F42196" w:rsidRDefault="00D85A81" w:rsidP="005B7288">
            <w:pPr>
              <w:jc w:val="center"/>
              <w:rPr>
                <w:i/>
                <w:iCs/>
              </w:rPr>
            </w:pPr>
            <w:r w:rsidRPr="00F42196">
              <w:rPr>
                <w:i/>
                <w:iCs/>
              </w:rPr>
              <w:t>‘susceptibility’ : 17444</w:t>
            </w:r>
          </w:p>
        </w:tc>
      </w:tr>
      <w:tr w:rsidR="00D85A81" w:rsidTr="00D85A81">
        <w:trPr>
          <w:jc w:val="center"/>
        </w:trPr>
        <w:tc>
          <w:tcPr>
            <w:tcW w:w="985" w:type="dxa"/>
          </w:tcPr>
          <w:p w:rsidR="00D85A81" w:rsidRPr="00F42196" w:rsidRDefault="00D85A81" w:rsidP="005B7288">
            <w:pPr>
              <w:jc w:val="center"/>
            </w:pPr>
            <w:r w:rsidRPr="00F42196">
              <w:t>17446</w:t>
            </w:r>
          </w:p>
        </w:tc>
        <w:tc>
          <w:tcPr>
            <w:tcW w:w="3780" w:type="dxa"/>
          </w:tcPr>
          <w:p w:rsidR="00D85A81" w:rsidRPr="00F42196" w:rsidRDefault="00D85A81" w:rsidP="005B7288">
            <w:pPr>
              <w:jc w:val="center"/>
              <w:rPr>
                <w:i/>
                <w:iCs/>
              </w:rPr>
            </w:pPr>
            <w:r w:rsidRPr="00F42196">
              <w:rPr>
                <w:i/>
                <w:iCs/>
              </w:rPr>
              <w:t>‘presser’ : 17445</w:t>
            </w:r>
          </w:p>
        </w:tc>
      </w:tr>
    </w:tbl>
    <w:p w:rsidR="005B7288" w:rsidRDefault="005B7288" w:rsidP="005B7288">
      <w:pPr>
        <w:jc w:val="center"/>
      </w:pPr>
    </w:p>
    <w:p w:rsidR="00920473" w:rsidRDefault="001E427C" w:rsidP="00793EB6">
      <w:r>
        <w:t>Our study data has 512 documents. So, the corpus is a list of 512 lists. A sample of a document and its representation in corpus is shown in the table below.</w:t>
      </w:r>
    </w:p>
    <w:p w:rsidR="00B176AD" w:rsidRDefault="00B176AD" w:rsidP="00B176AD">
      <w:pPr>
        <w:pStyle w:val="Caption"/>
        <w:keepNext/>
        <w:jc w:val="center"/>
      </w:pPr>
      <w:bookmarkStart w:id="44" w:name="_Toc505348258"/>
      <w:r>
        <w:t xml:space="preserve">Table </w:t>
      </w:r>
      <w:r>
        <w:fldChar w:fldCharType="begin"/>
      </w:r>
      <w:r>
        <w:instrText xml:space="preserve"> SEQ Table \* ARABIC </w:instrText>
      </w:r>
      <w:r>
        <w:fldChar w:fldCharType="separate"/>
      </w:r>
      <w:r w:rsidR="009F255E">
        <w:rPr>
          <w:noProof/>
        </w:rPr>
        <w:t>8</w:t>
      </w:r>
      <w:r>
        <w:fldChar w:fldCharType="end"/>
      </w:r>
      <w:r>
        <w:t>: Document and its representation in form of bag-of-words</w:t>
      </w:r>
      <w:bookmarkEnd w:id="44"/>
    </w:p>
    <w:tbl>
      <w:tblPr>
        <w:tblStyle w:val="TableGrid"/>
        <w:tblW w:w="0" w:type="auto"/>
        <w:tblLook w:val="04A0" w:firstRow="1" w:lastRow="0" w:firstColumn="1" w:lastColumn="0" w:noHBand="0" w:noVBand="1"/>
      </w:tblPr>
      <w:tblGrid>
        <w:gridCol w:w="4112"/>
        <w:gridCol w:w="4112"/>
      </w:tblGrid>
      <w:tr w:rsidR="001E427C" w:rsidTr="0068450C">
        <w:tc>
          <w:tcPr>
            <w:tcW w:w="4112" w:type="dxa"/>
            <w:shd w:val="clear" w:color="auto" w:fill="D9D9D9" w:themeFill="background1" w:themeFillShade="D9"/>
          </w:tcPr>
          <w:p w:rsidR="001E427C" w:rsidRPr="001E427C" w:rsidRDefault="001E427C" w:rsidP="001E427C">
            <w:pPr>
              <w:jc w:val="center"/>
              <w:rPr>
                <w:b/>
                <w:bCs/>
              </w:rPr>
            </w:pPr>
            <w:r w:rsidRPr="001E427C">
              <w:rPr>
                <w:b/>
                <w:bCs/>
              </w:rPr>
              <w:t>Document</w:t>
            </w:r>
          </w:p>
        </w:tc>
        <w:tc>
          <w:tcPr>
            <w:tcW w:w="4112" w:type="dxa"/>
            <w:shd w:val="clear" w:color="auto" w:fill="D9D9D9" w:themeFill="background1" w:themeFillShade="D9"/>
          </w:tcPr>
          <w:p w:rsidR="001E427C" w:rsidRPr="001E427C" w:rsidRDefault="001E427C" w:rsidP="001E427C">
            <w:pPr>
              <w:jc w:val="center"/>
              <w:rPr>
                <w:b/>
                <w:bCs/>
              </w:rPr>
            </w:pPr>
            <w:r w:rsidRPr="001E427C">
              <w:rPr>
                <w:b/>
                <w:bCs/>
              </w:rPr>
              <w:t>Corpus in form of word vectors</w:t>
            </w:r>
          </w:p>
        </w:tc>
      </w:tr>
      <w:tr w:rsidR="001E427C" w:rsidTr="001E427C">
        <w:tc>
          <w:tcPr>
            <w:tcW w:w="4112" w:type="dxa"/>
          </w:tcPr>
          <w:p w:rsidR="001E427C" w:rsidRPr="00F42196" w:rsidRDefault="001E427C" w:rsidP="001E427C">
            <w:pPr>
              <w:rPr>
                <w:i/>
                <w:iCs/>
                <w:sz w:val="20"/>
              </w:rPr>
            </w:pPr>
            <w:r w:rsidRPr="00F42196">
              <w:rPr>
                <w:i/>
                <w:iCs/>
                <w:sz w:val="20"/>
              </w:rPr>
              <w:t>Norway reexamined its financial commitment to the Amazon Fund as a result of Brazil's ever-weakening environmental protection policies. On Friday, Brazilian President Michel Temer met with Norwegian Prime Minister Erna Solberg in Oslo to promote investment in the South American country.</w:t>
            </w:r>
          </w:p>
          <w:p w:rsidR="001E427C" w:rsidRPr="00F42196" w:rsidRDefault="001E427C" w:rsidP="001E427C">
            <w:pPr>
              <w:jc w:val="center"/>
              <w:rPr>
                <w:i/>
                <w:iCs/>
                <w:sz w:val="20"/>
              </w:rPr>
            </w:pPr>
            <w:r w:rsidRPr="00F42196">
              <w:rPr>
                <w:b/>
                <w:bCs/>
                <w:i/>
                <w:iCs/>
                <w:sz w:val="20"/>
              </w:rPr>
              <w:t>.</w:t>
            </w:r>
            <w:r w:rsidRPr="00F42196">
              <w:rPr>
                <w:b/>
                <w:bCs/>
                <w:i/>
                <w:iCs/>
                <w:sz w:val="20"/>
              </w:rPr>
              <w:br/>
              <w:t>.</w:t>
            </w:r>
            <w:r w:rsidRPr="00F42196">
              <w:rPr>
                <w:b/>
                <w:bCs/>
                <w:i/>
                <w:iCs/>
                <w:sz w:val="20"/>
              </w:rPr>
              <w:br/>
              <w:t>.</w:t>
            </w:r>
            <w:r w:rsidRPr="00F42196">
              <w:rPr>
                <w:b/>
                <w:bCs/>
                <w:i/>
                <w:iCs/>
                <w:sz w:val="20"/>
              </w:rPr>
              <w:br/>
              <w:t>.</w:t>
            </w:r>
            <w:r w:rsidRPr="00F42196">
              <w:rPr>
                <w:b/>
                <w:bCs/>
                <w:i/>
                <w:iCs/>
                <w:sz w:val="20"/>
              </w:rPr>
              <w:br/>
              <w:t>.</w:t>
            </w:r>
          </w:p>
          <w:p w:rsidR="001E427C" w:rsidRPr="006613B2" w:rsidRDefault="001E427C" w:rsidP="001E427C">
            <w:pPr>
              <w:rPr>
                <w:sz w:val="20"/>
              </w:rPr>
            </w:pPr>
            <w:r w:rsidRPr="00F42196">
              <w:rPr>
                <w:i/>
                <w:iCs/>
                <w:sz w:val="20"/>
              </w:rPr>
              <w:lastRenderedPageBreak/>
              <w:t>Other proposed measures include relaxing the environmental licensing rules for big infrastructure projects, opening sales of farmland to foreigners and loosening rules for approving new mining projects. They are expected to be passed by Brazil's Congress in coming months.</w:t>
            </w:r>
          </w:p>
        </w:tc>
        <w:tc>
          <w:tcPr>
            <w:tcW w:w="4112" w:type="dxa"/>
          </w:tcPr>
          <w:p w:rsidR="001E427C" w:rsidRPr="006613B2" w:rsidRDefault="001E427C" w:rsidP="001E427C">
            <w:pPr>
              <w:rPr>
                <w:sz w:val="20"/>
              </w:rPr>
            </w:pPr>
            <w:r w:rsidRPr="006613B2">
              <w:rPr>
                <w:sz w:val="20"/>
              </w:rPr>
              <w:lastRenderedPageBreak/>
              <w:t>[(0, 2.0), (1, 2.0), (2, 2.0), (3, 2.0), (4, 6.0), (5, 5.0), (6, 2.0), (7, 9.0), (8, 2.0), (9, 6.0), (10, 6.0), (11, 3.0), (12, 1.0), (13, 2.0), (14, 3.0), (15, 1.0), (16, 4.0), (17, 2.0), (18, 3.0), (19, 1.0), (20, 1.0), (21, 3.0), (22, 1.0), (23, 1.0), (24, 1.0), (73, 1.0), (74, 1.0), (75, 1.0), (76, 1.0), 1.0), (126, 1.0), (127, 1.0), (128</w:t>
            </w:r>
            <w:r w:rsidR="006613B2">
              <w:rPr>
                <w:sz w:val="20"/>
              </w:rPr>
              <w:t>, 1.0), (129, 1.0), (130, 1.0),</w:t>
            </w:r>
          </w:p>
          <w:p w:rsidR="001E427C" w:rsidRPr="006613B2" w:rsidRDefault="001E427C" w:rsidP="001E427C">
            <w:pPr>
              <w:jc w:val="center"/>
              <w:rPr>
                <w:sz w:val="20"/>
              </w:rPr>
            </w:pPr>
            <w:r w:rsidRPr="006613B2">
              <w:rPr>
                <w:b/>
                <w:bCs/>
                <w:sz w:val="20"/>
              </w:rPr>
              <w:t>.</w:t>
            </w:r>
            <w:r w:rsidRPr="006613B2">
              <w:rPr>
                <w:b/>
                <w:bCs/>
                <w:sz w:val="20"/>
              </w:rPr>
              <w:br/>
              <w:t>.</w:t>
            </w:r>
            <w:r w:rsidRPr="006613B2">
              <w:rPr>
                <w:b/>
                <w:bCs/>
                <w:sz w:val="20"/>
              </w:rPr>
              <w:br/>
              <w:t>.</w:t>
            </w:r>
            <w:r w:rsidRPr="006613B2">
              <w:rPr>
                <w:b/>
                <w:bCs/>
                <w:sz w:val="20"/>
              </w:rPr>
              <w:br/>
              <w:t>.</w:t>
            </w:r>
            <w:r w:rsidRPr="006613B2">
              <w:rPr>
                <w:b/>
                <w:bCs/>
                <w:sz w:val="20"/>
              </w:rPr>
              <w:br/>
              <w:t>.</w:t>
            </w:r>
          </w:p>
          <w:p w:rsidR="001E427C" w:rsidRPr="006613B2" w:rsidRDefault="001E427C" w:rsidP="001E427C">
            <w:pPr>
              <w:rPr>
                <w:sz w:val="20"/>
              </w:rPr>
            </w:pPr>
            <w:r w:rsidRPr="006613B2">
              <w:rPr>
                <w:sz w:val="20"/>
              </w:rPr>
              <w:lastRenderedPageBreak/>
              <w:t>(161, 1.0), (162, 1.0), (163, 1.0), (164, 1.0), (165, 2.0), (166, 1.0), (167, 1.0), (168, 2.0), (169, 1.0), (170, 1.0), (171, 1.0), (172, 1.0), (173, 1.0), (174, 1.0), (175, 1.0), (176, 1.0), (177, 1.0), (178, 1.0), (179, 1.0), (180, 1.0)]</w:t>
            </w:r>
          </w:p>
        </w:tc>
      </w:tr>
    </w:tbl>
    <w:p w:rsidR="001E427C" w:rsidRDefault="001E427C" w:rsidP="00793EB6"/>
    <w:p w:rsidR="00793EB6" w:rsidRDefault="002411D9" w:rsidP="00793EB6">
      <w:r>
        <w:t xml:space="preserve"> </w:t>
      </w:r>
      <w:r w:rsidR="00793EB6">
        <w:t xml:space="preserve">    </w:t>
      </w:r>
    </w:p>
    <w:p w:rsidR="00793EB6" w:rsidRDefault="003016CE" w:rsidP="00301162">
      <w:pPr>
        <w:pStyle w:val="Heading2"/>
      </w:pPr>
      <w:bookmarkStart w:id="45" w:name="_Toc505348290"/>
      <w:r>
        <w:t>5.4</w:t>
      </w:r>
      <w:r w:rsidR="00301162">
        <w:t xml:space="preserve"> </w:t>
      </w:r>
      <w:r w:rsidR="007816FD">
        <w:t>Extraction of Topic Model</w:t>
      </w:r>
      <w:bookmarkEnd w:id="45"/>
    </w:p>
    <w:p w:rsidR="00EF6E59" w:rsidRDefault="006E750F" w:rsidP="00674FDD">
      <w:r>
        <w:t>Topic model</w:t>
      </w:r>
      <w:r w:rsidR="00BD7FF3">
        <w:t xml:space="preserve">s are generated </w:t>
      </w:r>
      <w:r w:rsidR="00D246FD">
        <w:t xml:space="preserve">from the machine readable corpus (list of list of word vectors). </w:t>
      </w:r>
      <w:r w:rsidR="00BD7FF3">
        <w:t>I</w:t>
      </w:r>
      <w:r w:rsidR="00D246FD">
        <w:t>n this study, the topic model was</w:t>
      </w:r>
      <w:r w:rsidR="00BD7FF3">
        <w:t xml:space="preserve"> generated using Latent Dirichlet Allocation (LDA)</w:t>
      </w:r>
      <w:r w:rsidR="00D246FD">
        <w:t xml:space="preserve">. The rationale behind selecting LDA for topic modelling in this study is discussed in </w:t>
      </w:r>
      <w:hyperlink w:anchor="_2.2_Discovering_concepts" w:history="1">
        <w:r w:rsidR="00D246FD" w:rsidRPr="00D246FD">
          <w:t>section 2.2</w:t>
        </w:r>
      </w:hyperlink>
      <w:r w:rsidR="00D246FD">
        <w:t xml:space="preserve">. The functioning of LDA is explained in </w:t>
      </w:r>
      <w:hyperlink w:anchor="_2.2.1_Latent_Dirichlet" w:history="1">
        <w:r w:rsidR="00D246FD" w:rsidRPr="00D246FD">
          <w:t>section 2.2.1.</w:t>
        </w:r>
      </w:hyperlink>
      <w:r w:rsidR="00D246FD">
        <w:t xml:space="preserve">  The implementation was done using Gensim, a python package for topic modelling. The scripts written for the process is included in the appendix.</w:t>
      </w:r>
      <w:r w:rsidR="002B3849">
        <w:t xml:space="preserve"> The only hyperparameter in implementation of LDA is the number of topics. </w:t>
      </w:r>
      <w:r w:rsidR="007D5E92">
        <w:t>A</w:t>
      </w:r>
      <w:r w:rsidR="00A560F0">
        <w:t xml:space="preserve">s of now, there is no straight forward and agreed upon method for specifying the number of topics. </w:t>
      </w:r>
      <w:r w:rsidR="007D5E92">
        <w:t>However, there are several measures of evaluating the topic models such as perplexity, topic coherence, human interpretability, etc.</w:t>
      </w:r>
      <w:r w:rsidR="00EF6E59">
        <w:t xml:space="preserve"> Though the mathematical models such as perplexity and topic coherence provide some information, these measures are no sure shot indication of good topics</w:t>
      </w:r>
      <w:r w:rsidR="00AB61E3">
        <w:fldChar w:fldCharType="begin" w:fldLock="1"/>
      </w:r>
      <w:r w:rsidR="00AB61E3">
        <w:instrText>ADDIN CSL_CITATION { "citationItems" : [ { "id" : "ITEM-1", "itemData" : { "DOI" : "10.1.1.100.1089", "ISBN" : "9781615679119", "ISSN" : "1098-6596", "PMID" : "25246403", "abstract" : "Probabilistic topic models are a popular tool for the unsupervised analysis of text, providing both a predictive model of future text and a latent topic representation of the corpus. Practitioners typically assume that the latent space is semantically meaningful. It is used to check models, summarize the corpus, and guide exploration of its contents. However, whether the latent space is interpretable is in need of quantitative evaluation. In this paper, we present new quantitative methods for measuring semantic meaning in inferred topics. We back these measures with large-scale user studies, showing that they capture aspects of the model that are undetected by previous measures of model quality based on held-out likelihood. Surprisingly, topic models which perform better on held-out likelihood may infer less semantically meaningful topics.", "author" : [ { "dropping-particle" : "", "family" : "Chang", "given" : "Jonathan", "non-dropping-particle" : "", "parse-names" : false, "suffix" : "" }, { "dropping-particle" : "", "family" : "Gerrish", "given" : "Sean", "non-dropping-particle" : "", "parse-names" : false, "suffix" : "" }, { "dropping-particle" : "", "family" : "Wang", "given" : "Chong", "non-dropping-particle" : "", "parse-names" : false, "suffix" : "" }, { "dropping-particle" : "", "family" : "Blei", "given" : "David M", "non-dropping-particle" : "", "parse-names" : false, "suffix" : "" } ], "container-title" : "Advances in Neural Information Processing Systems 22", "id" : "ITEM-1", "issued" : { "date-parts" : [ [ "2009" ] ] }, "page" : "288--296", "title" : "Reading Tea Leaves: How Humans Interpret Topic Models", "type" : "article-journal" }, "uris" : [ "http://www.mendeley.com/documents/?uuid=14d90a2b-51e0-4bbe-a6e5-fc068f89d46a" ] } ], "mendeley" : { "formattedCitation" : "(Chang, Gerrish, Wang, &amp; Blei, 2009)", "plainTextFormattedCitation" : "(Chang, Gerrish, Wang, &amp; Blei, 2009)", "previouslyFormattedCitation" : "(Chang, Gerrish, Wang, &amp; Blei, 2009)" }, "properties" : {  }, "schema" : "https://github.com/citation-style-language/schema/raw/master/csl-citation.json" }</w:instrText>
      </w:r>
      <w:r w:rsidR="00AB61E3">
        <w:fldChar w:fldCharType="separate"/>
      </w:r>
      <w:r w:rsidR="00AB61E3" w:rsidRPr="00AB61E3">
        <w:rPr>
          <w:noProof/>
        </w:rPr>
        <w:t>(Chang, Gerrish, Wang, &amp; Blei, 2009)</w:t>
      </w:r>
      <w:r w:rsidR="00AB61E3">
        <w:fldChar w:fldCharType="end"/>
      </w:r>
      <w:r w:rsidR="00EF6E59">
        <w:t>. In this study, the topics were evaluated based on human interpretation</w:t>
      </w:r>
      <w:r w:rsidR="00C852E6">
        <w:t xml:space="preserve"> that it fits the purpose of the study</w:t>
      </w:r>
      <w:r w:rsidR="00EF6E59">
        <w:t xml:space="preserve">. Also, pyLDAvis, a python library for visualizing LDA topic models was used to visually evaluate the topic models. This library can be accessed on GitHub </w:t>
      </w:r>
      <w:r w:rsidR="00EF6E59" w:rsidRPr="000F3407">
        <w:rPr>
          <w:color w:val="000000" w:themeColor="text1"/>
        </w:rPr>
        <w:t xml:space="preserve">at </w:t>
      </w:r>
      <w:hyperlink r:id="rId17" w:history="1">
        <w:r w:rsidR="00EF6E59" w:rsidRPr="000F3407">
          <w:rPr>
            <w:rStyle w:val="Hyperlink"/>
            <w:i/>
            <w:iCs/>
            <w:color w:val="000000" w:themeColor="text1"/>
            <w:u w:val="none"/>
          </w:rPr>
          <w:t>https://github.com/bmabey/pyLDAvis</w:t>
        </w:r>
      </w:hyperlink>
      <w:r w:rsidR="00EF6E59" w:rsidRPr="000F3407">
        <w:rPr>
          <w:i/>
          <w:iCs/>
          <w:color w:val="000000" w:themeColor="text1"/>
        </w:rPr>
        <w:t>.</w:t>
      </w:r>
      <w:r w:rsidR="00EF6E59" w:rsidRPr="000F3407">
        <w:rPr>
          <w:color w:val="000000" w:themeColor="text1"/>
        </w:rPr>
        <w:t xml:space="preserve"> The number </w:t>
      </w:r>
      <w:r w:rsidR="00EF6E59">
        <w:t>of iterations was also fine-tuned based on trial and error. The topics generated with different</w:t>
      </w:r>
      <w:r w:rsidR="00E862AE">
        <w:t xml:space="preserve"> model</w:t>
      </w:r>
      <w:r w:rsidR="00EF6E59">
        <w:t xml:space="preserve"> parameters are </w:t>
      </w:r>
      <w:r w:rsidR="00AB61E3">
        <w:t xml:space="preserve">presented in the </w:t>
      </w:r>
      <w:r w:rsidR="001B7F76">
        <w:t>results</w:t>
      </w:r>
      <w:r w:rsidR="00E862AE">
        <w:t xml:space="preserve"> and discussion</w:t>
      </w:r>
      <w:r w:rsidR="001B7F76">
        <w:t xml:space="preserve"> section.</w:t>
      </w:r>
      <w:r w:rsidR="00EF6E59">
        <w:t xml:space="preserve"> </w:t>
      </w:r>
    </w:p>
    <w:p w:rsidR="00667E3D" w:rsidRPr="00667E3D" w:rsidRDefault="00667E3D" w:rsidP="00667E3D"/>
    <w:p w:rsidR="00793EB6" w:rsidRDefault="00F2552B" w:rsidP="00301162">
      <w:pPr>
        <w:pStyle w:val="Heading2"/>
      </w:pPr>
      <w:bookmarkStart w:id="46" w:name="_Toc505348291"/>
      <w:r>
        <w:lastRenderedPageBreak/>
        <w:t>5.5</w:t>
      </w:r>
      <w:r w:rsidR="00301162">
        <w:t xml:space="preserve"> </w:t>
      </w:r>
      <w:r w:rsidR="00A03D62">
        <w:t>Identification of location information from the collection of text</w:t>
      </w:r>
      <w:bookmarkEnd w:id="46"/>
    </w:p>
    <w:p w:rsidR="00A03D62" w:rsidRDefault="00A03D62" w:rsidP="00793EB6">
      <w:r>
        <w:t>The location information is critical in Geovisualizing the topic</w:t>
      </w:r>
      <w:r w:rsidR="00F2552B">
        <w:t>s as it is used to georeference</w:t>
      </w:r>
      <w:r>
        <w:t xml:space="preserve"> the topics. </w:t>
      </w:r>
      <w:r w:rsidR="0026531C">
        <w:t>The location information is extracted by geoparsing the texts. In this study, Geoparser.io is used for geoparsing the texts.</w:t>
      </w:r>
      <w:r w:rsidR="00F2552B">
        <w:t xml:space="preserve"> The rationale behind using Geoparser.io is discussed in </w:t>
      </w:r>
      <w:hyperlink w:anchor="_2.4_Extracting_Location" w:history="1">
        <w:r w:rsidR="00F2552B" w:rsidRPr="00F2552B">
          <w:t>section 2.4</w:t>
        </w:r>
      </w:hyperlink>
      <w:r w:rsidR="00F2552B">
        <w:t>.</w:t>
      </w:r>
      <w:r w:rsidR="0026531C">
        <w:t xml:space="preserve"> </w:t>
      </w:r>
      <w:r w:rsidR="00660123">
        <w:t xml:space="preserve">Geoparser.io is implemented as a RESTful web API. It is not free but provides 1000 free API calls per month. The </w:t>
      </w:r>
      <w:r w:rsidR="00173489">
        <w:t>response</w:t>
      </w:r>
      <w:r w:rsidR="00660123">
        <w:t xml:space="preserve"> of the A</w:t>
      </w:r>
      <w:r w:rsidR="00173489">
        <w:t>PI call</w:t>
      </w:r>
      <w:r w:rsidR="00660123">
        <w:t xml:space="preserve"> is in GeoJSON format. </w:t>
      </w:r>
      <w:r w:rsidR="00C93556">
        <w:t>The response has the following information</w:t>
      </w:r>
      <w:r w:rsidR="004262E8">
        <w:t xml:space="preserve"> of interest</w:t>
      </w:r>
      <w:r w:rsidR="00C93556">
        <w:t>: name of the location, country</w:t>
      </w:r>
      <w:r w:rsidR="004262E8">
        <w:t xml:space="preserve">, state/province level administrative division, geographic feature type and coordinate. </w:t>
      </w:r>
      <w:r w:rsidR="00F2552B">
        <w:t xml:space="preserve">In this study, only the name and coordinate of the location is utilized. </w:t>
      </w:r>
      <w:r w:rsidR="00F42196">
        <w:t>A sample geovisualization of the geoparsed text is shown in the figure below.</w:t>
      </w:r>
    </w:p>
    <w:p w:rsidR="00674FDD" w:rsidRDefault="00674FDD" w:rsidP="00674FDD">
      <w:pPr>
        <w:pStyle w:val="Caption"/>
        <w:keepNext/>
        <w:jc w:val="center"/>
      </w:pPr>
      <w:bookmarkStart w:id="47" w:name="_Toc505348259"/>
      <w:r>
        <w:t xml:space="preserve">Table </w:t>
      </w:r>
      <w:r>
        <w:fldChar w:fldCharType="begin"/>
      </w:r>
      <w:r>
        <w:instrText xml:space="preserve"> SEQ Table \* ARABIC </w:instrText>
      </w:r>
      <w:r>
        <w:fldChar w:fldCharType="separate"/>
      </w:r>
      <w:r w:rsidR="009F255E">
        <w:rPr>
          <w:noProof/>
        </w:rPr>
        <w:t>9</w:t>
      </w:r>
      <w:r>
        <w:fldChar w:fldCharType="end"/>
      </w:r>
      <w:r>
        <w:t>: Text and visualization of geoparsed text</w:t>
      </w:r>
      <w:bookmarkEnd w:id="47"/>
    </w:p>
    <w:tbl>
      <w:tblPr>
        <w:tblStyle w:val="TableGrid"/>
        <w:tblW w:w="0" w:type="auto"/>
        <w:tblLook w:val="04A0" w:firstRow="1" w:lastRow="0" w:firstColumn="1" w:lastColumn="0" w:noHBand="0" w:noVBand="1"/>
      </w:tblPr>
      <w:tblGrid>
        <w:gridCol w:w="3796"/>
        <w:gridCol w:w="4428"/>
      </w:tblGrid>
      <w:tr w:rsidR="00C776E6" w:rsidTr="00674FDD">
        <w:tc>
          <w:tcPr>
            <w:tcW w:w="3796" w:type="dxa"/>
            <w:shd w:val="clear" w:color="auto" w:fill="D9D9D9" w:themeFill="background1" w:themeFillShade="D9"/>
          </w:tcPr>
          <w:p w:rsidR="00F42196" w:rsidRDefault="00F42196" w:rsidP="00F42196">
            <w:pPr>
              <w:jc w:val="center"/>
            </w:pPr>
            <w:r>
              <w:t>Text</w:t>
            </w:r>
          </w:p>
        </w:tc>
        <w:tc>
          <w:tcPr>
            <w:tcW w:w="4428" w:type="dxa"/>
            <w:shd w:val="clear" w:color="auto" w:fill="D9D9D9" w:themeFill="background1" w:themeFillShade="D9"/>
          </w:tcPr>
          <w:p w:rsidR="00F42196" w:rsidRDefault="00F42196" w:rsidP="00F42196">
            <w:pPr>
              <w:jc w:val="center"/>
            </w:pPr>
            <w:r>
              <w:t>Geovisualization of the geoparsed text</w:t>
            </w:r>
          </w:p>
        </w:tc>
      </w:tr>
      <w:tr w:rsidR="00C776E6" w:rsidTr="00674FDD">
        <w:tc>
          <w:tcPr>
            <w:tcW w:w="3796" w:type="dxa"/>
          </w:tcPr>
          <w:p w:rsidR="00F42196" w:rsidRPr="00F42196" w:rsidRDefault="00C776E6" w:rsidP="00C776E6">
            <w:pPr>
              <w:jc w:val="left"/>
              <w:rPr>
                <w:i/>
                <w:iCs/>
              </w:rPr>
            </w:pPr>
            <w:r>
              <w:rPr>
                <w:i/>
                <w:iCs/>
              </w:rPr>
              <w:t>“</w:t>
            </w:r>
            <w:r w:rsidR="00F42196" w:rsidRPr="00F42196">
              <w:rPr>
                <w:i/>
                <w:iCs/>
              </w:rPr>
              <w:t>One of the measures introduced by lawmakers would remove conservation protection from 1.2 million hectares of the Amazon forest, an area larger than Jamaica. U.K. has made expressed its resentment to this decision.</w:t>
            </w:r>
            <w:r>
              <w:rPr>
                <w:i/>
                <w:iCs/>
              </w:rPr>
              <w:t>”</w:t>
            </w:r>
          </w:p>
        </w:tc>
        <w:tc>
          <w:tcPr>
            <w:tcW w:w="4428" w:type="dxa"/>
          </w:tcPr>
          <w:p w:rsidR="00F42196" w:rsidRDefault="00C776E6" w:rsidP="00793EB6">
            <w:r>
              <w:rPr>
                <w:noProof/>
              </w:rPr>
              <w:drawing>
                <wp:inline distT="0" distB="0" distL="0" distR="0">
                  <wp:extent cx="2675171" cy="22489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ojson map.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3384" cy="2264222"/>
                          </a:xfrm>
                          <a:prstGeom prst="rect">
                            <a:avLst/>
                          </a:prstGeom>
                        </pic:spPr>
                      </pic:pic>
                    </a:graphicData>
                  </a:graphic>
                </wp:inline>
              </w:drawing>
            </w:r>
          </w:p>
        </w:tc>
      </w:tr>
    </w:tbl>
    <w:p w:rsidR="00F42196" w:rsidRDefault="00F42196" w:rsidP="00793EB6"/>
    <w:p w:rsidR="00F42196" w:rsidRDefault="00F42196" w:rsidP="00793EB6"/>
    <w:p w:rsidR="00793EB6" w:rsidRDefault="00F42196" w:rsidP="00301162">
      <w:pPr>
        <w:pStyle w:val="Heading2"/>
      </w:pPr>
      <w:bookmarkStart w:id="48" w:name="_Toc505348292"/>
      <w:r>
        <w:t>5.6</w:t>
      </w:r>
      <w:r w:rsidR="00301162">
        <w:t xml:space="preserve"> </w:t>
      </w:r>
      <w:r w:rsidR="00802CEC">
        <w:t>Geovisualization</w:t>
      </w:r>
      <w:bookmarkEnd w:id="48"/>
    </w:p>
    <w:p w:rsidR="00500A16" w:rsidRDefault="00473C57" w:rsidP="004A220D">
      <w:r>
        <w:t xml:space="preserve">The mapping of topics is analogous to mapping of a thematic layer in cartography. The thematic layer is </w:t>
      </w:r>
      <w:r w:rsidR="008E1EB1">
        <w:t xml:space="preserve">first georeferenced according to the location it covers. Then </w:t>
      </w:r>
      <w:r>
        <w:t>it is symbolized according to one of its attribute value. For example</w:t>
      </w:r>
      <w:r w:rsidR="003C38FC">
        <w:t>, a population map is georeferenced based upon the administrative boundaries. Then the population of each administrative unit is used to symbolize the map.</w:t>
      </w:r>
      <w:r w:rsidR="00031710">
        <w:t xml:space="preserve"> Similar approach is</w:t>
      </w:r>
      <w:r w:rsidR="00AD25C7">
        <w:t xml:space="preserve"> </w:t>
      </w:r>
      <w:r w:rsidR="00500A16">
        <w:t xml:space="preserve">followed in </w:t>
      </w:r>
      <w:r w:rsidR="00500A16">
        <w:lastRenderedPageBreak/>
        <w:t xml:space="preserve">mapping the topics. The mapping is done at the level of country. </w:t>
      </w:r>
      <w:r w:rsidR="004A031E">
        <w:t xml:space="preserve">The </w:t>
      </w:r>
      <w:r w:rsidR="00031710">
        <w:t xml:space="preserve">locations </w:t>
      </w:r>
      <w:r w:rsidR="004A031E">
        <w:t xml:space="preserve">for georeferencing the topics are </w:t>
      </w:r>
      <w:r w:rsidR="00031710">
        <w:t>obtained by geoparsing all the text</w:t>
      </w:r>
      <w:r w:rsidR="004A031E">
        <w:t>s in the corpus.</w:t>
      </w:r>
      <w:r w:rsidR="00031710">
        <w:t xml:space="preserve"> </w:t>
      </w:r>
      <w:r w:rsidR="00500A16">
        <w:t xml:space="preserve">The attribute value of each location is different for each topic. </w:t>
      </w:r>
      <w:r w:rsidR="004A220D">
        <w:t>The attribute value at a location</w:t>
      </w:r>
      <w:r w:rsidR="00500A16">
        <w:t xml:space="preserve"> (L)</w:t>
      </w:r>
      <w:r w:rsidR="004A220D">
        <w:t xml:space="preserve"> </w:t>
      </w:r>
      <w:r w:rsidR="00500A16">
        <w:t>for a topic (T) is</w:t>
      </w:r>
      <w:r w:rsidR="004A220D">
        <w:t xml:space="preserve"> the</w:t>
      </w:r>
      <w:r w:rsidR="00500A16">
        <w:t xml:space="preserve"> (coefficient) </w:t>
      </w:r>
      <w:r w:rsidR="004A220D">
        <w:t>probability of the location L in the topic</w:t>
      </w:r>
      <w:r w:rsidR="00500A16">
        <w:t xml:space="preserve"> T that is obtained after as a result of LDA</w:t>
      </w:r>
      <w:r w:rsidR="003279BC">
        <w:t xml:space="preserve">. As, </w:t>
      </w:r>
      <w:r w:rsidR="00500A16">
        <w:t>the mapping is done at country level, the values of locations are a</w:t>
      </w:r>
      <w:r w:rsidR="003279BC">
        <w:t>ggregated based upon where this values lie.</w:t>
      </w:r>
      <w:r w:rsidR="00500A16">
        <w:t xml:space="preserve"> A web based interactive visualization was built using Leaflet visualization library. </w:t>
      </w:r>
      <w:r w:rsidR="003279BC">
        <w:t xml:space="preserve">Choropleth maps were prepared for geovisualizing the topics. These maps are included in the result section.  </w:t>
      </w:r>
      <w:r w:rsidR="00F55818">
        <w:t xml:space="preserve">Also, qualitative analysis of the maps are done to see if they fit the concepts expressed in the collection of newspaper articles. </w:t>
      </w:r>
    </w:p>
    <w:p w:rsidR="004A220D" w:rsidRDefault="004A220D" w:rsidP="004A220D">
      <w:r>
        <w:t xml:space="preserve"> </w:t>
      </w:r>
    </w:p>
    <w:p w:rsidR="004A220D" w:rsidRDefault="004A220D" w:rsidP="00802CEC"/>
    <w:p w:rsidR="00AC7A1A" w:rsidRDefault="00AC7A1A">
      <w:pPr>
        <w:spacing w:before="0" w:after="160" w:line="259" w:lineRule="auto"/>
        <w:jc w:val="left"/>
      </w:pPr>
      <w:r>
        <w:br w:type="page"/>
      </w:r>
    </w:p>
    <w:p w:rsidR="001A1570" w:rsidRDefault="007816FD" w:rsidP="00A44625">
      <w:pPr>
        <w:pStyle w:val="Heading1"/>
        <w:ind w:left="360"/>
        <w:rPr>
          <w:caps w:val="0"/>
        </w:rPr>
      </w:pPr>
      <w:bookmarkStart w:id="49" w:name="_Toc505348293"/>
      <w:r>
        <w:rPr>
          <w:caps w:val="0"/>
        </w:rPr>
        <w:lastRenderedPageBreak/>
        <w:t>Results</w:t>
      </w:r>
      <w:r w:rsidR="00103E43">
        <w:rPr>
          <w:caps w:val="0"/>
        </w:rPr>
        <w:t xml:space="preserve"> and</w:t>
      </w:r>
      <w:r w:rsidR="00567E54">
        <w:rPr>
          <w:caps w:val="0"/>
        </w:rPr>
        <w:t xml:space="preserve"> </w:t>
      </w:r>
      <w:r w:rsidR="008E4E79">
        <w:rPr>
          <w:caps w:val="0"/>
        </w:rPr>
        <w:t>Discussion</w:t>
      </w:r>
      <w:bookmarkEnd w:id="49"/>
    </w:p>
    <w:p w:rsidR="00567E54" w:rsidRPr="00567E54" w:rsidRDefault="00567E54" w:rsidP="00567E54">
      <w:r>
        <w:t xml:space="preserve">In this chapter, we discuss the results of the topic modelling in Section 6.1. The results of topic modelling in relation to LDA parameters are presented the section. In section 6.2, the geovisualization of topics are presented. </w:t>
      </w:r>
      <w:r w:rsidR="00FA43CF">
        <w:t xml:space="preserve">Also a qualitative </w:t>
      </w:r>
      <w:r w:rsidR="00750639">
        <w:t>examination</w:t>
      </w:r>
      <w:r w:rsidR="00FA43CF">
        <w:t xml:space="preserve"> is done to </w:t>
      </w:r>
      <w:r w:rsidR="00035CA9">
        <w:t>inspect</w:t>
      </w:r>
      <w:r w:rsidR="00FA43CF">
        <w:t xml:space="preserve"> if the geovisualizations were capable of </w:t>
      </w:r>
      <w:r w:rsidR="00035CA9">
        <w:t>answering the “Where is the text about?” question</w:t>
      </w:r>
      <w:r w:rsidR="00FA43CF">
        <w:t xml:space="preserve">. </w:t>
      </w:r>
    </w:p>
    <w:p w:rsidR="006F4C27" w:rsidRDefault="00567E54" w:rsidP="006F4C27">
      <w:pPr>
        <w:pStyle w:val="Heading2"/>
      </w:pPr>
      <w:bookmarkStart w:id="50" w:name="_Toc505348294"/>
      <w:r>
        <w:t>6.1</w:t>
      </w:r>
      <w:r w:rsidR="006F4C27">
        <w:t xml:space="preserve"> </w:t>
      </w:r>
      <w:r w:rsidR="00BB7CE8">
        <w:t>Results of topics generated from LDA</w:t>
      </w:r>
      <w:bookmarkEnd w:id="50"/>
    </w:p>
    <w:p w:rsidR="004F45B4" w:rsidRDefault="00BB7CE8" w:rsidP="004F45B4">
      <w:r>
        <w:t>Each topic generated using topic modelling consists of probabilistic distribution of word. If the words with the highest probabilities (top words) are coherent and indica</w:t>
      </w:r>
      <w:r w:rsidR="008D25E7">
        <w:t xml:space="preserve">tes a common concept, only then the topics can reveal the concepts from the collection of texts. In this study, different parameters were set </w:t>
      </w:r>
      <w:r w:rsidR="00155D8A">
        <w:t xml:space="preserve">for number of topics and number of iterations </w:t>
      </w:r>
      <w:r w:rsidR="008D25E7">
        <w:t>in LDA to obtain topics. The results are presented in this section.</w:t>
      </w:r>
      <w:r w:rsidR="00155D8A">
        <w:t xml:space="preserve"> It is to be noted that LDA is a generative model. Hence, each time the model is run, the terms in the topics slightly vary. Each terms the topic also have a probability coefficient. However, for the purpose of clarity, these are not included in the tables below.</w:t>
      </w:r>
      <w:r w:rsidR="004F45B4">
        <w:t xml:space="preserve"> Also, topics having less than 4% of total tokens are not listed in the table.</w:t>
      </w:r>
    </w:p>
    <w:p w:rsidR="00A44625" w:rsidRDefault="007628CC" w:rsidP="007628CC">
      <w:r>
        <w:t>A.</w:t>
      </w:r>
      <w:r w:rsidR="00155D8A">
        <w:t xml:space="preserve"> Topics generated with </w:t>
      </w:r>
      <w:r w:rsidR="004F45B4">
        <w:t>7 topics and 50 iterations</w:t>
      </w:r>
    </w:p>
    <w:p w:rsidR="00953910" w:rsidRDefault="00953910" w:rsidP="00953910">
      <w:pPr>
        <w:pStyle w:val="Caption"/>
        <w:keepNext/>
        <w:jc w:val="center"/>
      </w:pPr>
      <w:bookmarkStart w:id="51" w:name="_Toc505348260"/>
      <w:r>
        <w:t xml:space="preserve">Table </w:t>
      </w:r>
      <w:r>
        <w:fldChar w:fldCharType="begin"/>
      </w:r>
      <w:r>
        <w:instrText xml:space="preserve"> SEQ Table \* ARABIC </w:instrText>
      </w:r>
      <w:r>
        <w:fldChar w:fldCharType="separate"/>
      </w:r>
      <w:r w:rsidR="009F255E">
        <w:rPr>
          <w:noProof/>
        </w:rPr>
        <w:t>10</w:t>
      </w:r>
      <w:r>
        <w:fldChar w:fldCharType="end"/>
      </w:r>
      <w:r>
        <w:t>: Top 5 topic terms with 7 topics and 50 iterations</w:t>
      </w:r>
      <w:bookmarkEnd w:id="51"/>
    </w:p>
    <w:tbl>
      <w:tblPr>
        <w:tblStyle w:val="TableGrid"/>
        <w:tblW w:w="0" w:type="auto"/>
        <w:tblLook w:val="04A0" w:firstRow="1" w:lastRow="0" w:firstColumn="1" w:lastColumn="0" w:noHBand="0" w:noVBand="1"/>
      </w:tblPr>
      <w:tblGrid>
        <w:gridCol w:w="1345"/>
        <w:gridCol w:w="5220"/>
        <w:gridCol w:w="1397"/>
      </w:tblGrid>
      <w:tr w:rsidR="00A44625" w:rsidTr="00953910">
        <w:trPr>
          <w:trHeight w:val="559"/>
        </w:trPr>
        <w:tc>
          <w:tcPr>
            <w:tcW w:w="1345" w:type="dxa"/>
            <w:shd w:val="clear" w:color="auto" w:fill="D9D9D9" w:themeFill="background1" w:themeFillShade="D9"/>
          </w:tcPr>
          <w:p w:rsidR="00A44625" w:rsidRPr="00C852E6" w:rsidRDefault="00A44625" w:rsidP="00BB7CE8">
            <w:pPr>
              <w:jc w:val="center"/>
              <w:rPr>
                <w:b/>
                <w:bCs/>
              </w:rPr>
            </w:pPr>
            <w:r>
              <w:rPr>
                <w:b/>
                <w:bCs/>
              </w:rPr>
              <w:t>Topic Number</w:t>
            </w:r>
          </w:p>
        </w:tc>
        <w:tc>
          <w:tcPr>
            <w:tcW w:w="5220" w:type="dxa"/>
            <w:shd w:val="clear" w:color="auto" w:fill="D9D9D9" w:themeFill="background1" w:themeFillShade="D9"/>
          </w:tcPr>
          <w:p w:rsidR="00A44625" w:rsidRPr="00C852E6" w:rsidRDefault="00A44625" w:rsidP="00BB7CE8">
            <w:pPr>
              <w:jc w:val="center"/>
              <w:rPr>
                <w:b/>
                <w:bCs/>
              </w:rPr>
            </w:pPr>
            <w:r w:rsidRPr="00C852E6">
              <w:rPr>
                <w:b/>
                <w:bCs/>
              </w:rPr>
              <w:t xml:space="preserve">Top </w:t>
            </w:r>
            <w:r w:rsidR="00155D8A">
              <w:rPr>
                <w:b/>
                <w:bCs/>
              </w:rPr>
              <w:t xml:space="preserve">5 </w:t>
            </w:r>
            <w:r w:rsidRPr="00C852E6">
              <w:rPr>
                <w:b/>
                <w:bCs/>
              </w:rPr>
              <w:t>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953910">
        <w:trPr>
          <w:trHeight w:val="673"/>
        </w:trPr>
        <w:tc>
          <w:tcPr>
            <w:tcW w:w="1345" w:type="dxa"/>
          </w:tcPr>
          <w:p w:rsidR="00A44625" w:rsidRDefault="00A44625" w:rsidP="00BB7CE8">
            <w:pPr>
              <w:jc w:val="center"/>
            </w:pPr>
            <w:r>
              <w:t>1</w:t>
            </w:r>
          </w:p>
        </w:tc>
        <w:tc>
          <w:tcPr>
            <w:tcW w:w="5220" w:type="dxa"/>
          </w:tcPr>
          <w:p w:rsidR="00A44625" w:rsidRDefault="00A44625" w:rsidP="00BB7CE8">
            <w:pPr>
              <w:jc w:val="left"/>
            </w:pPr>
            <w:r>
              <w:t>Forest, company, year, tornado, time</w:t>
            </w:r>
          </w:p>
        </w:tc>
        <w:tc>
          <w:tcPr>
            <w:tcW w:w="1397" w:type="dxa"/>
          </w:tcPr>
          <w:p w:rsidR="00A44625" w:rsidRDefault="00A44625" w:rsidP="00BB7CE8">
            <w:pPr>
              <w:jc w:val="center"/>
            </w:pPr>
            <w:r>
              <w:t>25.2</w:t>
            </w:r>
          </w:p>
        </w:tc>
      </w:tr>
      <w:tr w:rsidR="00A44625" w:rsidTr="00953910">
        <w:trPr>
          <w:trHeight w:val="666"/>
        </w:trPr>
        <w:tc>
          <w:tcPr>
            <w:tcW w:w="1345" w:type="dxa"/>
          </w:tcPr>
          <w:p w:rsidR="00A44625" w:rsidRDefault="00A44625" w:rsidP="00BB7CE8">
            <w:pPr>
              <w:jc w:val="center"/>
            </w:pPr>
            <w:r>
              <w:t>2</w:t>
            </w:r>
          </w:p>
        </w:tc>
        <w:tc>
          <w:tcPr>
            <w:tcW w:w="5220" w:type="dxa"/>
          </w:tcPr>
          <w:p w:rsidR="00A44625" w:rsidRDefault="00A44625" w:rsidP="00BB7CE8">
            <w:pPr>
              <w:jc w:val="left"/>
            </w:pPr>
            <w:r>
              <w:t>Government, country, election, people, time</w:t>
            </w:r>
          </w:p>
        </w:tc>
        <w:tc>
          <w:tcPr>
            <w:tcW w:w="1397" w:type="dxa"/>
          </w:tcPr>
          <w:p w:rsidR="00A44625" w:rsidRDefault="00A44625" w:rsidP="00BB7CE8">
            <w:pPr>
              <w:jc w:val="center"/>
            </w:pPr>
            <w:r>
              <w:t>18.1</w:t>
            </w:r>
          </w:p>
        </w:tc>
      </w:tr>
      <w:tr w:rsidR="00A44625" w:rsidTr="00953910">
        <w:trPr>
          <w:trHeight w:val="666"/>
        </w:trPr>
        <w:tc>
          <w:tcPr>
            <w:tcW w:w="1345" w:type="dxa"/>
          </w:tcPr>
          <w:p w:rsidR="00A44625" w:rsidRDefault="00A44625" w:rsidP="00BB7CE8">
            <w:pPr>
              <w:jc w:val="center"/>
            </w:pPr>
            <w:r>
              <w:t>3</w:t>
            </w:r>
          </w:p>
        </w:tc>
        <w:tc>
          <w:tcPr>
            <w:tcW w:w="5220" w:type="dxa"/>
          </w:tcPr>
          <w:p w:rsidR="00A44625" w:rsidRDefault="00A44625" w:rsidP="00BB7CE8">
            <w:pPr>
              <w:jc w:val="left"/>
            </w:pPr>
            <w:r>
              <w:t>Election, year, people, vote, country</w:t>
            </w:r>
          </w:p>
        </w:tc>
        <w:tc>
          <w:tcPr>
            <w:tcW w:w="1397" w:type="dxa"/>
          </w:tcPr>
          <w:p w:rsidR="00A44625" w:rsidRDefault="00A44625" w:rsidP="00BB7CE8">
            <w:pPr>
              <w:jc w:val="center"/>
            </w:pPr>
            <w:r>
              <w:t>15.2</w:t>
            </w:r>
          </w:p>
        </w:tc>
      </w:tr>
      <w:tr w:rsidR="00A44625" w:rsidTr="00953910">
        <w:trPr>
          <w:trHeight w:val="666"/>
        </w:trPr>
        <w:tc>
          <w:tcPr>
            <w:tcW w:w="1345" w:type="dxa"/>
          </w:tcPr>
          <w:p w:rsidR="00A44625" w:rsidRDefault="00A44625" w:rsidP="00BB7CE8">
            <w:pPr>
              <w:jc w:val="center"/>
            </w:pPr>
            <w:r>
              <w:t>4</w:t>
            </w:r>
          </w:p>
        </w:tc>
        <w:tc>
          <w:tcPr>
            <w:tcW w:w="5220" w:type="dxa"/>
          </w:tcPr>
          <w:p w:rsidR="00A44625" w:rsidRDefault="00A44625" w:rsidP="00BB7CE8">
            <w:pPr>
              <w:jc w:val="left"/>
            </w:pPr>
            <w:r>
              <w:t>Country, world_cup, people, team, election</w:t>
            </w:r>
          </w:p>
        </w:tc>
        <w:tc>
          <w:tcPr>
            <w:tcW w:w="1397" w:type="dxa"/>
          </w:tcPr>
          <w:p w:rsidR="00A44625" w:rsidRDefault="00A44625" w:rsidP="00BB7CE8">
            <w:pPr>
              <w:jc w:val="center"/>
            </w:pPr>
            <w:r>
              <w:t>12.5</w:t>
            </w:r>
          </w:p>
        </w:tc>
      </w:tr>
      <w:tr w:rsidR="00A44625" w:rsidTr="00953910">
        <w:trPr>
          <w:trHeight w:val="666"/>
        </w:trPr>
        <w:tc>
          <w:tcPr>
            <w:tcW w:w="1345" w:type="dxa"/>
          </w:tcPr>
          <w:p w:rsidR="00A44625" w:rsidRDefault="00A44625" w:rsidP="00BB7CE8">
            <w:pPr>
              <w:jc w:val="center"/>
            </w:pPr>
            <w:r>
              <w:t>5</w:t>
            </w:r>
          </w:p>
        </w:tc>
        <w:tc>
          <w:tcPr>
            <w:tcW w:w="5220" w:type="dxa"/>
          </w:tcPr>
          <w:p w:rsidR="00A44625" w:rsidRDefault="00A44625" w:rsidP="00BB7CE8">
            <w:pPr>
              <w:jc w:val="left"/>
            </w:pPr>
            <w:r>
              <w:t>Time, people, election, report, home</w:t>
            </w:r>
          </w:p>
        </w:tc>
        <w:tc>
          <w:tcPr>
            <w:tcW w:w="1397" w:type="dxa"/>
          </w:tcPr>
          <w:p w:rsidR="00A44625" w:rsidRDefault="00A44625" w:rsidP="00BB7CE8">
            <w:pPr>
              <w:jc w:val="center"/>
            </w:pPr>
            <w:r>
              <w:t>11</w:t>
            </w:r>
          </w:p>
        </w:tc>
      </w:tr>
      <w:tr w:rsidR="00A44625" w:rsidTr="00953910">
        <w:trPr>
          <w:trHeight w:val="666"/>
        </w:trPr>
        <w:tc>
          <w:tcPr>
            <w:tcW w:w="1345" w:type="dxa"/>
          </w:tcPr>
          <w:p w:rsidR="00A44625" w:rsidRDefault="00A44625" w:rsidP="00BB7CE8">
            <w:pPr>
              <w:jc w:val="center"/>
            </w:pPr>
            <w:r>
              <w:t>6</w:t>
            </w:r>
          </w:p>
        </w:tc>
        <w:tc>
          <w:tcPr>
            <w:tcW w:w="5220" w:type="dxa"/>
          </w:tcPr>
          <w:p w:rsidR="00A44625" w:rsidRDefault="00A44625" w:rsidP="00BB7CE8">
            <w:pPr>
              <w:jc w:val="left"/>
            </w:pPr>
            <w:r>
              <w:t>Country, time, group, year, company</w:t>
            </w:r>
          </w:p>
        </w:tc>
        <w:tc>
          <w:tcPr>
            <w:tcW w:w="1397" w:type="dxa"/>
          </w:tcPr>
          <w:p w:rsidR="00A44625" w:rsidRDefault="00A44625" w:rsidP="00BB7CE8">
            <w:pPr>
              <w:jc w:val="center"/>
            </w:pPr>
            <w:r>
              <w:t>9.2</w:t>
            </w:r>
          </w:p>
        </w:tc>
      </w:tr>
      <w:tr w:rsidR="00A44625" w:rsidTr="00953910">
        <w:trPr>
          <w:trHeight w:val="666"/>
        </w:trPr>
        <w:tc>
          <w:tcPr>
            <w:tcW w:w="1345" w:type="dxa"/>
          </w:tcPr>
          <w:p w:rsidR="00A44625" w:rsidRDefault="00A44625" w:rsidP="00BB7CE8">
            <w:pPr>
              <w:jc w:val="center"/>
            </w:pPr>
            <w:r>
              <w:lastRenderedPageBreak/>
              <w:t>7</w:t>
            </w:r>
          </w:p>
        </w:tc>
        <w:tc>
          <w:tcPr>
            <w:tcW w:w="5220" w:type="dxa"/>
          </w:tcPr>
          <w:p w:rsidR="00A44625" w:rsidRDefault="00A44625" w:rsidP="00BB7CE8">
            <w:pPr>
              <w:jc w:val="left"/>
            </w:pPr>
            <w:r>
              <w:t>Country, election, government, work, party</w:t>
            </w:r>
          </w:p>
        </w:tc>
        <w:tc>
          <w:tcPr>
            <w:tcW w:w="1397" w:type="dxa"/>
          </w:tcPr>
          <w:p w:rsidR="00A44625" w:rsidRDefault="00A44625" w:rsidP="00BB7CE8">
            <w:pPr>
              <w:jc w:val="center"/>
            </w:pPr>
            <w:r>
              <w:t>8.9</w:t>
            </w:r>
          </w:p>
        </w:tc>
      </w:tr>
    </w:tbl>
    <w:p w:rsidR="00A44625" w:rsidRDefault="00A44625" w:rsidP="00A44625"/>
    <w:p w:rsidR="00A44625" w:rsidRDefault="00A44625" w:rsidP="00A44625">
      <w:r>
        <w:t xml:space="preserve">The topics generated with the aforementioned LDA parameters yield mixed results. Top words in topic numbers 2, 3 and 6 are close to election but other topics have either words that could be assigned to different categories. </w:t>
      </w:r>
      <w:r w:rsidR="00155D8A">
        <w:t xml:space="preserve">We conclude that it a poor topic model. </w:t>
      </w:r>
    </w:p>
    <w:p w:rsidR="004F45B4" w:rsidRDefault="007628CC" w:rsidP="007628CC">
      <w:r>
        <w:t>B.</w:t>
      </w:r>
      <w:r w:rsidR="004F45B4">
        <w:t xml:space="preserve"> Topics generated with 7 topics and 400 iterations</w:t>
      </w:r>
    </w:p>
    <w:p w:rsidR="00953910" w:rsidRDefault="00953910" w:rsidP="00953910">
      <w:pPr>
        <w:pStyle w:val="Caption"/>
        <w:keepNext/>
        <w:jc w:val="center"/>
      </w:pPr>
      <w:bookmarkStart w:id="52" w:name="_Toc505348261"/>
      <w:r>
        <w:t xml:space="preserve">Table </w:t>
      </w:r>
      <w:r>
        <w:fldChar w:fldCharType="begin"/>
      </w:r>
      <w:r>
        <w:instrText xml:space="preserve"> SEQ Table \* ARABIC </w:instrText>
      </w:r>
      <w:r>
        <w:fldChar w:fldCharType="separate"/>
      </w:r>
      <w:r w:rsidR="009F255E">
        <w:rPr>
          <w:noProof/>
        </w:rPr>
        <w:t>11</w:t>
      </w:r>
      <w:r>
        <w:fldChar w:fldCharType="end"/>
      </w:r>
      <w:proofErr w:type="gramStart"/>
      <w:r>
        <w:t xml:space="preserve">: </w:t>
      </w:r>
      <w:r w:rsidRPr="00F71196">
        <w:t>:</w:t>
      </w:r>
      <w:proofErr w:type="gramEnd"/>
      <w:r w:rsidRPr="00F71196">
        <w:t xml:space="preserve"> Top 5 </w:t>
      </w:r>
      <w:r>
        <w:t>topic terms with 7 topics and 400</w:t>
      </w:r>
      <w:r w:rsidRPr="00F71196">
        <w:t xml:space="preserve"> iterations</w:t>
      </w:r>
      <w:bookmarkEnd w:id="52"/>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Forest, deforestation, company, country, government</w:t>
            </w:r>
          </w:p>
        </w:tc>
        <w:tc>
          <w:tcPr>
            <w:tcW w:w="1397" w:type="dxa"/>
          </w:tcPr>
          <w:p w:rsidR="00A44625" w:rsidRDefault="00A44625" w:rsidP="00BB7CE8">
            <w:pPr>
              <w:jc w:val="center"/>
            </w:pPr>
            <w:r>
              <w:t>23.6</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44625" w:rsidP="00BB7CE8">
            <w:pPr>
              <w:jc w:val="left"/>
            </w:pPr>
            <w:r>
              <w:t>Ebola</w:t>
            </w:r>
            <w:r w:rsidRPr="00953910">
              <w:rPr>
                <w:shd w:val="clear" w:color="auto" w:fill="FFFFFF" w:themeFill="background1"/>
              </w:rPr>
              <w:t xml:space="preserve">, </w:t>
            </w:r>
            <w:r w:rsidRPr="00953910">
              <w:rPr>
                <w:u w:val="single"/>
                <w:shd w:val="clear" w:color="auto" w:fill="FFFFFF" w:themeFill="background1"/>
              </w:rPr>
              <w:t>north_korea</w:t>
            </w:r>
            <w:r>
              <w:t>, virus, country, people</w:t>
            </w:r>
          </w:p>
        </w:tc>
        <w:tc>
          <w:tcPr>
            <w:tcW w:w="1397" w:type="dxa"/>
          </w:tcPr>
          <w:p w:rsidR="00A44625" w:rsidRDefault="00A44625" w:rsidP="00BB7CE8">
            <w:pPr>
              <w:jc w:val="center"/>
            </w:pPr>
            <w:r>
              <w:t>21</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44625" w:rsidP="00BB7CE8">
            <w:pPr>
              <w:jc w:val="left"/>
            </w:pPr>
            <w:r>
              <w:t>Tornado, damage, storm, county, home</w:t>
            </w:r>
          </w:p>
        </w:tc>
        <w:tc>
          <w:tcPr>
            <w:tcW w:w="1397" w:type="dxa"/>
          </w:tcPr>
          <w:p w:rsidR="00A44625" w:rsidRDefault="00A44625" w:rsidP="00BB7CE8">
            <w:pPr>
              <w:jc w:val="center"/>
            </w:pPr>
            <w:r>
              <w:t>13.6</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A44625" w:rsidP="00BB7CE8">
            <w:pPr>
              <w:jc w:val="left"/>
            </w:pPr>
            <w:r>
              <w:t>Party, election, vote, win, year</w:t>
            </w:r>
          </w:p>
        </w:tc>
        <w:tc>
          <w:tcPr>
            <w:tcW w:w="1397" w:type="dxa"/>
          </w:tcPr>
          <w:p w:rsidR="00A44625" w:rsidRDefault="00A44625" w:rsidP="00BB7CE8">
            <w:pPr>
              <w:jc w:val="center"/>
            </w:pPr>
            <w:r>
              <w:t>11.7</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BB7CE8">
            <w:pPr>
              <w:jc w:val="left"/>
            </w:pPr>
            <w:r>
              <w:t xml:space="preserve">World_cup, team, group, home, </w:t>
            </w:r>
            <w:r w:rsidRPr="00953910">
              <w:rPr>
                <w:u w:val="single"/>
                <w:shd w:val="clear" w:color="auto" w:fill="FFFFFF" w:themeFill="background1"/>
              </w:rPr>
              <w:t>tornado</w:t>
            </w:r>
          </w:p>
        </w:tc>
        <w:tc>
          <w:tcPr>
            <w:tcW w:w="1397" w:type="dxa"/>
          </w:tcPr>
          <w:p w:rsidR="00A44625" w:rsidRDefault="00A44625" w:rsidP="00BB7CE8">
            <w:pPr>
              <w:jc w:val="center"/>
            </w:pPr>
            <w:r>
              <w:t>11.7</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A44625" w:rsidP="00BB7CE8">
            <w:pPr>
              <w:jc w:val="left"/>
            </w:pPr>
            <w:r>
              <w:t>Elephant, year, wildlife, country, animal</w:t>
            </w:r>
          </w:p>
        </w:tc>
        <w:tc>
          <w:tcPr>
            <w:tcW w:w="1397" w:type="dxa"/>
          </w:tcPr>
          <w:p w:rsidR="00A44625" w:rsidRDefault="00A44625" w:rsidP="00BB7CE8">
            <w:pPr>
              <w:jc w:val="center"/>
            </w:pPr>
            <w:r>
              <w:t>10</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A44625" w:rsidP="00BB7CE8">
            <w:pPr>
              <w:jc w:val="left"/>
            </w:pPr>
            <w:r>
              <w:t>Election, vote, result, president, people</w:t>
            </w:r>
          </w:p>
        </w:tc>
        <w:tc>
          <w:tcPr>
            <w:tcW w:w="1397" w:type="dxa"/>
          </w:tcPr>
          <w:p w:rsidR="00A44625" w:rsidRDefault="00A44625" w:rsidP="00BB7CE8">
            <w:pPr>
              <w:jc w:val="center"/>
            </w:pPr>
            <w:r>
              <w:t>8.4</w:t>
            </w:r>
          </w:p>
        </w:tc>
      </w:tr>
    </w:tbl>
    <w:p w:rsidR="00A44625" w:rsidRDefault="00A44625" w:rsidP="00A44625"/>
    <w:p w:rsidR="00A44625" w:rsidRDefault="00A44625" w:rsidP="00A44625">
      <w:r>
        <w:t>The topics generated after increasing the number of iterations have significant improvement. Most topics have terms that indicate towards a common concept and each topic could be assigned to one of the seven categories of our data. However, topic number 2 and 5 still have mixed terms which are incoherent to the rest of the terms. These are highlighted in the table above.</w:t>
      </w:r>
    </w:p>
    <w:p w:rsidR="00A44625" w:rsidRDefault="00A44625" w:rsidP="00A44625">
      <w:r>
        <w:t xml:space="preserve">Similarly topics were generated by increasing the number of iterations to 600 and then 800. However, similar pattern emerged with some topics containing mixed terms. </w:t>
      </w:r>
      <w:r>
        <w:lastRenderedPageBreak/>
        <w:t xml:space="preserve">Instead, attempts were made to get good topics by increasing the number of topics. The results are shown in the tables presented below. </w:t>
      </w:r>
    </w:p>
    <w:p w:rsidR="004F45B4" w:rsidRDefault="007628CC" w:rsidP="007628CC">
      <w:r>
        <w:t>C.</w:t>
      </w:r>
      <w:r w:rsidR="004F45B4">
        <w:t xml:space="preserve"> Topics generated with 21 topics and 50 iterations</w:t>
      </w:r>
    </w:p>
    <w:p w:rsidR="007F122D" w:rsidRDefault="007F122D" w:rsidP="007F122D">
      <w:pPr>
        <w:pStyle w:val="Caption"/>
        <w:keepNext/>
        <w:jc w:val="center"/>
      </w:pPr>
      <w:bookmarkStart w:id="53" w:name="_Toc505348262"/>
      <w:r>
        <w:t xml:space="preserve">Table </w:t>
      </w:r>
      <w:r>
        <w:fldChar w:fldCharType="begin"/>
      </w:r>
      <w:r>
        <w:instrText xml:space="preserve"> SEQ Table \* ARABIC </w:instrText>
      </w:r>
      <w:r>
        <w:fldChar w:fldCharType="separate"/>
      </w:r>
      <w:r w:rsidR="009F255E">
        <w:rPr>
          <w:noProof/>
        </w:rPr>
        <w:t>12</w:t>
      </w:r>
      <w:r>
        <w:fldChar w:fldCharType="end"/>
      </w:r>
      <w:proofErr w:type="gramStart"/>
      <w:r>
        <w:t>: :</w:t>
      </w:r>
      <w:proofErr w:type="gramEnd"/>
      <w:r>
        <w:t xml:space="preserve"> Top 5 topic terms with 21</w:t>
      </w:r>
      <w:r w:rsidRPr="00D0796F">
        <w:t xml:space="preserve"> topics and 50 iterations</w:t>
      </w:r>
      <w:bookmarkEnd w:id="53"/>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Forest, deforestation, company, palm_oil, year</w:t>
            </w:r>
          </w:p>
        </w:tc>
        <w:tc>
          <w:tcPr>
            <w:tcW w:w="1397" w:type="dxa"/>
          </w:tcPr>
          <w:p w:rsidR="00A44625" w:rsidRDefault="00A44625" w:rsidP="00BB7CE8">
            <w:pPr>
              <w:jc w:val="center"/>
            </w:pPr>
            <w:r>
              <w:t>10.4</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44625" w:rsidP="00BB7CE8">
            <w:pPr>
              <w:jc w:val="left"/>
            </w:pPr>
            <w:r>
              <w:t>Tornado, storm, damage, county, home</w:t>
            </w:r>
          </w:p>
        </w:tc>
        <w:tc>
          <w:tcPr>
            <w:tcW w:w="1397" w:type="dxa"/>
          </w:tcPr>
          <w:p w:rsidR="00A44625" w:rsidRDefault="00A44625" w:rsidP="00BB7CE8">
            <w:pPr>
              <w:jc w:val="center"/>
            </w:pPr>
            <w:r>
              <w:t>10.3</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44625" w:rsidP="00BB7CE8">
            <w:pPr>
              <w:jc w:val="left"/>
            </w:pPr>
            <w:r>
              <w:t>Ebola, outbreak, disease, people, country</w:t>
            </w:r>
          </w:p>
        </w:tc>
        <w:tc>
          <w:tcPr>
            <w:tcW w:w="1397" w:type="dxa"/>
          </w:tcPr>
          <w:p w:rsidR="00A44625" w:rsidRDefault="00A44625" w:rsidP="00BB7CE8">
            <w:pPr>
              <w:jc w:val="center"/>
            </w:pPr>
            <w:r>
              <w:t>9.7</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A44625" w:rsidP="00BB7CE8">
            <w:pPr>
              <w:jc w:val="left"/>
            </w:pPr>
            <w:r>
              <w:t>Deforestation, forest, company, country, policy</w:t>
            </w:r>
          </w:p>
        </w:tc>
        <w:tc>
          <w:tcPr>
            <w:tcW w:w="1397" w:type="dxa"/>
          </w:tcPr>
          <w:p w:rsidR="00A44625" w:rsidRDefault="00A44625" w:rsidP="00BB7CE8">
            <w:pPr>
              <w:jc w:val="center"/>
            </w:pPr>
            <w:r>
              <w:t>8.1</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BB7CE8">
            <w:pPr>
              <w:jc w:val="left"/>
            </w:pPr>
            <w:r>
              <w:t>Election, vote, president, kenyatta, party</w:t>
            </w:r>
          </w:p>
        </w:tc>
        <w:tc>
          <w:tcPr>
            <w:tcW w:w="1397" w:type="dxa"/>
          </w:tcPr>
          <w:p w:rsidR="00A44625" w:rsidRDefault="00A44625" w:rsidP="00BB7CE8">
            <w:pPr>
              <w:jc w:val="center"/>
            </w:pPr>
            <w:r>
              <w:t>7.7</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A44625" w:rsidP="00BB7CE8">
            <w:pPr>
              <w:jc w:val="left"/>
            </w:pPr>
            <w:r>
              <w:t>North_korea, nuclear, missile, trump, military</w:t>
            </w:r>
          </w:p>
        </w:tc>
        <w:tc>
          <w:tcPr>
            <w:tcW w:w="1397" w:type="dxa"/>
          </w:tcPr>
          <w:p w:rsidR="00A44625" w:rsidRDefault="00A44625" w:rsidP="00BB7CE8">
            <w:pPr>
              <w:jc w:val="center"/>
            </w:pPr>
            <w:r>
              <w:t>6.7</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A44625" w:rsidP="00BB7CE8">
            <w:pPr>
              <w:jc w:val="left"/>
            </w:pPr>
            <w:r>
              <w:t>World_cup, play, tournament, time, team</w:t>
            </w:r>
          </w:p>
        </w:tc>
        <w:tc>
          <w:tcPr>
            <w:tcW w:w="1397" w:type="dxa"/>
          </w:tcPr>
          <w:p w:rsidR="00A44625" w:rsidRDefault="00A44625" w:rsidP="00BB7CE8">
            <w:pPr>
              <w:jc w:val="center"/>
            </w:pPr>
            <w:r>
              <w:t>5.2</w:t>
            </w:r>
          </w:p>
        </w:tc>
      </w:tr>
      <w:tr w:rsidR="00A44625" w:rsidTr="007628CC">
        <w:trPr>
          <w:trHeight w:val="666"/>
        </w:trPr>
        <w:tc>
          <w:tcPr>
            <w:tcW w:w="1075" w:type="dxa"/>
          </w:tcPr>
          <w:p w:rsidR="00A44625" w:rsidRDefault="00A44625" w:rsidP="00BB7CE8">
            <w:pPr>
              <w:jc w:val="center"/>
            </w:pPr>
            <w:r>
              <w:t>8</w:t>
            </w:r>
          </w:p>
        </w:tc>
        <w:tc>
          <w:tcPr>
            <w:tcW w:w="5490" w:type="dxa"/>
          </w:tcPr>
          <w:p w:rsidR="00A44625" w:rsidRDefault="00A44625" w:rsidP="00BB7CE8">
            <w:pPr>
              <w:jc w:val="left"/>
            </w:pPr>
            <w:r>
              <w:t>Group, team, world_cup, england, win</w:t>
            </w:r>
          </w:p>
        </w:tc>
        <w:tc>
          <w:tcPr>
            <w:tcW w:w="1397" w:type="dxa"/>
          </w:tcPr>
          <w:p w:rsidR="00A44625" w:rsidRDefault="00A44625" w:rsidP="00BB7CE8">
            <w:pPr>
              <w:jc w:val="center"/>
            </w:pPr>
            <w:r>
              <w:t>4.5</w:t>
            </w:r>
          </w:p>
        </w:tc>
      </w:tr>
      <w:tr w:rsidR="00A44625" w:rsidTr="007628CC">
        <w:trPr>
          <w:trHeight w:val="666"/>
        </w:trPr>
        <w:tc>
          <w:tcPr>
            <w:tcW w:w="1075" w:type="dxa"/>
          </w:tcPr>
          <w:p w:rsidR="00A44625" w:rsidRDefault="00A44625" w:rsidP="00BB7CE8">
            <w:pPr>
              <w:jc w:val="center"/>
            </w:pPr>
            <w:r>
              <w:t>9</w:t>
            </w:r>
          </w:p>
        </w:tc>
        <w:tc>
          <w:tcPr>
            <w:tcW w:w="5490" w:type="dxa"/>
          </w:tcPr>
          <w:p w:rsidR="00A44625" w:rsidRDefault="00A44625" w:rsidP="00BB7CE8">
            <w:pPr>
              <w:jc w:val="left"/>
            </w:pPr>
            <w:r>
              <w:t>Party, election, merkel, vote, coalition</w:t>
            </w:r>
          </w:p>
        </w:tc>
        <w:tc>
          <w:tcPr>
            <w:tcW w:w="1397" w:type="dxa"/>
          </w:tcPr>
          <w:p w:rsidR="00A44625" w:rsidRDefault="00A44625" w:rsidP="00BB7CE8">
            <w:pPr>
              <w:jc w:val="center"/>
            </w:pPr>
            <w:r>
              <w:t>4.1</w:t>
            </w:r>
          </w:p>
        </w:tc>
      </w:tr>
      <w:tr w:rsidR="00A44625" w:rsidTr="007628CC">
        <w:trPr>
          <w:trHeight w:val="666"/>
        </w:trPr>
        <w:tc>
          <w:tcPr>
            <w:tcW w:w="1075" w:type="dxa"/>
          </w:tcPr>
          <w:p w:rsidR="00A44625" w:rsidRDefault="00A44625" w:rsidP="00BB7CE8">
            <w:pPr>
              <w:jc w:val="center"/>
            </w:pPr>
            <w:r>
              <w:t>10</w:t>
            </w:r>
          </w:p>
        </w:tc>
        <w:tc>
          <w:tcPr>
            <w:tcW w:w="5490" w:type="dxa"/>
          </w:tcPr>
          <w:p w:rsidR="00A44625" w:rsidRDefault="00A44625" w:rsidP="00BB7CE8">
            <w:pPr>
              <w:jc w:val="left"/>
            </w:pPr>
            <w:r>
              <w:t>Damage, tornado, storm, air, home</w:t>
            </w:r>
          </w:p>
        </w:tc>
        <w:tc>
          <w:tcPr>
            <w:tcW w:w="1397" w:type="dxa"/>
          </w:tcPr>
          <w:p w:rsidR="00A44625" w:rsidRDefault="00A44625" w:rsidP="00BB7CE8">
            <w:pPr>
              <w:jc w:val="center"/>
            </w:pPr>
            <w:r>
              <w:t>4.1</w:t>
            </w:r>
          </w:p>
        </w:tc>
      </w:tr>
    </w:tbl>
    <w:p w:rsidR="00A44625" w:rsidRDefault="00A44625" w:rsidP="00D448BD"/>
    <w:p w:rsidR="00A44625" w:rsidRDefault="00A44625" w:rsidP="00A44625">
      <w:r>
        <w:t xml:space="preserve">Visual analysis of the topics shows that the top words in the topics are coherent and indicates a common concept.  </w:t>
      </w:r>
    </w:p>
    <w:p w:rsidR="00A44625" w:rsidRDefault="00A44625" w:rsidP="00A44625">
      <w:r>
        <w:t>Keeping the number of topics constant, the number of iterations were further increased to see the changes in the topics. The results are presented in the table below.</w:t>
      </w:r>
    </w:p>
    <w:p w:rsidR="00A44625" w:rsidRDefault="00A44625" w:rsidP="00A44625">
      <w:pPr>
        <w:jc w:val="center"/>
      </w:pPr>
    </w:p>
    <w:p w:rsidR="00D448BD" w:rsidRDefault="007628CC" w:rsidP="007628CC">
      <w:r>
        <w:t>C.</w:t>
      </w:r>
      <w:r w:rsidR="00D448BD">
        <w:t xml:space="preserve"> Topics</w:t>
      </w:r>
      <w:r w:rsidR="007F122D">
        <w:t xml:space="preserve"> generated with 21 topics and 400</w:t>
      </w:r>
      <w:r w:rsidR="00D448BD">
        <w:t xml:space="preserve"> iterations</w:t>
      </w:r>
    </w:p>
    <w:p w:rsidR="00D448BD" w:rsidRPr="00EF6E59" w:rsidRDefault="00D448BD" w:rsidP="00D448BD">
      <w:pPr>
        <w:jc w:val="left"/>
      </w:pPr>
    </w:p>
    <w:p w:rsidR="007F122D" w:rsidRDefault="007F122D" w:rsidP="007F122D">
      <w:pPr>
        <w:pStyle w:val="Caption"/>
        <w:keepNext/>
        <w:jc w:val="center"/>
      </w:pPr>
      <w:bookmarkStart w:id="54" w:name="_Toc505348263"/>
      <w:r>
        <w:t xml:space="preserve">Table </w:t>
      </w:r>
      <w:r>
        <w:fldChar w:fldCharType="begin"/>
      </w:r>
      <w:r>
        <w:instrText xml:space="preserve"> SEQ Table \* ARABIC </w:instrText>
      </w:r>
      <w:r>
        <w:fldChar w:fldCharType="separate"/>
      </w:r>
      <w:r w:rsidR="009F255E">
        <w:rPr>
          <w:noProof/>
        </w:rPr>
        <w:t>13</w:t>
      </w:r>
      <w:r>
        <w:fldChar w:fldCharType="end"/>
      </w:r>
      <w:proofErr w:type="gramStart"/>
      <w:r>
        <w:t>: :</w:t>
      </w:r>
      <w:proofErr w:type="gramEnd"/>
      <w:r>
        <w:t xml:space="preserve"> Top 5 topic terms with 21 topics and 40</w:t>
      </w:r>
      <w:r w:rsidRPr="003776EA">
        <w:t>0 iterations</w:t>
      </w:r>
      <w:bookmarkEnd w:id="54"/>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 xml:space="preserve">Forest, deforestation, company, </w:t>
            </w:r>
            <w:r w:rsidR="00A02C01">
              <w:t xml:space="preserve">land, </w:t>
            </w:r>
            <w:r>
              <w:t>p</w:t>
            </w:r>
            <w:r w:rsidR="00A02C01">
              <w:t>alm_oil</w:t>
            </w:r>
          </w:p>
        </w:tc>
        <w:tc>
          <w:tcPr>
            <w:tcW w:w="1397" w:type="dxa"/>
          </w:tcPr>
          <w:p w:rsidR="00A44625" w:rsidRDefault="00A02C01" w:rsidP="00BB7CE8">
            <w:pPr>
              <w:jc w:val="center"/>
            </w:pPr>
            <w:r>
              <w:t>15.3</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02C01" w:rsidP="00BB7CE8">
            <w:pPr>
              <w:jc w:val="left"/>
            </w:pPr>
            <w:r>
              <w:t>Damage, tornado, storm, county, home</w:t>
            </w:r>
          </w:p>
        </w:tc>
        <w:tc>
          <w:tcPr>
            <w:tcW w:w="1397" w:type="dxa"/>
          </w:tcPr>
          <w:p w:rsidR="00A44625" w:rsidRDefault="00A02C01" w:rsidP="00BB7CE8">
            <w:pPr>
              <w:jc w:val="center"/>
            </w:pPr>
            <w:r>
              <w:t>8.2</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02C01" w:rsidP="00BB7CE8">
            <w:pPr>
              <w:jc w:val="left"/>
            </w:pPr>
            <w:r>
              <w:t>Virus, ebola, outbreak, disease, vaccine</w:t>
            </w:r>
          </w:p>
        </w:tc>
        <w:tc>
          <w:tcPr>
            <w:tcW w:w="1397" w:type="dxa"/>
          </w:tcPr>
          <w:p w:rsidR="00A44625" w:rsidRDefault="00A02C01" w:rsidP="00BB7CE8">
            <w:pPr>
              <w:jc w:val="center"/>
            </w:pPr>
            <w:r>
              <w:t>7.9</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286966" w:rsidP="00BB7CE8">
            <w:pPr>
              <w:jc w:val="left"/>
            </w:pPr>
            <w:r>
              <w:t xml:space="preserve">Country, north_korea, nuclear, work, </w:t>
            </w:r>
            <w:r w:rsidRPr="00953910">
              <w:rPr>
                <w:u w:val="single"/>
              </w:rPr>
              <w:t>ebola</w:t>
            </w:r>
          </w:p>
        </w:tc>
        <w:tc>
          <w:tcPr>
            <w:tcW w:w="1397" w:type="dxa"/>
          </w:tcPr>
          <w:p w:rsidR="00A44625" w:rsidRDefault="00286966" w:rsidP="00BB7CE8">
            <w:pPr>
              <w:jc w:val="center"/>
            </w:pPr>
            <w:r>
              <w:t>7.8</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286966">
            <w:pPr>
              <w:jc w:val="left"/>
            </w:pPr>
            <w:r>
              <w:t xml:space="preserve">Election, vote, </w:t>
            </w:r>
            <w:r w:rsidR="00286966">
              <w:t>result</w:t>
            </w:r>
            <w:r>
              <w:t xml:space="preserve">, kenyatta, </w:t>
            </w:r>
            <w:r w:rsidR="00286966">
              <w:t>kenya</w:t>
            </w:r>
          </w:p>
        </w:tc>
        <w:tc>
          <w:tcPr>
            <w:tcW w:w="1397" w:type="dxa"/>
          </w:tcPr>
          <w:p w:rsidR="00A44625" w:rsidRDefault="00A44625" w:rsidP="00BB7CE8">
            <w:pPr>
              <w:jc w:val="center"/>
            </w:pPr>
            <w:r>
              <w:t>7</w:t>
            </w:r>
            <w:r w:rsidR="005531E4">
              <w:t>.2</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5531E4" w:rsidP="00BB7CE8">
            <w:pPr>
              <w:jc w:val="left"/>
            </w:pPr>
            <w:r>
              <w:t>World_cup, team, group, play, win</w:t>
            </w:r>
          </w:p>
        </w:tc>
        <w:tc>
          <w:tcPr>
            <w:tcW w:w="1397" w:type="dxa"/>
          </w:tcPr>
          <w:p w:rsidR="00A44625" w:rsidRDefault="00A44625" w:rsidP="00BB7CE8">
            <w:pPr>
              <w:jc w:val="center"/>
            </w:pPr>
            <w:r>
              <w:t>6.7</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5531E4" w:rsidP="00BB7CE8">
            <w:pPr>
              <w:jc w:val="left"/>
            </w:pPr>
            <w:r>
              <w:t>Party, election, vote, poll, year</w:t>
            </w:r>
          </w:p>
        </w:tc>
        <w:tc>
          <w:tcPr>
            <w:tcW w:w="1397" w:type="dxa"/>
          </w:tcPr>
          <w:p w:rsidR="00A44625" w:rsidRDefault="005531E4" w:rsidP="00BB7CE8">
            <w:pPr>
              <w:jc w:val="center"/>
            </w:pPr>
            <w:r>
              <w:t>6.6</w:t>
            </w:r>
          </w:p>
        </w:tc>
      </w:tr>
      <w:tr w:rsidR="00A44625" w:rsidTr="007628CC">
        <w:trPr>
          <w:trHeight w:val="666"/>
        </w:trPr>
        <w:tc>
          <w:tcPr>
            <w:tcW w:w="1075" w:type="dxa"/>
          </w:tcPr>
          <w:p w:rsidR="00A44625" w:rsidRDefault="00A44625" w:rsidP="00BB7CE8">
            <w:pPr>
              <w:jc w:val="center"/>
            </w:pPr>
            <w:r>
              <w:t>8</w:t>
            </w:r>
          </w:p>
        </w:tc>
        <w:tc>
          <w:tcPr>
            <w:tcW w:w="5490" w:type="dxa"/>
          </w:tcPr>
          <w:p w:rsidR="00A44625" w:rsidRDefault="005531E4" w:rsidP="00BB7CE8">
            <w:pPr>
              <w:jc w:val="left"/>
            </w:pPr>
            <w:r>
              <w:t>Ebola, sierra_leone, work, people, hospital</w:t>
            </w:r>
          </w:p>
        </w:tc>
        <w:tc>
          <w:tcPr>
            <w:tcW w:w="1397" w:type="dxa"/>
          </w:tcPr>
          <w:p w:rsidR="00A44625" w:rsidRDefault="005531E4" w:rsidP="00BB7CE8">
            <w:pPr>
              <w:jc w:val="center"/>
            </w:pPr>
            <w:r>
              <w:t>4.3</w:t>
            </w:r>
          </w:p>
        </w:tc>
      </w:tr>
      <w:tr w:rsidR="00A44625" w:rsidTr="007628CC">
        <w:trPr>
          <w:trHeight w:val="666"/>
        </w:trPr>
        <w:tc>
          <w:tcPr>
            <w:tcW w:w="1075" w:type="dxa"/>
          </w:tcPr>
          <w:p w:rsidR="00A44625" w:rsidRDefault="00A44625" w:rsidP="00BB7CE8">
            <w:pPr>
              <w:jc w:val="center"/>
            </w:pPr>
            <w:r>
              <w:t>9</w:t>
            </w:r>
          </w:p>
        </w:tc>
        <w:tc>
          <w:tcPr>
            <w:tcW w:w="5490" w:type="dxa"/>
          </w:tcPr>
          <w:p w:rsidR="00A44625" w:rsidRDefault="005531E4" w:rsidP="00BB7CE8">
            <w:pPr>
              <w:jc w:val="left"/>
            </w:pPr>
            <w:r>
              <w:t xml:space="preserve">Tornado, storm, </w:t>
            </w:r>
            <w:r w:rsidRPr="00953910">
              <w:rPr>
                <w:u w:val="single"/>
              </w:rPr>
              <w:t>ivory</w:t>
            </w:r>
            <w:r>
              <w:t>, area, county</w:t>
            </w:r>
          </w:p>
        </w:tc>
        <w:tc>
          <w:tcPr>
            <w:tcW w:w="1397" w:type="dxa"/>
          </w:tcPr>
          <w:p w:rsidR="00A44625" w:rsidRDefault="005531E4" w:rsidP="00BB7CE8">
            <w:pPr>
              <w:jc w:val="center"/>
            </w:pPr>
            <w:r>
              <w:t>4</w:t>
            </w:r>
          </w:p>
        </w:tc>
      </w:tr>
    </w:tbl>
    <w:p w:rsidR="00A44625" w:rsidRDefault="00A44625" w:rsidP="00A44625"/>
    <w:p w:rsidR="00471426" w:rsidRDefault="00434F14" w:rsidP="00A44625">
      <w:r>
        <w:t xml:space="preserve">The topic modelling with 400 iterations has coherence topic terms for most topics except for topic number 4 and 9. The incoherent terms are </w:t>
      </w:r>
      <w:r w:rsidR="00DC12DD">
        <w:t>underlined</w:t>
      </w:r>
      <w:r>
        <w:t xml:space="preserve"> in the table above. The number of iterations were increased to examine if there are more coherent topics with higher number of iterations. </w:t>
      </w:r>
    </w:p>
    <w:p w:rsidR="00D448BD" w:rsidRDefault="007628CC" w:rsidP="007628CC">
      <w:r>
        <w:t>D.</w:t>
      </w:r>
      <w:r w:rsidR="00D448BD">
        <w:t xml:space="preserve"> Topics generated with 21 topics and 600 iterations</w:t>
      </w:r>
    </w:p>
    <w:p w:rsidR="007F122D" w:rsidRDefault="007F122D" w:rsidP="007F122D">
      <w:pPr>
        <w:pStyle w:val="Caption"/>
        <w:keepNext/>
        <w:jc w:val="center"/>
      </w:pPr>
      <w:bookmarkStart w:id="55" w:name="_Toc505348264"/>
      <w:r>
        <w:t xml:space="preserve">Table </w:t>
      </w:r>
      <w:r>
        <w:fldChar w:fldCharType="begin"/>
      </w:r>
      <w:r>
        <w:instrText xml:space="preserve"> SEQ Table \* ARABIC </w:instrText>
      </w:r>
      <w:r>
        <w:fldChar w:fldCharType="separate"/>
      </w:r>
      <w:r w:rsidR="009F255E">
        <w:rPr>
          <w:noProof/>
        </w:rPr>
        <w:t>14</w:t>
      </w:r>
      <w:r>
        <w:fldChar w:fldCharType="end"/>
      </w:r>
      <w:proofErr w:type="gramStart"/>
      <w:r>
        <w:t xml:space="preserve">: </w:t>
      </w:r>
      <w:r w:rsidRPr="008714E5">
        <w:t>:</w:t>
      </w:r>
      <w:proofErr w:type="gramEnd"/>
      <w:r w:rsidRPr="008714E5">
        <w:t xml:space="preserve"> Top 5 topic terms with</w:t>
      </w:r>
      <w:r>
        <w:t xml:space="preserve"> 21 topics and 60</w:t>
      </w:r>
      <w:r w:rsidRPr="008714E5">
        <w:t>0 iterations</w:t>
      </w:r>
      <w:bookmarkEnd w:id="55"/>
    </w:p>
    <w:tbl>
      <w:tblPr>
        <w:tblStyle w:val="TableGrid"/>
        <w:tblW w:w="0" w:type="auto"/>
        <w:tblLook w:val="04A0" w:firstRow="1" w:lastRow="0" w:firstColumn="1" w:lastColumn="0" w:noHBand="0" w:noVBand="1"/>
      </w:tblPr>
      <w:tblGrid>
        <w:gridCol w:w="1075"/>
        <w:gridCol w:w="5490"/>
        <w:gridCol w:w="1397"/>
      </w:tblGrid>
      <w:tr w:rsidR="00E42F48" w:rsidTr="007628CC">
        <w:trPr>
          <w:trHeight w:val="1054"/>
        </w:trPr>
        <w:tc>
          <w:tcPr>
            <w:tcW w:w="1075" w:type="dxa"/>
            <w:shd w:val="clear" w:color="auto" w:fill="D9D9D9" w:themeFill="background1" w:themeFillShade="D9"/>
          </w:tcPr>
          <w:p w:rsidR="00E42F48" w:rsidRPr="00C852E6" w:rsidRDefault="00E42F48" w:rsidP="00BB7CE8">
            <w:pPr>
              <w:jc w:val="center"/>
              <w:rPr>
                <w:b/>
                <w:bCs/>
              </w:rPr>
            </w:pPr>
            <w:r>
              <w:rPr>
                <w:b/>
                <w:bCs/>
              </w:rPr>
              <w:t>Topic Number</w:t>
            </w:r>
          </w:p>
        </w:tc>
        <w:tc>
          <w:tcPr>
            <w:tcW w:w="5490" w:type="dxa"/>
            <w:shd w:val="clear" w:color="auto" w:fill="D9D9D9" w:themeFill="background1" w:themeFillShade="D9"/>
          </w:tcPr>
          <w:p w:rsidR="00E42F48" w:rsidRPr="00C852E6" w:rsidRDefault="00E42F48" w:rsidP="00BB7CE8">
            <w:pPr>
              <w:jc w:val="center"/>
              <w:rPr>
                <w:b/>
                <w:bCs/>
              </w:rPr>
            </w:pPr>
            <w:r w:rsidRPr="00C852E6">
              <w:rPr>
                <w:b/>
                <w:bCs/>
              </w:rPr>
              <w:t>Top words in topics</w:t>
            </w:r>
          </w:p>
        </w:tc>
        <w:tc>
          <w:tcPr>
            <w:tcW w:w="1397" w:type="dxa"/>
            <w:shd w:val="clear" w:color="auto" w:fill="D9D9D9" w:themeFill="background1" w:themeFillShade="D9"/>
          </w:tcPr>
          <w:p w:rsidR="00E42F48" w:rsidRPr="00C852E6" w:rsidRDefault="00E42F48" w:rsidP="00BB7CE8">
            <w:pPr>
              <w:jc w:val="center"/>
              <w:rPr>
                <w:b/>
                <w:bCs/>
              </w:rPr>
            </w:pPr>
            <w:r>
              <w:rPr>
                <w:b/>
                <w:bCs/>
              </w:rPr>
              <w:t>Percentage of tokens</w:t>
            </w:r>
          </w:p>
        </w:tc>
      </w:tr>
      <w:tr w:rsidR="00E42F48" w:rsidTr="007628CC">
        <w:trPr>
          <w:trHeight w:val="673"/>
        </w:trPr>
        <w:tc>
          <w:tcPr>
            <w:tcW w:w="1075" w:type="dxa"/>
          </w:tcPr>
          <w:p w:rsidR="00E42F48" w:rsidRDefault="00E42F48" w:rsidP="00BB7CE8">
            <w:pPr>
              <w:jc w:val="center"/>
            </w:pPr>
            <w:r>
              <w:t>1</w:t>
            </w:r>
          </w:p>
        </w:tc>
        <w:tc>
          <w:tcPr>
            <w:tcW w:w="5490" w:type="dxa"/>
          </w:tcPr>
          <w:p w:rsidR="00E42F48" w:rsidRDefault="00E42F48" w:rsidP="00BB7CE8">
            <w:pPr>
              <w:jc w:val="left"/>
            </w:pPr>
            <w:r>
              <w:t>Forest, deforestation, company, land, area</w:t>
            </w:r>
          </w:p>
        </w:tc>
        <w:tc>
          <w:tcPr>
            <w:tcW w:w="1397" w:type="dxa"/>
          </w:tcPr>
          <w:p w:rsidR="00E42F48" w:rsidRDefault="00E42F48" w:rsidP="00BB7CE8">
            <w:pPr>
              <w:jc w:val="center"/>
            </w:pPr>
            <w:r>
              <w:t>14.8</w:t>
            </w:r>
          </w:p>
        </w:tc>
      </w:tr>
      <w:tr w:rsidR="00E42F48" w:rsidTr="007628CC">
        <w:trPr>
          <w:trHeight w:val="666"/>
        </w:trPr>
        <w:tc>
          <w:tcPr>
            <w:tcW w:w="1075" w:type="dxa"/>
          </w:tcPr>
          <w:p w:rsidR="00E42F48" w:rsidRDefault="00E42F48" w:rsidP="00BB7CE8">
            <w:pPr>
              <w:jc w:val="center"/>
            </w:pPr>
            <w:r>
              <w:lastRenderedPageBreak/>
              <w:t>2</w:t>
            </w:r>
          </w:p>
        </w:tc>
        <w:tc>
          <w:tcPr>
            <w:tcW w:w="5490" w:type="dxa"/>
          </w:tcPr>
          <w:p w:rsidR="00E42F48" w:rsidRDefault="00E42F48" w:rsidP="00E42F48">
            <w:pPr>
              <w:jc w:val="left"/>
            </w:pPr>
            <w:r>
              <w:t>Tornado, damage, storm, county, home</w:t>
            </w:r>
          </w:p>
        </w:tc>
        <w:tc>
          <w:tcPr>
            <w:tcW w:w="1397" w:type="dxa"/>
          </w:tcPr>
          <w:p w:rsidR="00E42F48" w:rsidRDefault="00E42F48" w:rsidP="00BB7CE8">
            <w:pPr>
              <w:jc w:val="center"/>
            </w:pPr>
            <w:r>
              <w:t>12.1</w:t>
            </w:r>
          </w:p>
        </w:tc>
      </w:tr>
      <w:tr w:rsidR="00E42F48" w:rsidTr="007628CC">
        <w:trPr>
          <w:trHeight w:val="666"/>
        </w:trPr>
        <w:tc>
          <w:tcPr>
            <w:tcW w:w="1075" w:type="dxa"/>
          </w:tcPr>
          <w:p w:rsidR="00E42F48" w:rsidRDefault="00E42F48" w:rsidP="00BB7CE8">
            <w:pPr>
              <w:jc w:val="center"/>
            </w:pPr>
            <w:r>
              <w:t>3</w:t>
            </w:r>
          </w:p>
        </w:tc>
        <w:tc>
          <w:tcPr>
            <w:tcW w:w="5490" w:type="dxa"/>
          </w:tcPr>
          <w:p w:rsidR="00E42F48" w:rsidRDefault="00E42F48" w:rsidP="00E42F48">
            <w:pPr>
              <w:jc w:val="left"/>
            </w:pPr>
            <w:r>
              <w:t>Ebola, virus , outbreak, disease, health</w:t>
            </w:r>
          </w:p>
        </w:tc>
        <w:tc>
          <w:tcPr>
            <w:tcW w:w="1397" w:type="dxa"/>
          </w:tcPr>
          <w:p w:rsidR="00E42F48" w:rsidRDefault="00E42F48" w:rsidP="00BB7CE8">
            <w:pPr>
              <w:jc w:val="center"/>
            </w:pPr>
            <w:r>
              <w:t>8</w:t>
            </w:r>
          </w:p>
        </w:tc>
      </w:tr>
      <w:tr w:rsidR="00E42F48" w:rsidTr="007628CC">
        <w:trPr>
          <w:trHeight w:val="666"/>
        </w:trPr>
        <w:tc>
          <w:tcPr>
            <w:tcW w:w="1075" w:type="dxa"/>
          </w:tcPr>
          <w:p w:rsidR="00E42F48" w:rsidRDefault="00E42F48" w:rsidP="00BB7CE8">
            <w:pPr>
              <w:jc w:val="center"/>
            </w:pPr>
            <w:r>
              <w:t>4</w:t>
            </w:r>
          </w:p>
        </w:tc>
        <w:tc>
          <w:tcPr>
            <w:tcW w:w="5490" w:type="dxa"/>
          </w:tcPr>
          <w:p w:rsidR="00E42F48" w:rsidRDefault="00E42F48" w:rsidP="00BB7CE8">
            <w:pPr>
              <w:jc w:val="left"/>
            </w:pPr>
            <w:r>
              <w:t>World_cup, team, group, play, win</w:t>
            </w:r>
          </w:p>
        </w:tc>
        <w:tc>
          <w:tcPr>
            <w:tcW w:w="1397" w:type="dxa"/>
          </w:tcPr>
          <w:p w:rsidR="00E42F48" w:rsidRDefault="00E42F48" w:rsidP="00BB7CE8">
            <w:pPr>
              <w:jc w:val="center"/>
            </w:pPr>
            <w:r>
              <w:t>7.5</w:t>
            </w:r>
          </w:p>
        </w:tc>
      </w:tr>
      <w:tr w:rsidR="00E42F48" w:rsidTr="007628CC">
        <w:trPr>
          <w:trHeight w:val="666"/>
        </w:trPr>
        <w:tc>
          <w:tcPr>
            <w:tcW w:w="1075" w:type="dxa"/>
          </w:tcPr>
          <w:p w:rsidR="00E42F48" w:rsidRDefault="00E42F48" w:rsidP="00BB7CE8">
            <w:pPr>
              <w:jc w:val="center"/>
            </w:pPr>
            <w:r>
              <w:t>5</w:t>
            </w:r>
          </w:p>
        </w:tc>
        <w:tc>
          <w:tcPr>
            <w:tcW w:w="5490" w:type="dxa"/>
          </w:tcPr>
          <w:p w:rsidR="00E42F48" w:rsidRDefault="00E42F48" w:rsidP="00BB7CE8">
            <w:pPr>
              <w:jc w:val="left"/>
            </w:pPr>
            <w:r>
              <w:t>Election, vote, president, kenyatta, result</w:t>
            </w:r>
          </w:p>
        </w:tc>
        <w:tc>
          <w:tcPr>
            <w:tcW w:w="1397" w:type="dxa"/>
          </w:tcPr>
          <w:p w:rsidR="00E42F48" w:rsidRDefault="00E42F48" w:rsidP="00BB7CE8">
            <w:pPr>
              <w:jc w:val="center"/>
            </w:pPr>
            <w:r>
              <w:t>7.2</w:t>
            </w:r>
          </w:p>
        </w:tc>
      </w:tr>
      <w:tr w:rsidR="00E42F48" w:rsidTr="007628CC">
        <w:trPr>
          <w:trHeight w:val="666"/>
        </w:trPr>
        <w:tc>
          <w:tcPr>
            <w:tcW w:w="1075" w:type="dxa"/>
          </w:tcPr>
          <w:p w:rsidR="00E42F48" w:rsidRDefault="00E42F48" w:rsidP="00BB7CE8">
            <w:pPr>
              <w:jc w:val="center"/>
            </w:pPr>
            <w:r>
              <w:t>6</w:t>
            </w:r>
          </w:p>
        </w:tc>
        <w:tc>
          <w:tcPr>
            <w:tcW w:w="5490" w:type="dxa"/>
          </w:tcPr>
          <w:p w:rsidR="00E42F48" w:rsidRDefault="00E42F48" w:rsidP="00BB7CE8">
            <w:pPr>
              <w:jc w:val="left"/>
            </w:pPr>
            <w:r>
              <w:t>North_korea, nuclear, trump, missile, kim</w:t>
            </w:r>
          </w:p>
        </w:tc>
        <w:tc>
          <w:tcPr>
            <w:tcW w:w="1397" w:type="dxa"/>
          </w:tcPr>
          <w:p w:rsidR="00E42F48" w:rsidRDefault="00E42F48" w:rsidP="00BB7CE8">
            <w:pPr>
              <w:jc w:val="center"/>
            </w:pPr>
            <w:r>
              <w:t>6.8</w:t>
            </w:r>
          </w:p>
        </w:tc>
      </w:tr>
      <w:tr w:rsidR="00E42F48" w:rsidTr="007628CC">
        <w:trPr>
          <w:trHeight w:val="666"/>
        </w:trPr>
        <w:tc>
          <w:tcPr>
            <w:tcW w:w="1075" w:type="dxa"/>
          </w:tcPr>
          <w:p w:rsidR="00E42F48" w:rsidRDefault="00E42F48" w:rsidP="00BB7CE8">
            <w:pPr>
              <w:jc w:val="center"/>
            </w:pPr>
            <w:r>
              <w:t>7</w:t>
            </w:r>
          </w:p>
        </w:tc>
        <w:tc>
          <w:tcPr>
            <w:tcW w:w="5490" w:type="dxa"/>
          </w:tcPr>
          <w:p w:rsidR="00E42F48" w:rsidRDefault="00E42F48" w:rsidP="00BB7CE8">
            <w:pPr>
              <w:jc w:val="left"/>
            </w:pPr>
            <w:r>
              <w:t>Elephant, ivory, wildlife, trade, ban</w:t>
            </w:r>
          </w:p>
        </w:tc>
        <w:tc>
          <w:tcPr>
            <w:tcW w:w="1397" w:type="dxa"/>
          </w:tcPr>
          <w:p w:rsidR="00E42F48" w:rsidRDefault="00E42F48" w:rsidP="00BB7CE8">
            <w:pPr>
              <w:jc w:val="center"/>
            </w:pPr>
            <w:r>
              <w:t>5.5</w:t>
            </w:r>
          </w:p>
        </w:tc>
      </w:tr>
      <w:tr w:rsidR="00E42F48" w:rsidTr="007628CC">
        <w:trPr>
          <w:trHeight w:val="666"/>
        </w:trPr>
        <w:tc>
          <w:tcPr>
            <w:tcW w:w="1075" w:type="dxa"/>
          </w:tcPr>
          <w:p w:rsidR="00E42F48" w:rsidRDefault="00E42F48" w:rsidP="00BB7CE8">
            <w:pPr>
              <w:jc w:val="center"/>
            </w:pPr>
            <w:r>
              <w:t>8</w:t>
            </w:r>
          </w:p>
        </w:tc>
        <w:tc>
          <w:tcPr>
            <w:tcW w:w="5490" w:type="dxa"/>
          </w:tcPr>
          <w:p w:rsidR="00E42F48" w:rsidRDefault="00E42F48" w:rsidP="00BB7CE8">
            <w:pPr>
              <w:jc w:val="left"/>
            </w:pPr>
            <w:r>
              <w:t>Party, election, vote, merkel, campaign</w:t>
            </w:r>
          </w:p>
        </w:tc>
        <w:tc>
          <w:tcPr>
            <w:tcW w:w="1397" w:type="dxa"/>
          </w:tcPr>
          <w:p w:rsidR="00E42F48" w:rsidRDefault="00E42F48" w:rsidP="00BB7CE8">
            <w:pPr>
              <w:jc w:val="center"/>
            </w:pPr>
            <w:r>
              <w:t>5.2</w:t>
            </w:r>
          </w:p>
        </w:tc>
      </w:tr>
      <w:tr w:rsidR="00E42F48" w:rsidTr="007628CC">
        <w:trPr>
          <w:trHeight w:val="666"/>
        </w:trPr>
        <w:tc>
          <w:tcPr>
            <w:tcW w:w="1075" w:type="dxa"/>
          </w:tcPr>
          <w:p w:rsidR="00E42F48" w:rsidRDefault="00E42F48" w:rsidP="00BB7CE8">
            <w:pPr>
              <w:jc w:val="center"/>
            </w:pPr>
            <w:r>
              <w:t>9</w:t>
            </w:r>
          </w:p>
        </w:tc>
        <w:tc>
          <w:tcPr>
            <w:tcW w:w="5490" w:type="dxa"/>
          </w:tcPr>
          <w:p w:rsidR="00E42F48" w:rsidRDefault="00E42F48" w:rsidP="00BB7CE8">
            <w:pPr>
              <w:jc w:val="left"/>
            </w:pPr>
            <w:r>
              <w:t>Ebola, work, people, time, die</w:t>
            </w:r>
          </w:p>
        </w:tc>
        <w:tc>
          <w:tcPr>
            <w:tcW w:w="1397" w:type="dxa"/>
          </w:tcPr>
          <w:p w:rsidR="00E42F48" w:rsidRDefault="00E42F48" w:rsidP="00BB7CE8">
            <w:pPr>
              <w:jc w:val="center"/>
            </w:pPr>
            <w:r>
              <w:t>4.8</w:t>
            </w:r>
          </w:p>
        </w:tc>
      </w:tr>
    </w:tbl>
    <w:p w:rsidR="00E42F48" w:rsidRDefault="00E42F48" w:rsidP="00E42F48"/>
    <w:p w:rsidR="00AA04E0" w:rsidRDefault="00B17B10" w:rsidP="00A44625">
      <w:r>
        <w:t>All of the topic terms in the above table are coherent</w:t>
      </w:r>
      <w:r w:rsidR="003E3527">
        <w:t xml:space="preserve"> and indicate</w:t>
      </w:r>
      <w:r>
        <w:t xml:space="preserve"> a common concept.  Topic modelling was also done with 800 iterations. The results were very similar to what was achieved with 600 iterations. The results are included in the appendix. </w:t>
      </w:r>
      <w:r w:rsidR="00AA04E0">
        <w:t xml:space="preserve"> Since, the topics extracted at 600 iterations with 21 topics were coherent, this was used to create geovisualization which is discussed in the following section.</w:t>
      </w:r>
    </w:p>
    <w:p w:rsidR="00AA04E0" w:rsidRDefault="00AA04E0" w:rsidP="00A44625"/>
    <w:p w:rsidR="001A723E" w:rsidRDefault="001A723E" w:rsidP="00A44625"/>
    <w:p w:rsidR="001A723E" w:rsidRDefault="001A723E" w:rsidP="00A44625"/>
    <w:p w:rsidR="001A723E" w:rsidRDefault="001A723E" w:rsidP="00A44625"/>
    <w:p w:rsidR="006F4C27" w:rsidRDefault="0047401A" w:rsidP="006F4C27">
      <w:pPr>
        <w:pStyle w:val="Heading2"/>
      </w:pPr>
      <w:bookmarkStart w:id="56" w:name="_Toc505348295"/>
      <w:r>
        <w:t>6.2</w:t>
      </w:r>
      <w:r w:rsidR="006F4C27">
        <w:t xml:space="preserve"> </w:t>
      </w:r>
      <w:r w:rsidR="00D17F3C">
        <w:t>Geovisualization</w:t>
      </w:r>
      <w:r w:rsidR="00F941A7">
        <w:t xml:space="preserve"> results</w:t>
      </w:r>
      <w:bookmarkEnd w:id="56"/>
      <w:r w:rsidR="00F941A7">
        <w:t xml:space="preserve"> </w:t>
      </w:r>
    </w:p>
    <w:p w:rsidR="006F4C27" w:rsidRPr="008D17C7" w:rsidRDefault="00917DE3" w:rsidP="006F4C27">
      <w:pPr>
        <w:rPr>
          <w:szCs w:val="24"/>
        </w:rPr>
      </w:pPr>
      <w:r w:rsidRPr="008D17C7">
        <w:rPr>
          <w:szCs w:val="24"/>
        </w:rPr>
        <w:t>Geovisualization of coherent topics</w:t>
      </w:r>
      <w:r w:rsidR="00F941A7" w:rsidRPr="008D17C7">
        <w:rPr>
          <w:szCs w:val="24"/>
        </w:rPr>
        <w:t xml:space="preserve"> (as obtained</w:t>
      </w:r>
      <w:r w:rsidRPr="008D17C7">
        <w:rPr>
          <w:szCs w:val="24"/>
        </w:rPr>
        <w:t xml:space="preserve"> in section 6.1) was done</w:t>
      </w:r>
      <w:r w:rsidR="00F941A7" w:rsidRPr="008D17C7">
        <w:rPr>
          <w:szCs w:val="24"/>
        </w:rPr>
        <w:t xml:space="preserve"> using Leaflet Geovisualization library as explained in section 5.6</w:t>
      </w:r>
      <w:r w:rsidRPr="008D17C7">
        <w:rPr>
          <w:szCs w:val="24"/>
        </w:rPr>
        <w:t xml:space="preserve">. </w:t>
      </w:r>
      <w:r w:rsidR="00F941A7" w:rsidRPr="008D17C7">
        <w:rPr>
          <w:szCs w:val="24"/>
        </w:rPr>
        <w:t xml:space="preserve">In this section, the </w:t>
      </w:r>
      <w:r w:rsidR="00071540">
        <w:rPr>
          <w:szCs w:val="24"/>
        </w:rPr>
        <w:t xml:space="preserve">topics and the geovisualized </w:t>
      </w:r>
      <w:r w:rsidR="00F941A7" w:rsidRPr="008D17C7">
        <w:rPr>
          <w:szCs w:val="24"/>
        </w:rPr>
        <w:t>choropleth maps are presented</w:t>
      </w:r>
      <w:r w:rsidR="00071540">
        <w:rPr>
          <w:szCs w:val="24"/>
        </w:rPr>
        <w:t xml:space="preserve"> in tandem.  </w:t>
      </w:r>
      <w:r w:rsidR="000A295C">
        <w:rPr>
          <w:szCs w:val="24"/>
        </w:rPr>
        <w:t xml:space="preserve">In the following section, we discuss if the tandem of topics and maps reveal the </w:t>
      </w:r>
      <w:r w:rsidR="00846C05">
        <w:rPr>
          <w:szCs w:val="24"/>
        </w:rPr>
        <w:t>contents of the news collection and whether the maps add any spatial insight to the text collection.</w:t>
      </w:r>
      <w:r w:rsidR="00071540">
        <w:rPr>
          <w:szCs w:val="24"/>
        </w:rPr>
        <w:t xml:space="preserve"> </w:t>
      </w:r>
    </w:p>
    <w:p w:rsidR="00D17235" w:rsidRPr="008D17C7" w:rsidRDefault="00D17235" w:rsidP="00D86983">
      <w:pPr>
        <w:rPr>
          <w:szCs w:val="24"/>
        </w:rPr>
      </w:pPr>
    </w:p>
    <w:p w:rsidR="00D17235" w:rsidRPr="008D17C7" w:rsidRDefault="00621912" w:rsidP="00621912">
      <w:pPr>
        <w:pStyle w:val="ListParagraph"/>
        <w:numPr>
          <w:ilvl w:val="0"/>
          <w:numId w:val="20"/>
        </w:numPr>
        <w:rPr>
          <w:szCs w:val="24"/>
        </w:rPr>
      </w:pPr>
      <w:r w:rsidRPr="008D17C7">
        <w:rPr>
          <w:szCs w:val="24"/>
        </w:rPr>
        <w:lastRenderedPageBreak/>
        <w:t>Choropleth Map of Topic 1</w:t>
      </w:r>
    </w:p>
    <w:p w:rsidR="006447AB" w:rsidRPr="008D17C7" w:rsidRDefault="00574A31" w:rsidP="00574A31">
      <w:pPr>
        <w:pStyle w:val="ListParagraph"/>
        <w:ind w:left="360"/>
        <w:jc w:val="left"/>
        <w:rPr>
          <w:szCs w:val="24"/>
        </w:rPr>
      </w:pPr>
      <w:r w:rsidRPr="008D17C7">
        <w:rPr>
          <w:szCs w:val="24"/>
        </w:rPr>
        <w:t>Top Topic Terms:</w:t>
      </w:r>
    </w:p>
    <w:p w:rsidR="00953910" w:rsidRDefault="00E10CB0" w:rsidP="00351E76">
      <w:pPr>
        <w:pStyle w:val="ListParagraph"/>
        <w:keepNext/>
        <w:ind w:left="360"/>
        <w:jc w:val="center"/>
      </w:pPr>
      <w:r w:rsidRPr="00351E76">
        <w:rPr>
          <w:i/>
          <w:iCs/>
          <w:sz w:val="20"/>
          <w:szCs w:val="20"/>
        </w:rPr>
        <w:t>(0.022</w:t>
      </w:r>
      <w:r w:rsidR="00574A31" w:rsidRPr="00351E76">
        <w:rPr>
          <w:i/>
          <w:iCs/>
          <w:color w:val="000000"/>
          <w:sz w:val="20"/>
          <w:szCs w:val="20"/>
        </w:rPr>
        <w:t>*"</w:t>
      </w:r>
      <w:r w:rsidR="00574A31" w:rsidRPr="00351E76">
        <w:rPr>
          <w:b/>
          <w:bCs/>
          <w:i/>
          <w:iCs/>
          <w:color w:val="000000"/>
          <w:sz w:val="20"/>
          <w:szCs w:val="20"/>
        </w:rPr>
        <w:t>tornado</w:t>
      </w:r>
      <w:r w:rsidR="00574A31" w:rsidRPr="00351E76">
        <w:rPr>
          <w:i/>
          <w:iCs/>
          <w:color w:val="000000"/>
          <w:sz w:val="20"/>
          <w:szCs w:val="20"/>
        </w:rPr>
        <w:t>" + 0.016*"</w:t>
      </w:r>
      <w:r w:rsidR="00574A31" w:rsidRPr="00351E76">
        <w:rPr>
          <w:b/>
          <w:bCs/>
          <w:i/>
          <w:iCs/>
          <w:color w:val="000000"/>
          <w:sz w:val="20"/>
          <w:szCs w:val="20"/>
        </w:rPr>
        <w:t>damage</w:t>
      </w:r>
      <w:r w:rsidR="00574A31" w:rsidRPr="00351E76">
        <w:rPr>
          <w:i/>
          <w:iCs/>
          <w:color w:val="000000"/>
          <w:sz w:val="20"/>
          <w:szCs w:val="20"/>
        </w:rPr>
        <w:t>" + 0.015*"</w:t>
      </w:r>
      <w:r w:rsidR="00574A31" w:rsidRPr="00351E76">
        <w:rPr>
          <w:b/>
          <w:bCs/>
          <w:i/>
          <w:iCs/>
          <w:color w:val="000000"/>
          <w:sz w:val="20"/>
          <w:szCs w:val="20"/>
        </w:rPr>
        <w:t>storm</w:t>
      </w:r>
      <w:r w:rsidR="00574A31" w:rsidRPr="00351E76">
        <w:rPr>
          <w:i/>
          <w:iCs/>
          <w:color w:val="000000"/>
          <w:sz w:val="20"/>
          <w:szCs w:val="20"/>
        </w:rPr>
        <w:t>" + 0.012*"</w:t>
      </w:r>
      <w:r w:rsidR="00574A31" w:rsidRPr="00351E76">
        <w:rPr>
          <w:b/>
          <w:bCs/>
          <w:i/>
          <w:iCs/>
          <w:color w:val="000000"/>
          <w:sz w:val="20"/>
          <w:szCs w:val="20"/>
        </w:rPr>
        <w:t>county</w:t>
      </w:r>
      <w:r w:rsidR="00574A31" w:rsidRPr="00351E76">
        <w:rPr>
          <w:i/>
          <w:iCs/>
          <w:color w:val="000000"/>
          <w:sz w:val="20"/>
          <w:szCs w:val="20"/>
        </w:rPr>
        <w:t>" + 0.009*"</w:t>
      </w:r>
      <w:r w:rsidR="00574A31" w:rsidRPr="00351E76">
        <w:rPr>
          <w:b/>
          <w:bCs/>
          <w:i/>
          <w:iCs/>
          <w:color w:val="000000"/>
          <w:sz w:val="20"/>
          <w:szCs w:val="20"/>
        </w:rPr>
        <w:t>home</w:t>
      </w:r>
      <w:r w:rsidR="00574A31" w:rsidRPr="00351E76">
        <w:rPr>
          <w:i/>
          <w:iCs/>
          <w:color w:val="000000"/>
          <w:sz w:val="20"/>
          <w:szCs w:val="20"/>
        </w:rPr>
        <w:t>" + 0.008*"</w:t>
      </w:r>
      <w:r w:rsidR="00574A31" w:rsidRPr="00351E76">
        <w:rPr>
          <w:b/>
          <w:bCs/>
          <w:i/>
          <w:iCs/>
          <w:color w:val="000000"/>
          <w:sz w:val="20"/>
          <w:szCs w:val="20"/>
        </w:rPr>
        <w:t>area</w:t>
      </w:r>
      <w:r w:rsidR="00574A31" w:rsidRPr="00351E76">
        <w:rPr>
          <w:i/>
          <w:iCs/>
          <w:color w:val="000000"/>
          <w:sz w:val="20"/>
          <w:szCs w:val="20"/>
        </w:rPr>
        <w:t>" + 0.006*"</w:t>
      </w:r>
      <w:r w:rsidR="00574A31" w:rsidRPr="00351E76">
        <w:rPr>
          <w:b/>
          <w:bCs/>
          <w:i/>
          <w:iCs/>
          <w:color w:val="000000"/>
          <w:sz w:val="20"/>
          <w:szCs w:val="20"/>
        </w:rPr>
        <w:t>people</w:t>
      </w:r>
      <w:r w:rsidR="00574A31" w:rsidRPr="00351E76">
        <w:rPr>
          <w:i/>
          <w:iCs/>
          <w:color w:val="000000"/>
          <w:sz w:val="20"/>
          <w:szCs w:val="20"/>
        </w:rPr>
        <w:t>" + 0.006*"</w:t>
      </w:r>
      <w:r w:rsidR="00574A31" w:rsidRPr="00351E76">
        <w:rPr>
          <w:b/>
          <w:bCs/>
          <w:i/>
          <w:iCs/>
          <w:color w:val="000000"/>
          <w:sz w:val="20"/>
          <w:szCs w:val="20"/>
        </w:rPr>
        <w:t>report</w:t>
      </w:r>
      <w:r w:rsidR="00574A31" w:rsidRPr="00351E76">
        <w:rPr>
          <w:i/>
          <w:iCs/>
          <w:color w:val="000000"/>
          <w:sz w:val="20"/>
          <w:szCs w:val="20"/>
        </w:rPr>
        <w:t>" + 0.005*"</w:t>
      </w:r>
      <w:r w:rsidR="00574A31" w:rsidRPr="00351E76">
        <w:rPr>
          <w:b/>
          <w:bCs/>
          <w:i/>
          <w:iCs/>
          <w:color w:val="000000"/>
          <w:sz w:val="20"/>
          <w:szCs w:val="20"/>
        </w:rPr>
        <w:t>tree</w:t>
      </w:r>
      <w:r w:rsidR="00574A31" w:rsidRPr="00351E76">
        <w:rPr>
          <w:i/>
          <w:iCs/>
          <w:color w:val="000000"/>
          <w:sz w:val="20"/>
          <w:szCs w:val="20"/>
        </w:rPr>
        <w:t>" + 0.005*"</w:t>
      </w:r>
      <w:r w:rsidR="00574A31" w:rsidRPr="00351E76">
        <w:rPr>
          <w:b/>
          <w:bCs/>
          <w:i/>
          <w:iCs/>
          <w:color w:val="000000"/>
          <w:sz w:val="20"/>
          <w:szCs w:val="20"/>
        </w:rPr>
        <w:t>near</w:t>
      </w:r>
      <w:r w:rsidR="00574A31" w:rsidRPr="00351E76">
        <w:rPr>
          <w:i/>
          <w:iCs/>
          <w:color w:val="000000"/>
          <w:sz w:val="20"/>
          <w:szCs w:val="20"/>
        </w:rPr>
        <w:t>"</w:t>
      </w:r>
      <w:r w:rsidR="00953910" w:rsidRPr="00351E76">
        <w:rPr>
          <w:i/>
          <w:iCs/>
          <w:color w:val="000000"/>
          <w:sz w:val="20"/>
          <w:szCs w:val="20"/>
        </w:rPr>
        <w:t xml:space="preserve"> +…</w:t>
      </w:r>
      <w:r w:rsidR="00351E76">
        <w:rPr>
          <w:i/>
          <w:iCs/>
          <w:color w:val="000000"/>
          <w:sz w:val="20"/>
          <w:szCs w:val="20"/>
        </w:rPr>
        <w:t>………</w:t>
      </w:r>
      <w:r w:rsidR="00953910" w:rsidRPr="00351E76">
        <w:rPr>
          <w:i/>
          <w:iCs/>
          <w:color w:val="000000"/>
          <w:sz w:val="20"/>
          <w:szCs w:val="20"/>
        </w:rPr>
        <w:t>…..)</w:t>
      </w:r>
      <w:r w:rsidR="00FF602C" w:rsidRPr="008D17C7">
        <w:rPr>
          <w:noProof/>
          <w:szCs w:val="24"/>
          <w:lang w:bidi="ne-NP"/>
        </w:rPr>
        <w:drawing>
          <wp:inline distT="0" distB="0" distL="0" distR="0">
            <wp:extent cx="4267340" cy="25798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o 0 - Tornado.JPG"/>
                    <pic:cNvPicPr/>
                  </pic:nvPicPr>
                  <pic:blipFill>
                    <a:blip r:embed="rId19">
                      <a:extLst>
                        <a:ext uri="{28A0092B-C50C-407E-A947-70E740481C1C}">
                          <a14:useLocalDpi xmlns:a14="http://schemas.microsoft.com/office/drawing/2010/main" val="0"/>
                        </a:ext>
                      </a:extLst>
                    </a:blip>
                    <a:stretch>
                      <a:fillRect/>
                    </a:stretch>
                  </pic:blipFill>
                  <pic:spPr>
                    <a:xfrm>
                      <a:off x="0" y="0"/>
                      <a:ext cx="4321100" cy="2612392"/>
                    </a:xfrm>
                    <a:prstGeom prst="rect">
                      <a:avLst/>
                    </a:prstGeom>
                  </pic:spPr>
                </pic:pic>
              </a:graphicData>
            </a:graphic>
          </wp:inline>
        </w:drawing>
      </w:r>
    </w:p>
    <w:p w:rsidR="00FF602C" w:rsidRDefault="00953910" w:rsidP="00953910">
      <w:pPr>
        <w:pStyle w:val="Caption"/>
        <w:jc w:val="center"/>
      </w:pPr>
      <w:bookmarkStart w:id="57" w:name="_Toc505348241"/>
      <w:r>
        <w:t xml:space="preserve">Figure </w:t>
      </w:r>
      <w:r>
        <w:fldChar w:fldCharType="begin"/>
      </w:r>
      <w:r>
        <w:instrText xml:space="preserve"> SEQ Figure \* ARABIC </w:instrText>
      </w:r>
      <w:r>
        <w:fldChar w:fldCharType="separate"/>
      </w:r>
      <w:r w:rsidR="009F255E">
        <w:rPr>
          <w:noProof/>
        </w:rPr>
        <w:t>6</w:t>
      </w:r>
      <w:r>
        <w:fldChar w:fldCharType="end"/>
      </w:r>
      <w:r>
        <w:t xml:space="preserve"> : Choropleth Map of Topic 1</w:t>
      </w:r>
      <w:bookmarkEnd w:id="57"/>
    </w:p>
    <w:p w:rsidR="00953910" w:rsidRPr="00953910" w:rsidRDefault="00953910" w:rsidP="00953910">
      <w:pPr>
        <w:rPr>
          <w:lang w:val="en-GB"/>
        </w:rPr>
      </w:pPr>
    </w:p>
    <w:p w:rsidR="00621912" w:rsidRPr="008D17C7" w:rsidRDefault="00621912" w:rsidP="00621912">
      <w:pPr>
        <w:pStyle w:val="ListParagraph"/>
        <w:numPr>
          <w:ilvl w:val="0"/>
          <w:numId w:val="20"/>
        </w:numPr>
        <w:rPr>
          <w:szCs w:val="24"/>
        </w:rPr>
      </w:pPr>
      <w:r w:rsidRPr="008D17C7">
        <w:rPr>
          <w:szCs w:val="24"/>
        </w:rPr>
        <w:t>Choropleth Map of Topic 2</w:t>
      </w:r>
    </w:p>
    <w:p w:rsidR="00574A31" w:rsidRPr="008D17C7" w:rsidRDefault="00E666F8" w:rsidP="00C215B5">
      <w:pPr>
        <w:pStyle w:val="ListParagraph"/>
        <w:ind w:left="360"/>
        <w:rPr>
          <w:szCs w:val="24"/>
        </w:rPr>
      </w:pPr>
      <w:r>
        <w:rPr>
          <w:szCs w:val="24"/>
        </w:rPr>
        <w:t>Top topic term</w:t>
      </w:r>
      <w:r w:rsidR="00574A31" w:rsidRPr="008D17C7">
        <w:rPr>
          <w:szCs w:val="24"/>
        </w:rPr>
        <w:t>s:</w:t>
      </w:r>
    </w:p>
    <w:p w:rsidR="00574A31" w:rsidRPr="00351E76" w:rsidRDefault="00953910" w:rsidP="006447AB">
      <w:pPr>
        <w:pStyle w:val="ListParagraph"/>
        <w:ind w:left="360"/>
        <w:rPr>
          <w:i/>
          <w:iCs/>
          <w:color w:val="000000"/>
          <w:sz w:val="20"/>
          <w:szCs w:val="20"/>
        </w:rPr>
      </w:pPr>
      <w:r w:rsidRPr="00351E76">
        <w:rPr>
          <w:i/>
          <w:iCs/>
          <w:color w:val="000000"/>
          <w:sz w:val="20"/>
          <w:szCs w:val="20"/>
        </w:rPr>
        <w:t>(</w:t>
      </w:r>
      <w:r w:rsidR="00574A31" w:rsidRPr="00351E76">
        <w:rPr>
          <w:i/>
          <w:iCs/>
          <w:color w:val="000000"/>
          <w:sz w:val="20"/>
          <w:szCs w:val="20"/>
        </w:rPr>
        <w:t>0.010*"</w:t>
      </w:r>
      <w:r w:rsidR="00574A31" w:rsidRPr="00351E76">
        <w:rPr>
          <w:b/>
          <w:bCs/>
          <w:i/>
          <w:iCs/>
          <w:color w:val="000000"/>
          <w:sz w:val="20"/>
          <w:szCs w:val="20"/>
        </w:rPr>
        <w:t>elephant</w:t>
      </w:r>
      <w:r w:rsidR="00574A31" w:rsidRPr="00351E76">
        <w:rPr>
          <w:i/>
          <w:iCs/>
          <w:color w:val="000000"/>
          <w:sz w:val="20"/>
          <w:szCs w:val="20"/>
        </w:rPr>
        <w:t>" + 0.008*"</w:t>
      </w:r>
      <w:r w:rsidR="00574A31" w:rsidRPr="00351E76">
        <w:rPr>
          <w:b/>
          <w:bCs/>
          <w:i/>
          <w:iCs/>
          <w:color w:val="000000"/>
          <w:sz w:val="20"/>
          <w:szCs w:val="20"/>
        </w:rPr>
        <w:t>ivory</w:t>
      </w:r>
      <w:r w:rsidR="00574A31" w:rsidRPr="00351E76">
        <w:rPr>
          <w:i/>
          <w:iCs/>
          <w:color w:val="000000"/>
          <w:sz w:val="20"/>
          <w:szCs w:val="20"/>
        </w:rPr>
        <w:t>" + 0.007*"</w:t>
      </w:r>
      <w:r w:rsidR="00574A31" w:rsidRPr="00351E76">
        <w:rPr>
          <w:b/>
          <w:bCs/>
          <w:i/>
          <w:iCs/>
          <w:color w:val="000000"/>
          <w:sz w:val="20"/>
          <w:szCs w:val="20"/>
        </w:rPr>
        <w:t>wildlife</w:t>
      </w:r>
      <w:r w:rsidR="00574A31" w:rsidRPr="00351E76">
        <w:rPr>
          <w:i/>
          <w:iCs/>
          <w:color w:val="000000"/>
          <w:sz w:val="20"/>
          <w:szCs w:val="20"/>
        </w:rPr>
        <w:t>" + 0.005*"</w:t>
      </w:r>
      <w:r w:rsidR="00574A31" w:rsidRPr="00351E76">
        <w:rPr>
          <w:b/>
          <w:bCs/>
          <w:i/>
          <w:iCs/>
          <w:color w:val="000000"/>
          <w:sz w:val="20"/>
          <w:szCs w:val="20"/>
        </w:rPr>
        <w:t>trade</w:t>
      </w:r>
      <w:r w:rsidR="00574A31" w:rsidRPr="00351E76">
        <w:rPr>
          <w:i/>
          <w:iCs/>
          <w:color w:val="000000"/>
          <w:sz w:val="20"/>
          <w:szCs w:val="20"/>
        </w:rPr>
        <w:t>" + 0.005*"</w:t>
      </w:r>
      <w:r w:rsidR="00574A31" w:rsidRPr="00351E76">
        <w:rPr>
          <w:b/>
          <w:bCs/>
          <w:i/>
          <w:iCs/>
          <w:color w:val="000000"/>
          <w:sz w:val="20"/>
          <w:szCs w:val="20"/>
        </w:rPr>
        <w:t>ban</w:t>
      </w:r>
      <w:r w:rsidR="00574A31" w:rsidRPr="00351E76">
        <w:rPr>
          <w:i/>
          <w:iCs/>
          <w:color w:val="000000"/>
          <w:sz w:val="20"/>
          <w:szCs w:val="20"/>
        </w:rPr>
        <w:t>" + 0.005*"</w:t>
      </w:r>
      <w:r w:rsidR="00574A31" w:rsidRPr="00351E76">
        <w:rPr>
          <w:b/>
          <w:bCs/>
          <w:i/>
          <w:iCs/>
          <w:color w:val="000000"/>
          <w:sz w:val="20"/>
          <w:szCs w:val="20"/>
        </w:rPr>
        <w:t>poacher</w:t>
      </w:r>
      <w:r w:rsidR="00574A31" w:rsidRPr="00351E76">
        <w:rPr>
          <w:i/>
          <w:iCs/>
          <w:color w:val="000000"/>
          <w:sz w:val="20"/>
          <w:szCs w:val="20"/>
        </w:rPr>
        <w:t>" + 0.005*"</w:t>
      </w:r>
      <w:r w:rsidR="00574A31" w:rsidRPr="00351E76">
        <w:rPr>
          <w:b/>
          <w:bCs/>
          <w:i/>
          <w:iCs/>
          <w:color w:val="000000"/>
          <w:sz w:val="20"/>
          <w:szCs w:val="20"/>
        </w:rPr>
        <w:t>poach</w:t>
      </w:r>
      <w:r w:rsidR="00574A31" w:rsidRPr="00351E76">
        <w:rPr>
          <w:i/>
          <w:iCs/>
          <w:color w:val="000000"/>
          <w:sz w:val="20"/>
          <w:szCs w:val="20"/>
        </w:rPr>
        <w:t>" + 0.005*"</w:t>
      </w:r>
      <w:r w:rsidR="00574A31" w:rsidRPr="00351E76">
        <w:rPr>
          <w:b/>
          <w:bCs/>
          <w:i/>
          <w:iCs/>
          <w:color w:val="000000"/>
          <w:sz w:val="20"/>
          <w:szCs w:val="20"/>
        </w:rPr>
        <w:t>country</w:t>
      </w:r>
      <w:r w:rsidR="00574A31" w:rsidRPr="00351E76">
        <w:rPr>
          <w:i/>
          <w:iCs/>
          <w:color w:val="000000"/>
          <w:sz w:val="20"/>
          <w:szCs w:val="20"/>
        </w:rPr>
        <w:t>" + 0.005*"</w:t>
      </w:r>
      <w:r w:rsidR="00574A31" w:rsidRPr="00351E76">
        <w:rPr>
          <w:b/>
          <w:bCs/>
          <w:i/>
          <w:iCs/>
          <w:color w:val="000000"/>
          <w:sz w:val="20"/>
          <w:szCs w:val="20"/>
        </w:rPr>
        <w:t>south_africa</w:t>
      </w:r>
      <w:r w:rsidR="00574A31" w:rsidRPr="00351E76">
        <w:rPr>
          <w:i/>
          <w:iCs/>
          <w:color w:val="000000"/>
          <w:sz w:val="20"/>
          <w:szCs w:val="20"/>
        </w:rPr>
        <w:t>" + 0.004*"</w:t>
      </w:r>
      <w:r w:rsidR="00574A31" w:rsidRPr="00351E76">
        <w:rPr>
          <w:b/>
          <w:bCs/>
          <w:i/>
          <w:iCs/>
          <w:color w:val="000000"/>
          <w:sz w:val="20"/>
          <w:szCs w:val="20"/>
        </w:rPr>
        <w:t>work</w:t>
      </w:r>
      <w:r w:rsidR="00574A31" w:rsidRPr="00351E76">
        <w:rPr>
          <w:i/>
          <w:iCs/>
          <w:color w:val="000000"/>
          <w:sz w:val="20"/>
          <w:szCs w:val="20"/>
        </w:rPr>
        <w:t>"</w:t>
      </w:r>
      <w:r w:rsidRPr="00351E76">
        <w:rPr>
          <w:i/>
          <w:iCs/>
          <w:color w:val="000000"/>
          <w:sz w:val="20"/>
          <w:szCs w:val="20"/>
        </w:rPr>
        <w:t xml:space="preserve"> + ………………………….)</w:t>
      </w:r>
    </w:p>
    <w:p w:rsidR="00953910" w:rsidRDefault="00574A31" w:rsidP="00351E76">
      <w:pPr>
        <w:pStyle w:val="ListParagraph"/>
        <w:keepNext/>
        <w:ind w:left="360"/>
        <w:jc w:val="center"/>
      </w:pPr>
      <w:r w:rsidRPr="008D17C7">
        <w:rPr>
          <w:noProof/>
          <w:szCs w:val="24"/>
          <w:lang w:bidi="ne-NP"/>
        </w:rPr>
        <w:drawing>
          <wp:inline distT="0" distB="0" distL="0" distR="0">
            <wp:extent cx="4584420" cy="2778826"/>
            <wp:effectExtent l="0" t="0" r="698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pic no 1 - Ivory.JPG"/>
                    <pic:cNvPicPr/>
                  </pic:nvPicPr>
                  <pic:blipFill>
                    <a:blip r:embed="rId20">
                      <a:extLst>
                        <a:ext uri="{28A0092B-C50C-407E-A947-70E740481C1C}">
                          <a14:useLocalDpi xmlns:a14="http://schemas.microsoft.com/office/drawing/2010/main" val="0"/>
                        </a:ext>
                      </a:extLst>
                    </a:blip>
                    <a:stretch>
                      <a:fillRect/>
                    </a:stretch>
                  </pic:blipFill>
                  <pic:spPr>
                    <a:xfrm>
                      <a:off x="0" y="0"/>
                      <a:ext cx="4623731" cy="2802654"/>
                    </a:xfrm>
                    <a:prstGeom prst="rect">
                      <a:avLst/>
                    </a:prstGeom>
                  </pic:spPr>
                </pic:pic>
              </a:graphicData>
            </a:graphic>
          </wp:inline>
        </w:drawing>
      </w:r>
    </w:p>
    <w:p w:rsidR="00FF602C" w:rsidRDefault="00953910" w:rsidP="00953910">
      <w:pPr>
        <w:pStyle w:val="Caption"/>
        <w:jc w:val="center"/>
      </w:pPr>
      <w:bookmarkStart w:id="58" w:name="_Toc505348242"/>
      <w:r>
        <w:t xml:space="preserve">Figure </w:t>
      </w:r>
      <w:r>
        <w:fldChar w:fldCharType="begin"/>
      </w:r>
      <w:r>
        <w:instrText xml:space="preserve"> SEQ Figure \* ARABIC </w:instrText>
      </w:r>
      <w:r>
        <w:fldChar w:fldCharType="separate"/>
      </w:r>
      <w:r w:rsidR="009F255E">
        <w:rPr>
          <w:noProof/>
        </w:rPr>
        <w:t>7</w:t>
      </w:r>
      <w:r>
        <w:fldChar w:fldCharType="end"/>
      </w:r>
      <w:r>
        <w:t>: Choropleth Map of Topic 2</w:t>
      </w:r>
      <w:bookmarkEnd w:id="58"/>
    </w:p>
    <w:p w:rsidR="006A67A8" w:rsidRPr="006A67A8" w:rsidRDefault="006A67A8" w:rsidP="006A67A8">
      <w:pPr>
        <w:rPr>
          <w:lang w:val="en-GB"/>
        </w:rPr>
      </w:pPr>
    </w:p>
    <w:p w:rsidR="00621912" w:rsidRPr="008D17C7" w:rsidRDefault="00621912" w:rsidP="00621912">
      <w:pPr>
        <w:pStyle w:val="ListParagraph"/>
        <w:numPr>
          <w:ilvl w:val="0"/>
          <w:numId w:val="20"/>
        </w:numPr>
        <w:rPr>
          <w:szCs w:val="24"/>
        </w:rPr>
      </w:pPr>
      <w:r w:rsidRPr="008D17C7">
        <w:rPr>
          <w:szCs w:val="24"/>
        </w:rPr>
        <w:t>Choropleth Map of Topic 3</w:t>
      </w:r>
    </w:p>
    <w:p w:rsidR="00574A31" w:rsidRPr="008D17C7" w:rsidRDefault="00574A31" w:rsidP="001171BD">
      <w:pPr>
        <w:pStyle w:val="ListParagraph"/>
        <w:ind w:left="360"/>
        <w:rPr>
          <w:szCs w:val="24"/>
        </w:rPr>
      </w:pPr>
      <w:r w:rsidRPr="008D17C7">
        <w:rPr>
          <w:szCs w:val="24"/>
        </w:rPr>
        <w:t>Top topic terms:</w:t>
      </w:r>
    </w:p>
    <w:p w:rsidR="007F122D" w:rsidRPr="00E666F8" w:rsidRDefault="007F122D" w:rsidP="007F122D">
      <w:pPr>
        <w:pStyle w:val="ListParagraph"/>
        <w:ind w:left="360"/>
        <w:rPr>
          <w:i/>
          <w:iCs/>
          <w:color w:val="000000"/>
          <w:sz w:val="20"/>
          <w:szCs w:val="20"/>
        </w:rPr>
      </w:pPr>
      <w:r w:rsidRPr="00E666F8">
        <w:rPr>
          <w:i/>
          <w:iCs/>
          <w:color w:val="000000"/>
          <w:sz w:val="20"/>
          <w:szCs w:val="20"/>
        </w:rPr>
        <w:t>(</w:t>
      </w:r>
      <w:r w:rsidR="00574A31" w:rsidRPr="00E666F8">
        <w:rPr>
          <w:i/>
          <w:iCs/>
          <w:color w:val="000000"/>
          <w:sz w:val="20"/>
          <w:szCs w:val="20"/>
        </w:rPr>
        <w:t>0.022*"</w:t>
      </w:r>
      <w:r w:rsidR="00574A31" w:rsidRPr="00E666F8">
        <w:rPr>
          <w:b/>
          <w:bCs/>
          <w:i/>
          <w:iCs/>
          <w:color w:val="000000"/>
          <w:sz w:val="20"/>
          <w:szCs w:val="20"/>
        </w:rPr>
        <w:t>forest</w:t>
      </w:r>
      <w:r w:rsidR="00574A31" w:rsidRPr="00E666F8">
        <w:rPr>
          <w:i/>
          <w:iCs/>
          <w:color w:val="000000"/>
          <w:sz w:val="20"/>
          <w:szCs w:val="20"/>
        </w:rPr>
        <w:t>" + 0.020*"</w:t>
      </w:r>
      <w:r w:rsidR="00574A31" w:rsidRPr="00E666F8">
        <w:rPr>
          <w:b/>
          <w:bCs/>
          <w:i/>
          <w:iCs/>
          <w:color w:val="000000"/>
          <w:sz w:val="20"/>
          <w:szCs w:val="20"/>
        </w:rPr>
        <w:t>deforestation</w:t>
      </w:r>
      <w:r w:rsidR="00574A31" w:rsidRPr="00E666F8">
        <w:rPr>
          <w:i/>
          <w:iCs/>
          <w:color w:val="000000"/>
          <w:sz w:val="20"/>
          <w:szCs w:val="20"/>
        </w:rPr>
        <w:t>" + 0.014*"</w:t>
      </w:r>
      <w:r w:rsidR="00574A31" w:rsidRPr="00E666F8">
        <w:rPr>
          <w:b/>
          <w:bCs/>
          <w:i/>
          <w:iCs/>
          <w:color w:val="000000"/>
          <w:sz w:val="20"/>
          <w:szCs w:val="20"/>
        </w:rPr>
        <w:t>company</w:t>
      </w:r>
      <w:r w:rsidR="00574A31" w:rsidRPr="00E666F8">
        <w:rPr>
          <w:i/>
          <w:iCs/>
          <w:color w:val="000000"/>
          <w:sz w:val="20"/>
          <w:szCs w:val="20"/>
        </w:rPr>
        <w:t>" + 0.006*"</w:t>
      </w:r>
      <w:r w:rsidR="00574A31" w:rsidRPr="00E666F8">
        <w:rPr>
          <w:b/>
          <w:bCs/>
          <w:i/>
          <w:iCs/>
          <w:color w:val="000000"/>
          <w:sz w:val="20"/>
          <w:szCs w:val="20"/>
        </w:rPr>
        <w:t>land</w:t>
      </w:r>
      <w:r w:rsidR="00574A31" w:rsidRPr="00E666F8">
        <w:rPr>
          <w:i/>
          <w:iCs/>
          <w:color w:val="000000"/>
          <w:sz w:val="20"/>
          <w:szCs w:val="20"/>
        </w:rPr>
        <w:t>" + 0.006*"</w:t>
      </w:r>
      <w:r w:rsidR="00574A31" w:rsidRPr="00E666F8">
        <w:rPr>
          <w:b/>
          <w:bCs/>
          <w:i/>
          <w:iCs/>
          <w:color w:val="000000"/>
          <w:sz w:val="20"/>
          <w:szCs w:val="20"/>
        </w:rPr>
        <w:t>area</w:t>
      </w:r>
      <w:r w:rsidR="00574A31" w:rsidRPr="00E666F8">
        <w:rPr>
          <w:i/>
          <w:iCs/>
          <w:color w:val="000000"/>
          <w:sz w:val="20"/>
          <w:szCs w:val="20"/>
        </w:rPr>
        <w:t>" + 0.006*"</w:t>
      </w:r>
      <w:r w:rsidR="00574A31" w:rsidRPr="00E666F8">
        <w:rPr>
          <w:b/>
          <w:bCs/>
          <w:i/>
          <w:iCs/>
          <w:color w:val="000000"/>
          <w:sz w:val="20"/>
          <w:szCs w:val="20"/>
        </w:rPr>
        <w:t>palm</w:t>
      </w:r>
      <w:r w:rsidR="00574A31" w:rsidRPr="00E666F8">
        <w:rPr>
          <w:i/>
          <w:iCs/>
          <w:color w:val="000000"/>
          <w:sz w:val="20"/>
          <w:szCs w:val="20"/>
        </w:rPr>
        <w:t>_</w:t>
      </w:r>
      <w:r w:rsidR="00574A31" w:rsidRPr="00E666F8">
        <w:rPr>
          <w:b/>
          <w:bCs/>
          <w:i/>
          <w:iCs/>
          <w:color w:val="000000"/>
          <w:sz w:val="20"/>
          <w:szCs w:val="20"/>
        </w:rPr>
        <w:t>oil</w:t>
      </w:r>
      <w:r w:rsidR="00574A31" w:rsidRPr="00E666F8">
        <w:rPr>
          <w:i/>
          <w:iCs/>
          <w:color w:val="000000"/>
          <w:sz w:val="20"/>
          <w:szCs w:val="20"/>
        </w:rPr>
        <w:t>" + 0.006*"</w:t>
      </w:r>
      <w:r w:rsidR="00574A31" w:rsidRPr="00E666F8">
        <w:rPr>
          <w:b/>
          <w:bCs/>
          <w:i/>
          <w:iCs/>
          <w:color w:val="000000"/>
          <w:sz w:val="20"/>
          <w:szCs w:val="20"/>
        </w:rPr>
        <w:t>year</w:t>
      </w:r>
      <w:r w:rsidR="00574A31" w:rsidRPr="00E666F8">
        <w:rPr>
          <w:i/>
          <w:iCs/>
          <w:color w:val="000000"/>
          <w:sz w:val="20"/>
          <w:szCs w:val="20"/>
        </w:rPr>
        <w:t>" + 0.006*"</w:t>
      </w:r>
      <w:r w:rsidR="00574A31" w:rsidRPr="00E666F8">
        <w:rPr>
          <w:b/>
          <w:bCs/>
          <w:i/>
          <w:iCs/>
          <w:color w:val="000000"/>
          <w:sz w:val="20"/>
          <w:szCs w:val="20"/>
        </w:rPr>
        <w:t>policy</w:t>
      </w:r>
      <w:r w:rsidR="00574A31" w:rsidRPr="00E666F8">
        <w:rPr>
          <w:i/>
          <w:iCs/>
          <w:color w:val="000000"/>
          <w:sz w:val="20"/>
          <w:szCs w:val="20"/>
        </w:rPr>
        <w:t>" + 0.005*"</w:t>
      </w:r>
      <w:r w:rsidR="00574A31" w:rsidRPr="00E666F8">
        <w:rPr>
          <w:b/>
          <w:bCs/>
          <w:i/>
          <w:iCs/>
          <w:color w:val="000000"/>
          <w:sz w:val="20"/>
          <w:szCs w:val="20"/>
        </w:rPr>
        <w:t>global</w:t>
      </w:r>
      <w:r w:rsidR="00574A31" w:rsidRPr="00E666F8">
        <w:rPr>
          <w:i/>
          <w:iCs/>
          <w:color w:val="000000"/>
          <w:sz w:val="20"/>
          <w:szCs w:val="20"/>
        </w:rPr>
        <w:t>" + 0.005*"</w:t>
      </w:r>
      <w:r w:rsidR="00574A31" w:rsidRPr="00E666F8">
        <w:rPr>
          <w:b/>
          <w:bCs/>
          <w:i/>
          <w:iCs/>
          <w:color w:val="000000"/>
          <w:sz w:val="20"/>
          <w:szCs w:val="20"/>
        </w:rPr>
        <w:t>report</w:t>
      </w:r>
      <w:r w:rsidR="00574A31" w:rsidRPr="00E666F8">
        <w:rPr>
          <w:color w:val="000000"/>
          <w:sz w:val="20"/>
          <w:szCs w:val="20"/>
        </w:rPr>
        <w:t>"</w:t>
      </w:r>
      <w:r w:rsidRPr="00E666F8">
        <w:rPr>
          <w:color w:val="000000"/>
          <w:sz w:val="20"/>
          <w:szCs w:val="20"/>
        </w:rPr>
        <w:t xml:space="preserve">+ </w:t>
      </w:r>
      <w:r w:rsidRPr="00E666F8">
        <w:rPr>
          <w:i/>
          <w:iCs/>
          <w:color w:val="000000"/>
          <w:sz w:val="20"/>
          <w:szCs w:val="20"/>
        </w:rPr>
        <w:t>………………………….)</w:t>
      </w:r>
    </w:p>
    <w:p w:rsidR="00BC4296" w:rsidRDefault="00574A31" w:rsidP="00E666F8">
      <w:pPr>
        <w:pStyle w:val="ListParagraph"/>
        <w:keepNext/>
        <w:ind w:left="360"/>
        <w:jc w:val="center"/>
      </w:pPr>
      <w:r w:rsidRPr="008D17C7">
        <w:rPr>
          <w:noProof/>
          <w:szCs w:val="24"/>
          <w:lang w:bidi="ne-NP"/>
        </w:rPr>
        <w:drawing>
          <wp:inline distT="0" distB="0" distL="0" distR="0">
            <wp:extent cx="4005051" cy="241645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pic no 2 - Forest.JPG"/>
                    <pic:cNvPicPr/>
                  </pic:nvPicPr>
                  <pic:blipFill>
                    <a:blip r:embed="rId21">
                      <a:extLst>
                        <a:ext uri="{28A0092B-C50C-407E-A947-70E740481C1C}">
                          <a14:useLocalDpi xmlns:a14="http://schemas.microsoft.com/office/drawing/2010/main" val="0"/>
                        </a:ext>
                      </a:extLst>
                    </a:blip>
                    <a:stretch>
                      <a:fillRect/>
                    </a:stretch>
                  </pic:blipFill>
                  <pic:spPr>
                    <a:xfrm>
                      <a:off x="0" y="0"/>
                      <a:ext cx="4024917" cy="2428441"/>
                    </a:xfrm>
                    <a:prstGeom prst="rect">
                      <a:avLst/>
                    </a:prstGeom>
                  </pic:spPr>
                </pic:pic>
              </a:graphicData>
            </a:graphic>
          </wp:inline>
        </w:drawing>
      </w:r>
    </w:p>
    <w:p w:rsidR="00574A31" w:rsidRDefault="00BC4296" w:rsidP="00BC4296">
      <w:pPr>
        <w:pStyle w:val="Caption"/>
        <w:jc w:val="center"/>
      </w:pPr>
      <w:bookmarkStart w:id="59" w:name="_Toc505348243"/>
      <w:r>
        <w:t xml:space="preserve">Figure </w:t>
      </w:r>
      <w:r>
        <w:fldChar w:fldCharType="begin"/>
      </w:r>
      <w:r>
        <w:instrText xml:space="preserve"> SEQ Figure \* ARABIC </w:instrText>
      </w:r>
      <w:r>
        <w:fldChar w:fldCharType="separate"/>
      </w:r>
      <w:r w:rsidR="009F255E">
        <w:rPr>
          <w:noProof/>
        </w:rPr>
        <w:t>8</w:t>
      </w:r>
      <w:r>
        <w:fldChar w:fldCharType="end"/>
      </w:r>
      <w:r>
        <w:t>: Choropleth Map of Topic 3</w:t>
      </w:r>
      <w:bookmarkEnd w:id="59"/>
    </w:p>
    <w:p w:rsidR="006A67A8" w:rsidRPr="006A67A8" w:rsidRDefault="006A67A8" w:rsidP="006A67A8">
      <w:pPr>
        <w:rPr>
          <w:lang w:val="en-GB"/>
        </w:rPr>
      </w:pPr>
    </w:p>
    <w:p w:rsidR="00621912" w:rsidRPr="008D17C7" w:rsidRDefault="00621912" w:rsidP="00621912">
      <w:pPr>
        <w:pStyle w:val="ListParagraph"/>
        <w:numPr>
          <w:ilvl w:val="0"/>
          <w:numId w:val="20"/>
        </w:numPr>
        <w:rPr>
          <w:szCs w:val="24"/>
        </w:rPr>
      </w:pPr>
      <w:r w:rsidRPr="008D17C7">
        <w:rPr>
          <w:szCs w:val="24"/>
        </w:rPr>
        <w:t>Choropleth Map of Topic 4</w:t>
      </w:r>
    </w:p>
    <w:p w:rsidR="001171BD" w:rsidRPr="008D17C7" w:rsidRDefault="001171BD" w:rsidP="00E666F8">
      <w:pPr>
        <w:pStyle w:val="ListParagraph"/>
        <w:ind w:left="360"/>
        <w:rPr>
          <w:color w:val="000000"/>
          <w:szCs w:val="24"/>
        </w:rPr>
      </w:pPr>
      <w:r w:rsidRPr="00E666F8">
        <w:rPr>
          <w:szCs w:val="24"/>
        </w:rPr>
        <w:t>Top</w:t>
      </w:r>
      <w:r w:rsidRPr="008D17C7">
        <w:rPr>
          <w:color w:val="000000"/>
          <w:szCs w:val="24"/>
        </w:rPr>
        <w:t xml:space="preserve"> Topic Terms</w:t>
      </w:r>
    </w:p>
    <w:p w:rsidR="00574A31" w:rsidRPr="00E666F8" w:rsidRDefault="006A67A8" w:rsidP="00E666F8">
      <w:pPr>
        <w:pStyle w:val="ListParagraph"/>
        <w:ind w:left="360"/>
        <w:rPr>
          <w:i/>
          <w:iCs/>
          <w:sz w:val="20"/>
          <w:szCs w:val="20"/>
        </w:rPr>
      </w:pPr>
      <w:r w:rsidRPr="00E666F8">
        <w:rPr>
          <w:i/>
          <w:iCs/>
          <w:color w:val="000000"/>
          <w:sz w:val="20"/>
          <w:szCs w:val="20"/>
        </w:rPr>
        <w:t>(</w:t>
      </w:r>
      <w:r w:rsidR="00574A31" w:rsidRPr="00E666F8">
        <w:rPr>
          <w:i/>
          <w:iCs/>
          <w:color w:val="000000"/>
          <w:sz w:val="20"/>
          <w:szCs w:val="20"/>
        </w:rPr>
        <w:t>0.018*"</w:t>
      </w:r>
      <w:r w:rsidR="00574A31" w:rsidRPr="00E666F8">
        <w:rPr>
          <w:b/>
          <w:bCs/>
          <w:i/>
          <w:iCs/>
          <w:color w:val="000000"/>
          <w:sz w:val="20"/>
          <w:szCs w:val="20"/>
        </w:rPr>
        <w:t>election</w:t>
      </w:r>
      <w:r w:rsidR="00574A31" w:rsidRPr="00E666F8">
        <w:rPr>
          <w:i/>
          <w:iCs/>
          <w:color w:val="000000"/>
          <w:sz w:val="20"/>
          <w:szCs w:val="20"/>
        </w:rPr>
        <w:t>" + 0.010*"</w:t>
      </w:r>
      <w:r w:rsidR="00574A31" w:rsidRPr="00E666F8">
        <w:rPr>
          <w:b/>
          <w:bCs/>
          <w:i/>
          <w:iCs/>
          <w:color w:val="000000"/>
          <w:sz w:val="20"/>
          <w:szCs w:val="20"/>
        </w:rPr>
        <w:t>vote</w:t>
      </w:r>
      <w:r w:rsidR="00574A31" w:rsidRPr="00E666F8">
        <w:rPr>
          <w:i/>
          <w:iCs/>
          <w:color w:val="000000"/>
          <w:sz w:val="20"/>
          <w:szCs w:val="20"/>
        </w:rPr>
        <w:t>" + 0.006*"</w:t>
      </w:r>
      <w:r w:rsidR="00574A31" w:rsidRPr="00E666F8">
        <w:rPr>
          <w:b/>
          <w:bCs/>
          <w:i/>
          <w:iCs/>
          <w:color w:val="000000"/>
          <w:sz w:val="20"/>
          <w:szCs w:val="20"/>
        </w:rPr>
        <w:t>president</w:t>
      </w:r>
      <w:r w:rsidR="00574A31" w:rsidRPr="00E666F8">
        <w:rPr>
          <w:i/>
          <w:iCs/>
          <w:color w:val="000000"/>
          <w:sz w:val="20"/>
          <w:szCs w:val="20"/>
        </w:rPr>
        <w:t>" + 0.006*"</w:t>
      </w:r>
      <w:r w:rsidR="00574A31" w:rsidRPr="00E666F8">
        <w:rPr>
          <w:b/>
          <w:bCs/>
          <w:i/>
          <w:iCs/>
          <w:color w:val="000000"/>
          <w:sz w:val="20"/>
          <w:szCs w:val="20"/>
        </w:rPr>
        <w:t>kenyatta</w:t>
      </w:r>
      <w:r w:rsidR="00574A31" w:rsidRPr="00E666F8">
        <w:rPr>
          <w:i/>
          <w:iCs/>
          <w:color w:val="000000"/>
          <w:sz w:val="20"/>
          <w:szCs w:val="20"/>
        </w:rPr>
        <w:t>" + 0.006*"</w:t>
      </w:r>
      <w:r w:rsidR="00574A31" w:rsidRPr="00E666F8">
        <w:rPr>
          <w:b/>
          <w:bCs/>
          <w:i/>
          <w:iCs/>
          <w:color w:val="000000"/>
          <w:sz w:val="20"/>
          <w:szCs w:val="20"/>
        </w:rPr>
        <w:t>result</w:t>
      </w:r>
      <w:r w:rsidR="00574A31" w:rsidRPr="00E666F8">
        <w:rPr>
          <w:i/>
          <w:iCs/>
          <w:color w:val="000000"/>
          <w:sz w:val="20"/>
          <w:szCs w:val="20"/>
        </w:rPr>
        <w:t>" + 0.006*"</w:t>
      </w:r>
      <w:r w:rsidR="00574A31" w:rsidRPr="00E666F8">
        <w:rPr>
          <w:b/>
          <w:bCs/>
          <w:i/>
          <w:iCs/>
          <w:color w:val="000000"/>
          <w:sz w:val="20"/>
          <w:szCs w:val="20"/>
        </w:rPr>
        <w:t>kenya</w:t>
      </w:r>
      <w:r w:rsidR="00574A31" w:rsidRPr="00E666F8">
        <w:rPr>
          <w:i/>
          <w:iCs/>
          <w:color w:val="000000"/>
          <w:sz w:val="20"/>
          <w:szCs w:val="20"/>
        </w:rPr>
        <w:t>" + 0.005*"</w:t>
      </w:r>
      <w:r w:rsidR="00574A31" w:rsidRPr="00E666F8">
        <w:rPr>
          <w:b/>
          <w:bCs/>
          <w:i/>
          <w:iCs/>
          <w:color w:val="000000"/>
          <w:sz w:val="20"/>
          <w:szCs w:val="20"/>
        </w:rPr>
        <w:t>odinga</w:t>
      </w:r>
      <w:r w:rsidR="00574A31" w:rsidRPr="00E666F8">
        <w:rPr>
          <w:i/>
          <w:iCs/>
          <w:color w:val="000000"/>
          <w:sz w:val="20"/>
          <w:szCs w:val="20"/>
        </w:rPr>
        <w:t>" + 0.005*"</w:t>
      </w:r>
      <w:r w:rsidR="00574A31" w:rsidRPr="00E666F8">
        <w:rPr>
          <w:b/>
          <w:bCs/>
          <w:i/>
          <w:iCs/>
          <w:color w:val="000000"/>
          <w:sz w:val="20"/>
          <w:szCs w:val="20"/>
        </w:rPr>
        <w:t>opposition</w:t>
      </w:r>
      <w:r w:rsidR="00574A31" w:rsidRPr="00E666F8">
        <w:rPr>
          <w:i/>
          <w:iCs/>
          <w:color w:val="000000"/>
          <w:sz w:val="20"/>
          <w:szCs w:val="20"/>
        </w:rPr>
        <w:t>" + 0.005*"</w:t>
      </w:r>
      <w:r w:rsidR="00574A31" w:rsidRPr="00E666F8">
        <w:rPr>
          <w:b/>
          <w:bCs/>
          <w:i/>
          <w:iCs/>
          <w:color w:val="000000"/>
          <w:sz w:val="20"/>
          <w:szCs w:val="20"/>
        </w:rPr>
        <w:t>country</w:t>
      </w:r>
      <w:r w:rsidR="00574A31" w:rsidRPr="00E666F8">
        <w:rPr>
          <w:i/>
          <w:iCs/>
          <w:color w:val="000000"/>
          <w:sz w:val="20"/>
          <w:szCs w:val="20"/>
        </w:rPr>
        <w:t>" + 0.004*"</w:t>
      </w:r>
      <w:r w:rsidR="00574A31" w:rsidRPr="00E666F8">
        <w:rPr>
          <w:b/>
          <w:bCs/>
          <w:i/>
          <w:iCs/>
          <w:color w:val="000000"/>
          <w:sz w:val="20"/>
          <w:szCs w:val="20"/>
        </w:rPr>
        <w:t>people</w:t>
      </w:r>
      <w:r w:rsidR="00574A31" w:rsidRPr="00E666F8">
        <w:rPr>
          <w:i/>
          <w:iCs/>
          <w:color w:val="000000"/>
          <w:sz w:val="20"/>
          <w:szCs w:val="20"/>
        </w:rPr>
        <w:t>"</w:t>
      </w:r>
      <w:r w:rsidR="00BC4296" w:rsidRPr="00E666F8">
        <w:rPr>
          <w:i/>
          <w:iCs/>
          <w:color w:val="000000"/>
          <w:sz w:val="20"/>
          <w:szCs w:val="20"/>
        </w:rPr>
        <w:t>+ ………………………….)</w:t>
      </w:r>
    </w:p>
    <w:p w:rsidR="00BC4296" w:rsidRDefault="00574A31" w:rsidP="00E666F8">
      <w:pPr>
        <w:pStyle w:val="ListParagraph"/>
        <w:keepNext/>
        <w:ind w:left="360"/>
        <w:jc w:val="center"/>
      </w:pPr>
      <w:r w:rsidRPr="008D17C7">
        <w:rPr>
          <w:noProof/>
          <w:szCs w:val="24"/>
          <w:lang w:bidi="ne-NP"/>
        </w:rPr>
        <w:drawing>
          <wp:inline distT="0" distB="0" distL="0" distR="0">
            <wp:extent cx="4057349" cy="2460327"/>
            <wp:effectExtent l="0" t="0" r="63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pic no 3 - election.JPG"/>
                    <pic:cNvPicPr/>
                  </pic:nvPicPr>
                  <pic:blipFill>
                    <a:blip r:embed="rId22">
                      <a:extLst>
                        <a:ext uri="{28A0092B-C50C-407E-A947-70E740481C1C}">
                          <a14:useLocalDpi xmlns:a14="http://schemas.microsoft.com/office/drawing/2010/main" val="0"/>
                        </a:ext>
                      </a:extLst>
                    </a:blip>
                    <a:stretch>
                      <a:fillRect/>
                    </a:stretch>
                  </pic:blipFill>
                  <pic:spPr>
                    <a:xfrm>
                      <a:off x="0" y="0"/>
                      <a:ext cx="4057349" cy="2460327"/>
                    </a:xfrm>
                    <a:prstGeom prst="rect">
                      <a:avLst/>
                    </a:prstGeom>
                  </pic:spPr>
                </pic:pic>
              </a:graphicData>
            </a:graphic>
          </wp:inline>
        </w:drawing>
      </w:r>
    </w:p>
    <w:p w:rsidR="00574A31" w:rsidRDefault="00BC4296" w:rsidP="00BC4296">
      <w:pPr>
        <w:pStyle w:val="Caption"/>
        <w:jc w:val="center"/>
      </w:pPr>
      <w:bookmarkStart w:id="60" w:name="_Toc505348244"/>
      <w:r>
        <w:t xml:space="preserve">Figure </w:t>
      </w:r>
      <w:r>
        <w:fldChar w:fldCharType="begin"/>
      </w:r>
      <w:r>
        <w:instrText xml:space="preserve"> SEQ Figure \* ARABIC </w:instrText>
      </w:r>
      <w:r>
        <w:fldChar w:fldCharType="separate"/>
      </w:r>
      <w:r w:rsidR="009F255E">
        <w:rPr>
          <w:noProof/>
        </w:rPr>
        <w:t>9</w:t>
      </w:r>
      <w:r>
        <w:fldChar w:fldCharType="end"/>
      </w:r>
      <w:r>
        <w:t>: Choropleth Map of Topic 4</w:t>
      </w:r>
      <w:bookmarkEnd w:id="60"/>
    </w:p>
    <w:p w:rsidR="00574A31" w:rsidRDefault="00574A31" w:rsidP="00574A31">
      <w:pPr>
        <w:pStyle w:val="ListParagraph"/>
        <w:numPr>
          <w:ilvl w:val="0"/>
          <w:numId w:val="20"/>
        </w:numPr>
        <w:rPr>
          <w:szCs w:val="24"/>
        </w:rPr>
      </w:pPr>
      <w:r w:rsidRPr="008D17C7">
        <w:rPr>
          <w:szCs w:val="24"/>
        </w:rPr>
        <w:lastRenderedPageBreak/>
        <w:t xml:space="preserve"> Choropleth Map of Topic 5</w:t>
      </w:r>
    </w:p>
    <w:p w:rsidR="00931920" w:rsidRPr="008D17C7" w:rsidRDefault="00931920" w:rsidP="00931920">
      <w:pPr>
        <w:pStyle w:val="ListParagraph"/>
        <w:ind w:left="360"/>
        <w:rPr>
          <w:szCs w:val="24"/>
        </w:rPr>
      </w:pPr>
      <w:r>
        <w:rPr>
          <w:szCs w:val="24"/>
        </w:rPr>
        <w:t>Top topic terms:</w:t>
      </w:r>
    </w:p>
    <w:p w:rsidR="00574A31" w:rsidRPr="00931920" w:rsidRDefault="000A5E23" w:rsidP="006447AB">
      <w:pPr>
        <w:pStyle w:val="ListParagraph"/>
        <w:ind w:left="360"/>
        <w:rPr>
          <w:i/>
          <w:iCs/>
          <w:sz w:val="20"/>
          <w:szCs w:val="20"/>
        </w:rPr>
      </w:pPr>
      <w:r w:rsidRPr="00931920">
        <w:rPr>
          <w:i/>
          <w:iCs/>
          <w:color w:val="000000"/>
          <w:sz w:val="20"/>
          <w:szCs w:val="20"/>
        </w:rPr>
        <w:t>(</w:t>
      </w:r>
      <w:r w:rsidR="00574A31" w:rsidRPr="00931920">
        <w:rPr>
          <w:i/>
          <w:iCs/>
          <w:color w:val="000000"/>
          <w:sz w:val="20"/>
          <w:szCs w:val="20"/>
        </w:rPr>
        <w:t>0.008*"</w:t>
      </w:r>
      <w:r w:rsidR="00574A31" w:rsidRPr="00931920">
        <w:rPr>
          <w:b/>
          <w:bCs/>
          <w:i/>
          <w:iCs/>
          <w:color w:val="000000"/>
          <w:sz w:val="20"/>
          <w:szCs w:val="20"/>
        </w:rPr>
        <w:t>charcoal</w:t>
      </w:r>
      <w:r w:rsidR="00574A31" w:rsidRPr="00931920">
        <w:rPr>
          <w:i/>
          <w:iCs/>
          <w:color w:val="000000"/>
          <w:sz w:val="20"/>
          <w:szCs w:val="20"/>
        </w:rPr>
        <w:t>" + 0.005*"</w:t>
      </w:r>
      <w:r w:rsidR="00574A31" w:rsidRPr="00931920">
        <w:rPr>
          <w:b/>
          <w:bCs/>
          <w:i/>
          <w:iCs/>
          <w:color w:val="000000"/>
          <w:sz w:val="20"/>
          <w:szCs w:val="20"/>
        </w:rPr>
        <w:t>people</w:t>
      </w:r>
      <w:r w:rsidR="00574A31" w:rsidRPr="00931920">
        <w:rPr>
          <w:i/>
          <w:iCs/>
          <w:color w:val="000000"/>
          <w:sz w:val="20"/>
          <w:szCs w:val="20"/>
        </w:rPr>
        <w:t>" + 0.004*"</w:t>
      </w:r>
      <w:r w:rsidR="00574A31" w:rsidRPr="00931920">
        <w:rPr>
          <w:b/>
          <w:bCs/>
          <w:i/>
          <w:iCs/>
          <w:color w:val="000000"/>
          <w:sz w:val="20"/>
          <w:szCs w:val="20"/>
        </w:rPr>
        <w:t>country</w:t>
      </w:r>
      <w:r w:rsidR="00574A31" w:rsidRPr="00931920">
        <w:rPr>
          <w:i/>
          <w:iCs/>
          <w:color w:val="000000"/>
          <w:sz w:val="20"/>
          <w:szCs w:val="20"/>
        </w:rPr>
        <w:t>" + 0.004*"</w:t>
      </w:r>
      <w:r w:rsidR="00574A31" w:rsidRPr="00931920">
        <w:rPr>
          <w:b/>
          <w:bCs/>
          <w:i/>
          <w:iCs/>
          <w:color w:val="000000"/>
          <w:sz w:val="20"/>
          <w:szCs w:val="20"/>
        </w:rPr>
        <w:t>report</w:t>
      </w:r>
      <w:r w:rsidR="00574A31" w:rsidRPr="00931920">
        <w:rPr>
          <w:i/>
          <w:iCs/>
          <w:color w:val="000000"/>
          <w:sz w:val="20"/>
          <w:szCs w:val="20"/>
        </w:rPr>
        <w:t>" + 0.004*"</w:t>
      </w:r>
      <w:r w:rsidR="00574A31" w:rsidRPr="00931920">
        <w:rPr>
          <w:b/>
          <w:bCs/>
          <w:i/>
          <w:iCs/>
          <w:color w:val="000000"/>
          <w:sz w:val="20"/>
          <w:szCs w:val="20"/>
        </w:rPr>
        <w:t>year</w:t>
      </w:r>
      <w:r w:rsidR="00574A31" w:rsidRPr="00931920">
        <w:rPr>
          <w:i/>
          <w:iCs/>
          <w:color w:val="000000"/>
          <w:sz w:val="20"/>
          <w:szCs w:val="20"/>
        </w:rPr>
        <w:t>" + 0.004*"</w:t>
      </w:r>
      <w:r w:rsidR="00574A31" w:rsidRPr="00931920">
        <w:rPr>
          <w:b/>
          <w:bCs/>
          <w:i/>
          <w:iCs/>
          <w:color w:val="000000"/>
          <w:sz w:val="20"/>
          <w:szCs w:val="20"/>
        </w:rPr>
        <w:t>new</w:t>
      </w:r>
      <w:r w:rsidR="00574A31" w:rsidRPr="00931920">
        <w:rPr>
          <w:i/>
          <w:iCs/>
          <w:color w:val="000000"/>
          <w:sz w:val="20"/>
          <w:szCs w:val="20"/>
        </w:rPr>
        <w:t>" + 0.003*"</w:t>
      </w:r>
      <w:r w:rsidR="00574A31" w:rsidRPr="00931920">
        <w:rPr>
          <w:b/>
          <w:bCs/>
          <w:i/>
          <w:iCs/>
          <w:color w:val="000000"/>
          <w:sz w:val="20"/>
          <w:szCs w:val="20"/>
        </w:rPr>
        <w:t>come</w:t>
      </w:r>
      <w:r w:rsidR="00574A31" w:rsidRPr="00931920">
        <w:rPr>
          <w:i/>
          <w:iCs/>
          <w:color w:val="000000"/>
          <w:sz w:val="20"/>
          <w:szCs w:val="20"/>
        </w:rPr>
        <w:t>" + 0.003*"</w:t>
      </w:r>
      <w:r w:rsidR="00574A31" w:rsidRPr="00931920">
        <w:rPr>
          <w:b/>
          <w:bCs/>
          <w:i/>
          <w:iCs/>
          <w:color w:val="000000"/>
          <w:sz w:val="20"/>
          <w:szCs w:val="20"/>
        </w:rPr>
        <w:t>area</w:t>
      </w:r>
      <w:r w:rsidR="00574A31" w:rsidRPr="00931920">
        <w:rPr>
          <w:i/>
          <w:iCs/>
          <w:color w:val="000000"/>
          <w:sz w:val="20"/>
          <w:szCs w:val="20"/>
        </w:rPr>
        <w:t>" + 0.003*"</w:t>
      </w:r>
      <w:r w:rsidR="00574A31" w:rsidRPr="00931920">
        <w:rPr>
          <w:b/>
          <w:bCs/>
          <w:i/>
          <w:iCs/>
          <w:color w:val="000000"/>
          <w:sz w:val="20"/>
          <w:szCs w:val="20"/>
        </w:rPr>
        <w:t>tree</w:t>
      </w:r>
      <w:r w:rsidR="00574A31" w:rsidRPr="00931920">
        <w:rPr>
          <w:i/>
          <w:iCs/>
          <w:color w:val="000000"/>
          <w:sz w:val="20"/>
          <w:szCs w:val="20"/>
        </w:rPr>
        <w:t>" + 0.003*"</w:t>
      </w:r>
      <w:r w:rsidR="00574A31" w:rsidRPr="00931920">
        <w:rPr>
          <w:b/>
          <w:bCs/>
          <w:i/>
          <w:iCs/>
          <w:color w:val="000000"/>
          <w:sz w:val="20"/>
          <w:szCs w:val="20"/>
        </w:rPr>
        <w:t>work</w:t>
      </w:r>
      <w:r w:rsidR="00574A31" w:rsidRPr="00931920">
        <w:rPr>
          <w:i/>
          <w:iCs/>
          <w:color w:val="000000"/>
          <w:sz w:val="20"/>
          <w:szCs w:val="20"/>
        </w:rPr>
        <w:t>"</w:t>
      </w:r>
      <w:r w:rsidR="00BC4296" w:rsidRPr="00931920">
        <w:rPr>
          <w:i/>
          <w:iCs/>
          <w:color w:val="000000"/>
          <w:sz w:val="20"/>
          <w:szCs w:val="20"/>
        </w:rPr>
        <w:t>+ ………………………….)</w:t>
      </w:r>
    </w:p>
    <w:p w:rsidR="00BC4296" w:rsidRDefault="00574A31" w:rsidP="00D8327D">
      <w:pPr>
        <w:pStyle w:val="ListParagraph"/>
        <w:keepNext/>
        <w:ind w:left="360"/>
        <w:jc w:val="center"/>
      </w:pPr>
      <w:r w:rsidRPr="008D17C7">
        <w:rPr>
          <w:noProof/>
          <w:szCs w:val="24"/>
          <w:lang w:bidi="ne-NP"/>
        </w:rPr>
        <w:drawing>
          <wp:inline distT="0" distB="0" distL="0" distR="0">
            <wp:extent cx="3808253" cy="2304193"/>
            <wp:effectExtent l="0" t="0" r="190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opic no 4 - charcoal.JPG"/>
                    <pic:cNvPicPr/>
                  </pic:nvPicPr>
                  <pic:blipFill>
                    <a:blip r:embed="rId23">
                      <a:extLst>
                        <a:ext uri="{28A0092B-C50C-407E-A947-70E740481C1C}">
                          <a14:useLocalDpi xmlns:a14="http://schemas.microsoft.com/office/drawing/2010/main" val="0"/>
                        </a:ext>
                      </a:extLst>
                    </a:blip>
                    <a:stretch>
                      <a:fillRect/>
                    </a:stretch>
                  </pic:blipFill>
                  <pic:spPr>
                    <a:xfrm>
                      <a:off x="0" y="0"/>
                      <a:ext cx="3827478" cy="2315825"/>
                    </a:xfrm>
                    <a:prstGeom prst="rect">
                      <a:avLst/>
                    </a:prstGeom>
                  </pic:spPr>
                </pic:pic>
              </a:graphicData>
            </a:graphic>
          </wp:inline>
        </w:drawing>
      </w:r>
    </w:p>
    <w:p w:rsidR="00574A31" w:rsidRDefault="00BC4296" w:rsidP="00BC4296">
      <w:pPr>
        <w:pStyle w:val="Caption"/>
        <w:jc w:val="center"/>
      </w:pPr>
      <w:bookmarkStart w:id="61" w:name="_Toc505348245"/>
      <w:r>
        <w:t xml:space="preserve">Figure </w:t>
      </w:r>
      <w:r>
        <w:fldChar w:fldCharType="begin"/>
      </w:r>
      <w:r>
        <w:instrText xml:space="preserve"> SEQ Figure \* ARABIC </w:instrText>
      </w:r>
      <w:r>
        <w:fldChar w:fldCharType="separate"/>
      </w:r>
      <w:r w:rsidR="009F255E">
        <w:rPr>
          <w:noProof/>
        </w:rPr>
        <w:t>10</w:t>
      </w:r>
      <w:r>
        <w:fldChar w:fldCharType="end"/>
      </w:r>
      <w:r>
        <w:t>: Choropleth Map of Topic 5</w:t>
      </w:r>
      <w:bookmarkEnd w:id="61"/>
    </w:p>
    <w:p w:rsidR="000A5E23" w:rsidRPr="000A5E23" w:rsidRDefault="000A5E23" w:rsidP="000A5E23">
      <w:pPr>
        <w:rPr>
          <w:lang w:val="en-GB"/>
        </w:rPr>
      </w:pPr>
    </w:p>
    <w:p w:rsidR="00574A31" w:rsidRPr="008D17C7" w:rsidRDefault="00574A31" w:rsidP="00574A31">
      <w:pPr>
        <w:pStyle w:val="ListParagraph"/>
        <w:numPr>
          <w:ilvl w:val="0"/>
          <w:numId w:val="20"/>
        </w:numPr>
        <w:rPr>
          <w:szCs w:val="24"/>
        </w:rPr>
      </w:pPr>
      <w:r w:rsidRPr="008D17C7">
        <w:rPr>
          <w:szCs w:val="24"/>
        </w:rPr>
        <w:t>Choropleth Map of Topic 6</w:t>
      </w:r>
    </w:p>
    <w:p w:rsidR="006447AB" w:rsidRPr="00931920" w:rsidRDefault="006447AB" w:rsidP="006447AB">
      <w:pPr>
        <w:pStyle w:val="ListParagraph"/>
        <w:ind w:left="360"/>
        <w:rPr>
          <w:sz w:val="20"/>
          <w:szCs w:val="20"/>
        </w:rPr>
      </w:pPr>
      <w:r w:rsidRPr="00931920">
        <w:rPr>
          <w:sz w:val="20"/>
          <w:szCs w:val="20"/>
        </w:rPr>
        <w:t>Top topic terms:</w:t>
      </w:r>
    </w:p>
    <w:p w:rsidR="00574A31" w:rsidRPr="00931920" w:rsidRDefault="000A5E23" w:rsidP="006447AB">
      <w:pPr>
        <w:pStyle w:val="ListParagraph"/>
        <w:ind w:left="360"/>
        <w:rPr>
          <w:i/>
          <w:iCs/>
          <w:sz w:val="20"/>
          <w:szCs w:val="20"/>
        </w:rPr>
      </w:pPr>
      <w:r w:rsidRPr="00931920">
        <w:rPr>
          <w:i/>
          <w:iCs/>
          <w:color w:val="000000"/>
          <w:sz w:val="20"/>
          <w:szCs w:val="20"/>
        </w:rPr>
        <w:t>(</w:t>
      </w:r>
      <w:r w:rsidR="00574A31" w:rsidRPr="00931920">
        <w:rPr>
          <w:i/>
          <w:iCs/>
          <w:color w:val="000000"/>
          <w:sz w:val="20"/>
          <w:szCs w:val="20"/>
        </w:rPr>
        <w:t>0.015*"</w:t>
      </w:r>
      <w:r w:rsidR="00574A31" w:rsidRPr="00931920">
        <w:rPr>
          <w:b/>
          <w:bCs/>
          <w:i/>
          <w:iCs/>
          <w:color w:val="000000"/>
          <w:sz w:val="20"/>
          <w:szCs w:val="20"/>
        </w:rPr>
        <w:t>ebola</w:t>
      </w:r>
      <w:r w:rsidR="00574A31" w:rsidRPr="00931920">
        <w:rPr>
          <w:i/>
          <w:iCs/>
          <w:color w:val="000000"/>
          <w:sz w:val="20"/>
          <w:szCs w:val="20"/>
        </w:rPr>
        <w:t>" + 0.014*"</w:t>
      </w:r>
      <w:r w:rsidR="00574A31" w:rsidRPr="00931920">
        <w:rPr>
          <w:b/>
          <w:bCs/>
          <w:i/>
          <w:iCs/>
          <w:color w:val="000000"/>
          <w:sz w:val="20"/>
          <w:szCs w:val="20"/>
        </w:rPr>
        <w:t>virus</w:t>
      </w:r>
      <w:r w:rsidR="00574A31" w:rsidRPr="00931920">
        <w:rPr>
          <w:i/>
          <w:iCs/>
          <w:color w:val="000000"/>
          <w:sz w:val="20"/>
          <w:szCs w:val="20"/>
        </w:rPr>
        <w:t>" + 0.013*"</w:t>
      </w:r>
      <w:r w:rsidR="00574A31" w:rsidRPr="00931920">
        <w:rPr>
          <w:b/>
          <w:bCs/>
          <w:i/>
          <w:iCs/>
          <w:color w:val="000000"/>
          <w:sz w:val="20"/>
          <w:szCs w:val="20"/>
        </w:rPr>
        <w:t>outbreak</w:t>
      </w:r>
      <w:r w:rsidR="00574A31" w:rsidRPr="00931920">
        <w:rPr>
          <w:i/>
          <w:iCs/>
          <w:color w:val="000000"/>
          <w:sz w:val="20"/>
          <w:szCs w:val="20"/>
        </w:rPr>
        <w:t>" + 0.012*"</w:t>
      </w:r>
      <w:r w:rsidR="00574A31" w:rsidRPr="00931920">
        <w:rPr>
          <w:b/>
          <w:bCs/>
          <w:i/>
          <w:iCs/>
          <w:color w:val="000000"/>
          <w:sz w:val="20"/>
          <w:szCs w:val="20"/>
        </w:rPr>
        <w:t>disease</w:t>
      </w:r>
      <w:r w:rsidR="00574A31" w:rsidRPr="00931920">
        <w:rPr>
          <w:i/>
          <w:iCs/>
          <w:color w:val="000000"/>
          <w:sz w:val="20"/>
          <w:szCs w:val="20"/>
        </w:rPr>
        <w:t>" + 0.007*"</w:t>
      </w:r>
      <w:r w:rsidR="00574A31" w:rsidRPr="00931920">
        <w:rPr>
          <w:b/>
          <w:bCs/>
          <w:i/>
          <w:iCs/>
          <w:color w:val="000000"/>
          <w:sz w:val="20"/>
          <w:szCs w:val="20"/>
        </w:rPr>
        <w:t>health</w:t>
      </w:r>
      <w:r w:rsidR="00574A31" w:rsidRPr="00931920">
        <w:rPr>
          <w:i/>
          <w:iCs/>
          <w:color w:val="000000"/>
          <w:sz w:val="20"/>
          <w:szCs w:val="20"/>
        </w:rPr>
        <w:t>" + 0.007*"</w:t>
      </w:r>
      <w:r w:rsidR="00574A31" w:rsidRPr="00931920">
        <w:rPr>
          <w:b/>
          <w:bCs/>
          <w:i/>
          <w:iCs/>
          <w:color w:val="000000"/>
          <w:sz w:val="20"/>
          <w:szCs w:val="20"/>
        </w:rPr>
        <w:t>people</w:t>
      </w:r>
      <w:r w:rsidR="00574A31" w:rsidRPr="00931920">
        <w:rPr>
          <w:i/>
          <w:iCs/>
          <w:color w:val="000000"/>
          <w:sz w:val="20"/>
          <w:szCs w:val="20"/>
        </w:rPr>
        <w:t>" + 0.006*"</w:t>
      </w:r>
      <w:r w:rsidR="00574A31" w:rsidRPr="00931920">
        <w:rPr>
          <w:b/>
          <w:bCs/>
          <w:i/>
          <w:iCs/>
          <w:color w:val="000000"/>
          <w:sz w:val="20"/>
          <w:szCs w:val="20"/>
        </w:rPr>
        <w:t>country</w:t>
      </w:r>
      <w:r w:rsidR="00574A31" w:rsidRPr="00931920">
        <w:rPr>
          <w:i/>
          <w:iCs/>
          <w:color w:val="000000"/>
          <w:sz w:val="20"/>
          <w:szCs w:val="20"/>
        </w:rPr>
        <w:t>" + 0.006*"</w:t>
      </w:r>
      <w:r w:rsidR="00574A31" w:rsidRPr="00931920">
        <w:rPr>
          <w:b/>
          <w:bCs/>
          <w:i/>
          <w:iCs/>
          <w:color w:val="000000"/>
          <w:sz w:val="20"/>
          <w:szCs w:val="20"/>
        </w:rPr>
        <w:t>vaccine</w:t>
      </w:r>
      <w:r w:rsidR="00574A31" w:rsidRPr="00931920">
        <w:rPr>
          <w:i/>
          <w:iCs/>
          <w:color w:val="000000"/>
          <w:sz w:val="20"/>
          <w:szCs w:val="20"/>
        </w:rPr>
        <w:t>" + 0.005*"</w:t>
      </w:r>
      <w:r w:rsidR="00574A31" w:rsidRPr="00931920">
        <w:rPr>
          <w:b/>
          <w:bCs/>
          <w:i/>
          <w:iCs/>
          <w:color w:val="000000"/>
          <w:sz w:val="20"/>
          <w:szCs w:val="20"/>
        </w:rPr>
        <w:t>time</w:t>
      </w:r>
      <w:r w:rsidR="00574A31" w:rsidRPr="00931920">
        <w:rPr>
          <w:i/>
          <w:iCs/>
          <w:color w:val="000000"/>
          <w:sz w:val="20"/>
          <w:szCs w:val="20"/>
        </w:rPr>
        <w:t>" + 0.005*"</w:t>
      </w:r>
      <w:r w:rsidR="00574A31" w:rsidRPr="00931920">
        <w:rPr>
          <w:b/>
          <w:bCs/>
          <w:i/>
          <w:iCs/>
          <w:color w:val="000000"/>
          <w:sz w:val="20"/>
          <w:szCs w:val="20"/>
        </w:rPr>
        <w:t>study</w:t>
      </w:r>
      <w:r w:rsidR="00574A31" w:rsidRPr="00931920">
        <w:rPr>
          <w:i/>
          <w:iCs/>
          <w:color w:val="000000"/>
          <w:sz w:val="20"/>
          <w:szCs w:val="20"/>
        </w:rPr>
        <w:t>"</w:t>
      </w:r>
      <w:r w:rsidR="00BC4296" w:rsidRPr="00931920">
        <w:rPr>
          <w:i/>
          <w:iCs/>
          <w:color w:val="000000"/>
          <w:sz w:val="20"/>
          <w:szCs w:val="20"/>
        </w:rPr>
        <w:t>+ ………………………….)</w:t>
      </w:r>
    </w:p>
    <w:p w:rsidR="0052435B" w:rsidRDefault="00574A31" w:rsidP="00931920">
      <w:pPr>
        <w:pStyle w:val="ListParagraph"/>
        <w:keepNext/>
        <w:ind w:left="360"/>
        <w:jc w:val="center"/>
      </w:pPr>
      <w:r w:rsidRPr="008D17C7">
        <w:rPr>
          <w:noProof/>
          <w:szCs w:val="24"/>
          <w:lang w:bidi="ne-NP"/>
        </w:rPr>
        <w:drawing>
          <wp:inline distT="0" distB="0" distL="0" distR="0">
            <wp:extent cx="4738255" cy="2870919"/>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ic no 5 - Moore republican.JPG"/>
                    <pic:cNvPicPr/>
                  </pic:nvPicPr>
                  <pic:blipFill>
                    <a:blip r:embed="rId24">
                      <a:extLst>
                        <a:ext uri="{28A0092B-C50C-407E-A947-70E740481C1C}">
                          <a14:useLocalDpi xmlns:a14="http://schemas.microsoft.com/office/drawing/2010/main" val="0"/>
                        </a:ext>
                      </a:extLst>
                    </a:blip>
                    <a:stretch>
                      <a:fillRect/>
                    </a:stretch>
                  </pic:blipFill>
                  <pic:spPr>
                    <a:xfrm>
                      <a:off x="0" y="0"/>
                      <a:ext cx="4764345" cy="2886727"/>
                    </a:xfrm>
                    <a:prstGeom prst="rect">
                      <a:avLst/>
                    </a:prstGeom>
                  </pic:spPr>
                </pic:pic>
              </a:graphicData>
            </a:graphic>
          </wp:inline>
        </w:drawing>
      </w:r>
    </w:p>
    <w:p w:rsidR="00574A31" w:rsidRDefault="0052435B" w:rsidP="0052435B">
      <w:pPr>
        <w:pStyle w:val="Caption"/>
        <w:jc w:val="center"/>
      </w:pPr>
      <w:bookmarkStart w:id="62" w:name="_Toc505348246"/>
      <w:r>
        <w:t xml:space="preserve">Figure </w:t>
      </w:r>
      <w:r>
        <w:fldChar w:fldCharType="begin"/>
      </w:r>
      <w:r>
        <w:instrText xml:space="preserve"> SEQ Figure \* ARABIC </w:instrText>
      </w:r>
      <w:r>
        <w:fldChar w:fldCharType="separate"/>
      </w:r>
      <w:r w:rsidR="009F255E">
        <w:rPr>
          <w:noProof/>
        </w:rPr>
        <w:t>11</w:t>
      </w:r>
      <w:r>
        <w:fldChar w:fldCharType="end"/>
      </w:r>
      <w:r>
        <w:t>: Choropleth Map of Topic 6</w:t>
      </w:r>
      <w:bookmarkEnd w:id="62"/>
    </w:p>
    <w:p w:rsidR="0052435B" w:rsidRPr="0052435B" w:rsidRDefault="0052435B" w:rsidP="0052435B">
      <w:pPr>
        <w:rPr>
          <w:lang w:val="en-GB"/>
        </w:rPr>
      </w:pPr>
    </w:p>
    <w:p w:rsidR="00574A31" w:rsidRPr="008D17C7" w:rsidRDefault="00574A31" w:rsidP="00574A31">
      <w:pPr>
        <w:pStyle w:val="ListParagraph"/>
        <w:numPr>
          <w:ilvl w:val="0"/>
          <w:numId w:val="20"/>
        </w:numPr>
        <w:rPr>
          <w:szCs w:val="24"/>
        </w:rPr>
      </w:pPr>
      <w:r w:rsidRPr="008D17C7">
        <w:rPr>
          <w:szCs w:val="24"/>
        </w:rPr>
        <w:t>Choropleth Map of Topic 7</w:t>
      </w:r>
    </w:p>
    <w:p w:rsidR="006447AB" w:rsidRPr="00931920" w:rsidRDefault="006447AB" w:rsidP="006447AB">
      <w:pPr>
        <w:pStyle w:val="ListParagraph"/>
        <w:ind w:left="360"/>
        <w:rPr>
          <w:sz w:val="20"/>
          <w:szCs w:val="20"/>
        </w:rPr>
      </w:pPr>
      <w:r w:rsidRPr="00931920">
        <w:rPr>
          <w:sz w:val="20"/>
          <w:szCs w:val="20"/>
        </w:rPr>
        <w:t>Top topic terms:</w:t>
      </w:r>
    </w:p>
    <w:p w:rsidR="00574A31" w:rsidRPr="00931920" w:rsidRDefault="00330EEA" w:rsidP="00330EEA">
      <w:pPr>
        <w:pStyle w:val="ListParagraph"/>
        <w:ind w:left="360"/>
        <w:rPr>
          <w:i/>
          <w:iCs/>
          <w:sz w:val="20"/>
          <w:szCs w:val="20"/>
        </w:rPr>
      </w:pPr>
      <w:r w:rsidRPr="00931920">
        <w:rPr>
          <w:i/>
          <w:iCs/>
          <w:color w:val="000000"/>
          <w:sz w:val="20"/>
          <w:szCs w:val="20"/>
        </w:rPr>
        <w:t>(</w:t>
      </w:r>
      <w:r w:rsidR="00574A31" w:rsidRPr="00931920">
        <w:rPr>
          <w:i/>
          <w:iCs/>
          <w:color w:val="000000"/>
          <w:sz w:val="20"/>
          <w:szCs w:val="20"/>
        </w:rPr>
        <w:t>0.015*"</w:t>
      </w:r>
      <w:r w:rsidR="00574A31" w:rsidRPr="00931920">
        <w:rPr>
          <w:b/>
          <w:bCs/>
          <w:i/>
          <w:iCs/>
          <w:color w:val="000000"/>
          <w:sz w:val="20"/>
          <w:szCs w:val="20"/>
        </w:rPr>
        <w:t>ebola</w:t>
      </w:r>
      <w:r w:rsidR="00574A31" w:rsidRPr="00931920">
        <w:rPr>
          <w:i/>
          <w:iCs/>
          <w:color w:val="000000"/>
          <w:sz w:val="20"/>
          <w:szCs w:val="20"/>
        </w:rPr>
        <w:t>" + 0.014*"</w:t>
      </w:r>
      <w:r w:rsidR="00574A31" w:rsidRPr="00931920">
        <w:rPr>
          <w:b/>
          <w:bCs/>
          <w:i/>
          <w:iCs/>
          <w:color w:val="000000"/>
          <w:sz w:val="20"/>
          <w:szCs w:val="20"/>
        </w:rPr>
        <w:t>virus</w:t>
      </w:r>
      <w:r w:rsidR="00574A31" w:rsidRPr="00931920">
        <w:rPr>
          <w:i/>
          <w:iCs/>
          <w:color w:val="000000"/>
          <w:sz w:val="20"/>
          <w:szCs w:val="20"/>
        </w:rPr>
        <w:t>" + 0.013*"</w:t>
      </w:r>
      <w:r w:rsidR="00574A31" w:rsidRPr="00931920">
        <w:rPr>
          <w:b/>
          <w:bCs/>
          <w:i/>
          <w:iCs/>
          <w:color w:val="000000"/>
          <w:sz w:val="20"/>
          <w:szCs w:val="20"/>
        </w:rPr>
        <w:t>outbreak</w:t>
      </w:r>
      <w:r w:rsidR="00574A31" w:rsidRPr="00931920">
        <w:rPr>
          <w:i/>
          <w:iCs/>
          <w:color w:val="000000"/>
          <w:sz w:val="20"/>
          <w:szCs w:val="20"/>
        </w:rPr>
        <w:t>" + 0.012*"</w:t>
      </w:r>
      <w:r w:rsidR="00574A31" w:rsidRPr="00931920">
        <w:rPr>
          <w:b/>
          <w:bCs/>
          <w:i/>
          <w:iCs/>
          <w:color w:val="000000"/>
          <w:sz w:val="20"/>
          <w:szCs w:val="20"/>
        </w:rPr>
        <w:t>disease</w:t>
      </w:r>
      <w:r w:rsidR="00574A31" w:rsidRPr="00931920">
        <w:rPr>
          <w:i/>
          <w:iCs/>
          <w:color w:val="000000"/>
          <w:sz w:val="20"/>
          <w:szCs w:val="20"/>
        </w:rPr>
        <w:t>" + 0.007*"</w:t>
      </w:r>
      <w:r w:rsidR="00574A31" w:rsidRPr="00931920">
        <w:rPr>
          <w:b/>
          <w:bCs/>
          <w:i/>
          <w:iCs/>
          <w:color w:val="000000"/>
          <w:sz w:val="20"/>
          <w:szCs w:val="20"/>
        </w:rPr>
        <w:t>health</w:t>
      </w:r>
      <w:r w:rsidR="00574A31" w:rsidRPr="00931920">
        <w:rPr>
          <w:i/>
          <w:iCs/>
          <w:color w:val="000000"/>
          <w:sz w:val="20"/>
          <w:szCs w:val="20"/>
        </w:rPr>
        <w:t>" + 0.007*"</w:t>
      </w:r>
      <w:r w:rsidR="00574A31" w:rsidRPr="00931920">
        <w:rPr>
          <w:b/>
          <w:bCs/>
          <w:i/>
          <w:iCs/>
          <w:color w:val="000000"/>
          <w:sz w:val="20"/>
          <w:szCs w:val="20"/>
        </w:rPr>
        <w:t>people</w:t>
      </w:r>
      <w:r w:rsidR="00574A31" w:rsidRPr="00931920">
        <w:rPr>
          <w:i/>
          <w:iCs/>
          <w:color w:val="000000"/>
          <w:sz w:val="20"/>
          <w:szCs w:val="20"/>
        </w:rPr>
        <w:t>" + 0.006*"</w:t>
      </w:r>
      <w:r w:rsidR="00574A31" w:rsidRPr="00931920">
        <w:rPr>
          <w:b/>
          <w:bCs/>
          <w:i/>
          <w:iCs/>
          <w:color w:val="000000"/>
          <w:sz w:val="20"/>
          <w:szCs w:val="20"/>
        </w:rPr>
        <w:t>country</w:t>
      </w:r>
      <w:r w:rsidR="00574A31" w:rsidRPr="00931920">
        <w:rPr>
          <w:i/>
          <w:iCs/>
          <w:color w:val="000000"/>
          <w:sz w:val="20"/>
          <w:szCs w:val="20"/>
        </w:rPr>
        <w:t>" + 0.006*"</w:t>
      </w:r>
      <w:r w:rsidR="00574A31" w:rsidRPr="00931920">
        <w:rPr>
          <w:b/>
          <w:bCs/>
          <w:i/>
          <w:iCs/>
          <w:color w:val="000000"/>
          <w:sz w:val="20"/>
          <w:szCs w:val="20"/>
        </w:rPr>
        <w:t>vaccine</w:t>
      </w:r>
      <w:r w:rsidR="00574A31" w:rsidRPr="00931920">
        <w:rPr>
          <w:i/>
          <w:iCs/>
          <w:color w:val="000000"/>
          <w:sz w:val="20"/>
          <w:szCs w:val="20"/>
        </w:rPr>
        <w:t>" + 0.005*"</w:t>
      </w:r>
      <w:r w:rsidR="00574A31" w:rsidRPr="00931920">
        <w:rPr>
          <w:b/>
          <w:bCs/>
          <w:i/>
          <w:iCs/>
          <w:color w:val="000000"/>
          <w:sz w:val="20"/>
          <w:szCs w:val="20"/>
        </w:rPr>
        <w:t>time</w:t>
      </w:r>
      <w:r w:rsidR="00574A31" w:rsidRPr="00931920">
        <w:rPr>
          <w:i/>
          <w:iCs/>
          <w:color w:val="000000"/>
          <w:sz w:val="20"/>
          <w:szCs w:val="20"/>
        </w:rPr>
        <w:t>" + 0.005*"</w:t>
      </w:r>
      <w:r w:rsidR="00574A31" w:rsidRPr="00931920">
        <w:rPr>
          <w:b/>
          <w:bCs/>
          <w:i/>
          <w:iCs/>
          <w:color w:val="000000"/>
          <w:sz w:val="20"/>
          <w:szCs w:val="20"/>
        </w:rPr>
        <w:t>study</w:t>
      </w:r>
      <w:r w:rsidRPr="00931920">
        <w:rPr>
          <w:i/>
          <w:iCs/>
          <w:color w:val="000000"/>
          <w:sz w:val="20"/>
          <w:szCs w:val="20"/>
        </w:rPr>
        <w:t>+ ………………………………….</w:t>
      </w:r>
      <w:r w:rsidR="00574A31" w:rsidRPr="00931920">
        <w:rPr>
          <w:i/>
          <w:iCs/>
          <w:color w:val="000000"/>
          <w:sz w:val="20"/>
          <w:szCs w:val="20"/>
        </w:rPr>
        <w:t>"</w:t>
      </w:r>
      <w:r w:rsidRPr="00931920">
        <w:rPr>
          <w:i/>
          <w:iCs/>
          <w:color w:val="000000"/>
          <w:sz w:val="20"/>
          <w:szCs w:val="20"/>
        </w:rPr>
        <w:t>)</w:t>
      </w:r>
    </w:p>
    <w:p w:rsidR="0052435B" w:rsidRDefault="00574A31" w:rsidP="00931920">
      <w:pPr>
        <w:pStyle w:val="ListParagraph"/>
        <w:keepNext/>
        <w:ind w:left="360"/>
        <w:jc w:val="center"/>
      </w:pPr>
      <w:r w:rsidRPr="008D17C7">
        <w:rPr>
          <w:noProof/>
          <w:szCs w:val="24"/>
          <w:lang w:bidi="ne-NP"/>
        </w:rPr>
        <w:drawing>
          <wp:inline distT="0" distB="0" distL="0" distR="0">
            <wp:extent cx="3965358" cy="2396359"/>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opic no 6 - ebola.JPG"/>
                    <pic:cNvPicPr/>
                  </pic:nvPicPr>
                  <pic:blipFill>
                    <a:blip r:embed="rId25">
                      <a:extLst>
                        <a:ext uri="{28A0092B-C50C-407E-A947-70E740481C1C}">
                          <a14:useLocalDpi xmlns:a14="http://schemas.microsoft.com/office/drawing/2010/main" val="0"/>
                        </a:ext>
                      </a:extLst>
                    </a:blip>
                    <a:stretch>
                      <a:fillRect/>
                    </a:stretch>
                  </pic:blipFill>
                  <pic:spPr>
                    <a:xfrm>
                      <a:off x="0" y="0"/>
                      <a:ext cx="3981512" cy="2406121"/>
                    </a:xfrm>
                    <a:prstGeom prst="rect">
                      <a:avLst/>
                    </a:prstGeom>
                  </pic:spPr>
                </pic:pic>
              </a:graphicData>
            </a:graphic>
          </wp:inline>
        </w:drawing>
      </w:r>
    </w:p>
    <w:p w:rsidR="00574A31" w:rsidRDefault="0052435B" w:rsidP="0052435B">
      <w:pPr>
        <w:pStyle w:val="Caption"/>
        <w:jc w:val="center"/>
      </w:pPr>
      <w:bookmarkStart w:id="63" w:name="_Toc505348247"/>
      <w:r>
        <w:t xml:space="preserve">Figure </w:t>
      </w:r>
      <w:r>
        <w:fldChar w:fldCharType="begin"/>
      </w:r>
      <w:r>
        <w:instrText xml:space="preserve"> SEQ Figure \* ARABIC </w:instrText>
      </w:r>
      <w:r>
        <w:fldChar w:fldCharType="separate"/>
      </w:r>
      <w:r w:rsidR="009F255E">
        <w:rPr>
          <w:noProof/>
        </w:rPr>
        <w:t>12</w:t>
      </w:r>
      <w:r>
        <w:fldChar w:fldCharType="end"/>
      </w:r>
      <w:r>
        <w:t>: Choropleth Map of Topic 7</w:t>
      </w:r>
      <w:bookmarkEnd w:id="63"/>
    </w:p>
    <w:p w:rsidR="0052435B" w:rsidRPr="0052435B" w:rsidRDefault="0052435B" w:rsidP="0052435B">
      <w:pPr>
        <w:rPr>
          <w:lang w:val="en-GB"/>
        </w:rPr>
      </w:pPr>
    </w:p>
    <w:p w:rsidR="00574A31" w:rsidRDefault="00574A31" w:rsidP="00574A31">
      <w:pPr>
        <w:pStyle w:val="ListParagraph"/>
        <w:numPr>
          <w:ilvl w:val="0"/>
          <w:numId w:val="20"/>
        </w:numPr>
        <w:rPr>
          <w:szCs w:val="24"/>
        </w:rPr>
      </w:pPr>
      <w:r w:rsidRPr="008D17C7">
        <w:rPr>
          <w:szCs w:val="24"/>
        </w:rPr>
        <w:t>Choropleth Map of Topic 8</w:t>
      </w:r>
    </w:p>
    <w:p w:rsidR="00931920" w:rsidRPr="008D17C7" w:rsidRDefault="00931920" w:rsidP="00931920">
      <w:pPr>
        <w:pStyle w:val="ListParagraph"/>
        <w:ind w:left="360"/>
        <w:rPr>
          <w:szCs w:val="24"/>
        </w:rPr>
      </w:pPr>
      <w:r>
        <w:rPr>
          <w:szCs w:val="24"/>
        </w:rPr>
        <w:t>Top topic terms:</w:t>
      </w:r>
    </w:p>
    <w:p w:rsidR="00574A31" w:rsidRPr="00931920" w:rsidRDefault="0052435B" w:rsidP="006447AB">
      <w:pPr>
        <w:pStyle w:val="ListParagraph"/>
        <w:ind w:left="360"/>
        <w:rPr>
          <w:i/>
          <w:iCs/>
          <w:sz w:val="20"/>
          <w:szCs w:val="20"/>
        </w:rPr>
      </w:pPr>
      <w:r w:rsidRPr="00931920">
        <w:rPr>
          <w:i/>
          <w:iCs/>
          <w:color w:val="000000"/>
          <w:sz w:val="20"/>
          <w:szCs w:val="20"/>
        </w:rPr>
        <w:t>(</w:t>
      </w:r>
      <w:r w:rsidR="00574A31" w:rsidRPr="00931920">
        <w:rPr>
          <w:i/>
          <w:iCs/>
          <w:color w:val="000000"/>
          <w:sz w:val="20"/>
          <w:szCs w:val="20"/>
        </w:rPr>
        <w:t>0.004*"</w:t>
      </w:r>
      <w:r w:rsidR="00574A31" w:rsidRPr="00931920">
        <w:rPr>
          <w:b/>
          <w:bCs/>
          <w:i/>
          <w:iCs/>
          <w:color w:val="000000"/>
          <w:sz w:val="20"/>
          <w:szCs w:val="20"/>
        </w:rPr>
        <w:t>year</w:t>
      </w:r>
      <w:r w:rsidR="00574A31" w:rsidRPr="00931920">
        <w:rPr>
          <w:i/>
          <w:iCs/>
          <w:color w:val="000000"/>
          <w:sz w:val="20"/>
          <w:szCs w:val="20"/>
        </w:rPr>
        <w:t>" + 0.004*"</w:t>
      </w:r>
      <w:r w:rsidR="00574A31" w:rsidRPr="00931920">
        <w:rPr>
          <w:b/>
          <w:bCs/>
          <w:i/>
          <w:iCs/>
          <w:color w:val="000000"/>
          <w:sz w:val="20"/>
          <w:szCs w:val="20"/>
        </w:rPr>
        <w:t>fema</w:t>
      </w:r>
      <w:r w:rsidR="00574A31" w:rsidRPr="00931920">
        <w:rPr>
          <w:i/>
          <w:iCs/>
          <w:color w:val="000000"/>
          <w:sz w:val="20"/>
          <w:szCs w:val="20"/>
        </w:rPr>
        <w:t>" + 0.003*"</w:t>
      </w:r>
      <w:r w:rsidR="00574A31" w:rsidRPr="00931920">
        <w:rPr>
          <w:b/>
          <w:bCs/>
          <w:i/>
          <w:iCs/>
          <w:color w:val="000000"/>
          <w:sz w:val="20"/>
          <w:szCs w:val="20"/>
        </w:rPr>
        <w:t>amy</w:t>
      </w:r>
      <w:r w:rsidR="00574A31" w:rsidRPr="00931920">
        <w:rPr>
          <w:i/>
          <w:iCs/>
          <w:color w:val="000000"/>
          <w:sz w:val="20"/>
          <w:szCs w:val="20"/>
        </w:rPr>
        <w:t>" + 0.003*"</w:t>
      </w:r>
      <w:r w:rsidR="00574A31" w:rsidRPr="00931920">
        <w:rPr>
          <w:b/>
          <w:bCs/>
          <w:i/>
          <w:iCs/>
          <w:color w:val="000000"/>
          <w:sz w:val="20"/>
          <w:szCs w:val="20"/>
        </w:rPr>
        <w:t>work</w:t>
      </w:r>
      <w:r w:rsidR="00574A31" w:rsidRPr="00931920">
        <w:rPr>
          <w:i/>
          <w:iCs/>
          <w:color w:val="000000"/>
          <w:sz w:val="20"/>
          <w:szCs w:val="20"/>
        </w:rPr>
        <w:t>" + 0.003*"</w:t>
      </w:r>
      <w:r w:rsidR="00574A31" w:rsidRPr="00931920">
        <w:rPr>
          <w:b/>
          <w:bCs/>
          <w:i/>
          <w:iCs/>
          <w:color w:val="000000"/>
          <w:sz w:val="20"/>
          <w:szCs w:val="20"/>
        </w:rPr>
        <w:t>know</w:t>
      </w:r>
      <w:r w:rsidR="00574A31" w:rsidRPr="00931920">
        <w:rPr>
          <w:i/>
          <w:iCs/>
          <w:color w:val="000000"/>
          <w:sz w:val="20"/>
          <w:szCs w:val="20"/>
        </w:rPr>
        <w:t>" + 0.003*"</w:t>
      </w:r>
      <w:r w:rsidR="00574A31" w:rsidRPr="00931920">
        <w:rPr>
          <w:b/>
          <w:bCs/>
          <w:i/>
          <w:iCs/>
          <w:color w:val="000000"/>
          <w:sz w:val="20"/>
          <w:szCs w:val="20"/>
        </w:rPr>
        <w:t>people</w:t>
      </w:r>
      <w:r w:rsidR="00574A31" w:rsidRPr="00931920">
        <w:rPr>
          <w:i/>
          <w:iCs/>
          <w:color w:val="000000"/>
          <w:sz w:val="20"/>
          <w:szCs w:val="20"/>
        </w:rPr>
        <w:t>" + 0.003*"</w:t>
      </w:r>
      <w:r w:rsidR="00574A31" w:rsidRPr="00931920">
        <w:rPr>
          <w:b/>
          <w:bCs/>
          <w:i/>
          <w:iCs/>
          <w:color w:val="000000"/>
          <w:sz w:val="20"/>
          <w:szCs w:val="20"/>
        </w:rPr>
        <w:t>leave</w:t>
      </w:r>
      <w:r w:rsidR="00574A31" w:rsidRPr="00931920">
        <w:rPr>
          <w:i/>
          <w:iCs/>
          <w:color w:val="000000"/>
          <w:sz w:val="20"/>
          <w:szCs w:val="20"/>
        </w:rPr>
        <w:t>" + 0.003*"</w:t>
      </w:r>
      <w:r w:rsidR="00574A31" w:rsidRPr="00931920">
        <w:rPr>
          <w:b/>
          <w:bCs/>
          <w:i/>
          <w:iCs/>
          <w:color w:val="000000"/>
          <w:sz w:val="20"/>
          <w:szCs w:val="20"/>
        </w:rPr>
        <w:t>include</w:t>
      </w:r>
      <w:r w:rsidR="00574A31" w:rsidRPr="00931920">
        <w:rPr>
          <w:i/>
          <w:iCs/>
          <w:color w:val="000000"/>
          <w:sz w:val="20"/>
          <w:szCs w:val="20"/>
        </w:rPr>
        <w:t>" + 0.003*"</w:t>
      </w:r>
      <w:r w:rsidR="00574A31" w:rsidRPr="00931920">
        <w:rPr>
          <w:b/>
          <w:bCs/>
          <w:i/>
          <w:iCs/>
          <w:color w:val="000000"/>
          <w:sz w:val="20"/>
          <w:szCs w:val="20"/>
        </w:rPr>
        <w:t>time</w:t>
      </w:r>
      <w:r w:rsidR="00574A31" w:rsidRPr="00931920">
        <w:rPr>
          <w:i/>
          <w:iCs/>
          <w:color w:val="000000"/>
          <w:sz w:val="20"/>
          <w:szCs w:val="20"/>
        </w:rPr>
        <w:t>" + 0.003*"</w:t>
      </w:r>
      <w:r w:rsidR="00574A31" w:rsidRPr="00931920">
        <w:rPr>
          <w:b/>
          <w:bCs/>
          <w:i/>
          <w:iCs/>
          <w:color w:val="000000"/>
          <w:sz w:val="20"/>
          <w:szCs w:val="20"/>
        </w:rPr>
        <w:t>key</w:t>
      </w:r>
      <w:r w:rsidR="00574A31" w:rsidRPr="00931920">
        <w:rPr>
          <w:i/>
          <w:iCs/>
          <w:color w:val="000000"/>
          <w:sz w:val="20"/>
          <w:szCs w:val="20"/>
        </w:rPr>
        <w:t>"</w:t>
      </w:r>
      <w:r w:rsidR="00BC4296" w:rsidRPr="00931920">
        <w:rPr>
          <w:i/>
          <w:iCs/>
          <w:color w:val="000000"/>
          <w:sz w:val="20"/>
          <w:szCs w:val="20"/>
        </w:rPr>
        <w:t>+ ………………………….)</w:t>
      </w:r>
    </w:p>
    <w:p w:rsidR="0052435B" w:rsidRDefault="00574A31" w:rsidP="00931920">
      <w:pPr>
        <w:pStyle w:val="ListParagraph"/>
        <w:keepNext/>
        <w:ind w:left="360"/>
        <w:jc w:val="center"/>
      </w:pPr>
      <w:r w:rsidRPr="008D17C7">
        <w:rPr>
          <w:noProof/>
          <w:szCs w:val="24"/>
          <w:lang w:bidi="ne-NP"/>
        </w:rPr>
        <w:drawing>
          <wp:inline distT="0" distB="0" distL="0" distR="0">
            <wp:extent cx="4079400" cy="2475187"/>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opic no 7 - fema amy.JPG"/>
                    <pic:cNvPicPr/>
                  </pic:nvPicPr>
                  <pic:blipFill>
                    <a:blip r:embed="rId26">
                      <a:extLst>
                        <a:ext uri="{28A0092B-C50C-407E-A947-70E740481C1C}">
                          <a14:useLocalDpi xmlns:a14="http://schemas.microsoft.com/office/drawing/2010/main" val="0"/>
                        </a:ext>
                      </a:extLst>
                    </a:blip>
                    <a:stretch>
                      <a:fillRect/>
                    </a:stretch>
                  </pic:blipFill>
                  <pic:spPr>
                    <a:xfrm>
                      <a:off x="0" y="0"/>
                      <a:ext cx="4129915" cy="2505837"/>
                    </a:xfrm>
                    <a:prstGeom prst="rect">
                      <a:avLst/>
                    </a:prstGeom>
                  </pic:spPr>
                </pic:pic>
              </a:graphicData>
            </a:graphic>
          </wp:inline>
        </w:drawing>
      </w:r>
    </w:p>
    <w:p w:rsidR="00574A31" w:rsidRPr="008D17C7" w:rsidRDefault="0052435B" w:rsidP="0052435B">
      <w:pPr>
        <w:pStyle w:val="Caption"/>
        <w:jc w:val="center"/>
        <w:rPr>
          <w:szCs w:val="24"/>
        </w:rPr>
      </w:pPr>
      <w:bookmarkStart w:id="64" w:name="_Toc505348248"/>
      <w:r>
        <w:t xml:space="preserve">Figure </w:t>
      </w:r>
      <w:r>
        <w:fldChar w:fldCharType="begin"/>
      </w:r>
      <w:r>
        <w:instrText xml:space="preserve"> SEQ Figure \* ARABIC </w:instrText>
      </w:r>
      <w:r>
        <w:fldChar w:fldCharType="separate"/>
      </w:r>
      <w:r w:rsidR="009F255E">
        <w:rPr>
          <w:noProof/>
        </w:rPr>
        <w:t>13</w:t>
      </w:r>
      <w:r>
        <w:fldChar w:fldCharType="end"/>
      </w:r>
      <w:r>
        <w:t>: Choropleth Map of Topic 8</w:t>
      </w:r>
      <w:bookmarkEnd w:id="64"/>
    </w:p>
    <w:p w:rsidR="001171BD" w:rsidRPr="008D17C7" w:rsidRDefault="00574A31" w:rsidP="00955BD4">
      <w:pPr>
        <w:pStyle w:val="ListParagraph"/>
        <w:numPr>
          <w:ilvl w:val="0"/>
          <w:numId w:val="20"/>
        </w:numPr>
        <w:rPr>
          <w:szCs w:val="24"/>
        </w:rPr>
      </w:pPr>
      <w:r w:rsidRPr="008D17C7">
        <w:rPr>
          <w:szCs w:val="24"/>
        </w:rPr>
        <w:lastRenderedPageBreak/>
        <w:t>Choropleth Map of Topic 9</w:t>
      </w:r>
    </w:p>
    <w:p w:rsidR="006447AB" w:rsidRPr="00931920" w:rsidRDefault="006447AB" w:rsidP="006447AB">
      <w:pPr>
        <w:pStyle w:val="ListParagraph"/>
        <w:ind w:left="360"/>
        <w:jc w:val="left"/>
        <w:rPr>
          <w:color w:val="000000"/>
          <w:sz w:val="20"/>
          <w:szCs w:val="20"/>
        </w:rPr>
      </w:pPr>
      <w:r w:rsidRPr="00931920">
        <w:rPr>
          <w:color w:val="000000"/>
          <w:sz w:val="20"/>
          <w:szCs w:val="20"/>
        </w:rPr>
        <w:t xml:space="preserve">Top topic terms: </w:t>
      </w:r>
    </w:p>
    <w:p w:rsidR="001171BD" w:rsidRPr="00931920" w:rsidRDefault="006447AB" w:rsidP="006447AB">
      <w:pPr>
        <w:pStyle w:val="ListParagraph"/>
        <w:ind w:left="360"/>
        <w:jc w:val="left"/>
        <w:rPr>
          <w:i/>
          <w:iCs/>
          <w:sz w:val="20"/>
          <w:szCs w:val="20"/>
        </w:rPr>
      </w:pPr>
      <w:r w:rsidRPr="00931920">
        <w:rPr>
          <w:i/>
          <w:iCs/>
          <w:color w:val="000000"/>
          <w:sz w:val="20"/>
          <w:szCs w:val="20"/>
        </w:rPr>
        <w:t>(</w:t>
      </w:r>
      <w:r w:rsidR="001171BD" w:rsidRPr="00931920">
        <w:rPr>
          <w:i/>
          <w:iCs/>
          <w:color w:val="000000"/>
          <w:sz w:val="20"/>
          <w:szCs w:val="20"/>
        </w:rPr>
        <w:t>0.020*"</w:t>
      </w:r>
      <w:r w:rsidR="001171BD" w:rsidRPr="00931920">
        <w:rPr>
          <w:b/>
          <w:bCs/>
          <w:i/>
          <w:iCs/>
          <w:color w:val="000000"/>
          <w:sz w:val="20"/>
          <w:szCs w:val="20"/>
        </w:rPr>
        <w:t>north_korea</w:t>
      </w:r>
      <w:r w:rsidR="001171BD" w:rsidRPr="00931920">
        <w:rPr>
          <w:i/>
          <w:iCs/>
          <w:color w:val="000000"/>
          <w:sz w:val="20"/>
          <w:szCs w:val="20"/>
        </w:rPr>
        <w:t>" + 0.011*"</w:t>
      </w:r>
      <w:r w:rsidR="001171BD" w:rsidRPr="00931920">
        <w:rPr>
          <w:b/>
          <w:bCs/>
          <w:i/>
          <w:iCs/>
          <w:color w:val="000000"/>
          <w:sz w:val="20"/>
          <w:szCs w:val="20"/>
        </w:rPr>
        <w:t>nuclear</w:t>
      </w:r>
      <w:r w:rsidR="001171BD" w:rsidRPr="00931920">
        <w:rPr>
          <w:i/>
          <w:iCs/>
          <w:color w:val="000000"/>
          <w:sz w:val="20"/>
          <w:szCs w:val="20"/>
        </w:rPr>
        <w:t>" + 0.008*"</w:t>
      </w:r>
      <w:r w:rsidR="001171BD" w:rsidRPr="00931920">
        <w:rPr>
          <w:b/>
          <w:bCs/>
          <w:i/>
          <w:iCs/>
          <w:color w:val="000000"/>
          <w:sz w:val="20"/>
          <w:szCs w:val="20"/>
        </w:rPr>
        <w:t>trump</w:t>
      </w:r>
      <w:r w:rsidR="001171BD" w:rsidRPr="00931920">
        <w:rPr>
          <w:i/>
          <w:iCs/>
          <w:color w:val="000000"/>
          <w:sz w:val="20"/>
          <w:szCs w:val="20"/>
        </w:rPr>
        <w:t>" + 0.008*"</w:t>
      </w:r>
      <w:r w:rsidR="001171BD" w:rsidRPr="00931920">
        <w:rPr>
          <w:b/>
          <w:bCs/>
          <w:i/>
          <w:iCs/>
          <w:color w:val="000000"/>
          <w:sz w:val="20"/>
          <w:szCs w:val="20"/>
        </w:rPr>
        <w:t>missile</w:t>
      </w:r>
      <w:r w:rsidR="001171BD" w:rsidRPr="00931920">
        <w:rPr>
          <w:i/>
          <w:iCs/>
          <w:color w:val="000000"/>
          <w:sz w:val="20"/>
          <w:szCs w:val="20"/>
        </w:rPr>
        <w:t>" + 0.006*"</w:t>
      </w:r>
      <w:r w:rsidR="001171BD" w:rsidRPr="00931920">
        <w:rPr>
          <w:b/>
          <w:bCs/>
          <w:i/>
          <w:iCs/>
          <w:color w:val="000000"/>
          <w:sz w:val="20"/>
          <w:szCs w:val="20"/>
        </w:rPr>
        <w:t>kim</w:t>
      </w:r>
      <w:r w:rsidR="001171BD" w:rsidRPr="00931920">
        <w:rPr>
          <w:i/>
          <w:iCs/>
          <w:color w:val="000000"/>
          <w:sz w:val="20"/>
          <w:szCs w:val="20"/>
        </w:rPr>
        <w:t>" + 0.006*"</w:t>
      </w:r>
      <w:r w:rsidR="001171BD" w:rsidRPr="00931920">
        <w:rPr>
          <w:b/>
          <w:bCs/>
          <w:i/>
          <w:iCs/>
          <w:color w:val="000000"/>
          <w:sz w:val="20"/>
          <w:szCs w:val="20"/>
        </w:rPr>
        <w:t>china</w:t>
      </w:r>
      <w:r w:rsidR="001171BD" w:rsidRPr="00931920">
        <w:rPr>
          <w:i/>
          <w:iCs/>
          <w:color w:val="000000"/>
          <w:sz w:val="20"/>
          <w:szCs w:val="20"/>
        </w:rPr>
        <w:t>" + 0.006*"</w:t>
      </w:r>
      <w:r w:rsidR="001171BD" w:rsidRPr="00931920">
        <w:rPr>
          <w:b/>
          <w:bCs/>
          <w:i/>
          <w:iCs/>
          <w:color w:val="000000"/>
          <w:sz w:val="20"/>
          <w:szCs w:val="20"/>
        </w:rPr>
        <w:t>military</w:t>
      </w:r>
      <w:r w:rsidR="001171BD" w:rsidRPr="00931920">
        <w:rPr>
          <w:i/>
          <w:iCs/>
          <w:color w:val="000000"/>
          <w:sz w:val="20"/>
          <w:szCs w:val="20"/>
        </w:rPr>
        <w:t>" + 0.005*"</w:t>
      </w:r>
      <w:r w:rsidR="001171BD" w:rsidRPr="00931920">
        <w:rPr>
          <w:b/>
          <w:bCs/>
          <w:i/>
          <w:iCs/>
          <w:color w:val="000000"/>
          <w:sz w:val="20"/>
          <w:szCs w:val="20"/>
        </w:rPr>
        <w:t>war</w:t>
      </w:r>
      <w:r w:rsidR="001171BD" w:rsidRPr="00931920">
        <w:rPr>
          <w:i/>
          <w:iCs/>
          <w:color w:val="000000"/>
          <w:sz w:val="20"/>
          <w:szCs w:val="20"/>
        </w:rPr>
        <w:t>" + 0.005*"</w:t>
      </w:r>
      <w:r w:rsidR="001171BD" w:rsidRPr="00931920">
        <w:rPr>
          <w:b/>
          <w:bCs/>
          <w:i/>
          <w:iCs/>
          <w:color w:val="000000"/>
          <w:sz w:val="20"/>
          <w:szCs w:val="20"/>
        </w:rPr>
        <w:t>north_korean</w:t>
      </w:r>
      <w:r w:rsidR="001171BD" w:rsidRPr="00931920">
        <w:rPr>
          <w:i/>
          <w:iCs/>
          <w:color w:val="000000"/>
          <w:sz w:val="20"/>
          <w:szCs w:val="20"/>
        </w:rPr>
        <w:t>" + 0.004*"</w:t>
      </w:r>
      <w:r w:rsidR="001171BD" w:rsidRPr="00931920">
        <w:rPr>
          <w:b/>
          <w:bCs/>
          <w:i/>
          <w:iCs/>
          <w:color w:val="000000"/>
          <w:sz w:val="20"/>
          <w:szCs w:val="20"/>
        </w:rPr>
        <w:t>nuclear_weapon</w:t>
      </w:r>
      <w:r w:rsidR="001171BD" w:rsidRPr="00931920">
        <w:rPr>
          <w:i/>
          <w:iCs/>
          <w:color w:val="000000"/>
          <w:sz w:val="20"/>
          <w:szCs w:val="20"/>
        </w:rPr>
        <w:t>"</w:t>
      </w:r>
      <w:r w:rsidR="00BC4296" w:rsidRPr="00931920">
        <w:rPr>
          <w:i/>
          <w:iCs/>
          <w:color w:val="000000"/>
          <w:sz w:val="20"/>
          <w:szCs w:val="20"/>
        </w:rPr>
        <w:t>+ ………………………….)</w:t>
      </w:r>
    </w:p>
    <w:p w:rsidR="0052435B" w:rsidRDefault="00574A31" w:rsidP="00A3404A">
      <w:pPr>
        <w:pStyle w:val="ListParagraph"/>
        <w:keepNext/>
        <w:ind w:left="360"/>
        <w:jc w:val="center"/>
      </w:pPr>
      <w:r w:rsidRPr="008D17C7">
        <w:rPr>
          <w:noProof/>
          <w:szCs w:val="24"/>
          <w:lang w:bidi="ne-NP"/>
        </w:rPr>
        <w:drawing>
          <wp:inline distT="0" distB="0" distL="0" distR="0">
            <wp:extent cx="4323656" cy="2632841"/>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opic no 8 - North Korea.JPG"/>
                    <pic:cNvPicPr/>
                  </pic:nvPicPr>
                  <pic:blipFill>
                    <a:blip r:embed="rId27">
                      <a:extLst>
                        <a:ext uri="{28A0092B-C50C-407E-A947-70E740481C1C}">
                          <a14:useLocalDpi xmlns:a14="http://schemas.microsoft.com/office/drawing/2010/main" val="0"/>
                        </a:ext>
                      </a:extLst>
                    </a:blip>
                    <a:stretch>
                      <a:fillRect/>
                    </a:stretch>
                  </pic:blipFill>
                  <pic:spPr>
                    <a:xfrm>
                      <a:off x="0" y="0"/>
                      <a:ext cx="4339919" cy="2642744"/>
                    </a:xfrm>
                    <a:prstGeom prst="rect">
                      <a:avLst/>
                    </a:prstGeom>
                  </pic:spPr>
                </pic:pic>
              </a:graphicData>
            </a:graphic>
          </wp:inline>
        </w:drawing>
      </w:r>
    </w:p>
    <w:p w:rsidR="00574A31" w:rsidRDefault="0052435B" w:rsidP="0052435B">
      <w:pPr>
        <w:pStyle w:val="Caption"/>
        <w:jc w:val="center"/>
      </w:pPr>
      <w:bookmarkStart w:id="65" w:name="_Toc505348249"/>
      <w:r>
        <w:t xml:space="preserve">Figure </w:t>
      </w:r>
      <w:r>
        <w:fldChar w:fldCharType="begin"/>
      </w:r>
      <w:r>
        <w:instrText xml:space="preserve"> SEQ Figure \* ARABIC </w:instrText>
      </w:r>
      <w:r>
        <w:fldChar w:fldCharType="separate"/>
      </w:r>
      <w:r w:rsidR="009F255E">
        <w:rPr>
          <w:noProof/>
        </w:rPr>
        <w:t>14</w:t>
      </w:r>
      <w:r>
        <w:fldChar w:fldCharType="end"/>
      </w:r>
      <w:r w:rsidRPr="009A3F0B">
        <w:t>:</w:t>
      </w:r>
      <w:r>
        <w:t xml:space="preserve"> Choropleth Map of Topic 9</w:t>
      </w:r>
      <w:bookmarkEnd w:id="65"/>
    </w:p>
    <w:p w:rsidR="00A3404A" w:rsidRPr="00A3404A" w:rsidRDefault="00A3404A" w:rsidP="00A3404A">
      <w:pPr>
        <w:rPr>
          <w:lang w:val="en-GB"/>
        </w:rPr>
      </w:pPr>
    </w:p>
    <w:p w:rsidR="008D17C7" w:rsidRPr="008D17C7" w:rsidRDefault="008D17C7" w:rsidP="008D17C7">
      <w:pPr>
        <w:pStyle w:val="ListParagraph"/>
        <w:numPr>
          <w:ilvl w:val="0"/>
          <w:numId w:val="20"/>
        </w:numPr>
        <w:rPr>
          <w:szCs w:val="24"/>
        </w:rPr>
      </w:pPr>
      <w:r>
        <w:rPr>
          <w:szCs w:val="24"/>
        </w:rPr>
        <w:t>Choropleth Map of Topic 10</w:t>
      </w:r>
    </w:p>
    <w:p w:rsidR="008D17C7" w:rsidRPr="00A3404A" w:rsidRDefault="008D17C7" w:rsidP="008D17C7">
      <w:pPr>
        <w:pStyle w:val="ListParagraph"/>
        <w:ind w:left="360"/>
        <w:jc w:val="left"/>
        <w:rPr>
          <w:color w:val="000000"/>
          <w:sz w:val="20"/>
          <w:szCs w:val="20"/>
        </w:rPr>
      </w:pPr>
      <w:r w:rsidRPr="00A3404A">
        <w:rPr>
          <w:color w:val="000000"/>
          <w:sz w:val="20"/>
          <w:szCs w:val="20"/>
        </w:rPr>
        <w:t xml:space="preserve">Top topic terms: </w:t>
      </w:r>
    </w:p>
    <w:p w:rsidR="00330EEA" w:rsidRPr="00A3404A" w:rsidRDefault="00BC4296" w:rsidP="008D17C7">
      <w:pPr>
        <w:pStyle w:val="ListParagraph"/>
        <w:ind w:left="360"/>
        <w:jc w:val="left"/>
        <w:rPr>
          <w:i/>
          <w:iCs/>
          <w:color w:val="000000"/>
          <w:sz w:val="20"/>
          <w:szCs w:val="20"/>
        </w:rPr>
      </w:pPr>
      <w:r w:rsidRPr="00A3404A">
        <w:rPr>
          <w:i/>
          <w:iCs/>
          <w:color w:val="000000"/>
          <w:sz w:val="20"/>
          <w:szCs w:val="20"/>
        </w:rPr>
        <w:t>(</w:t>
      </w:r>
      <w:r w:rsidR="00330EEA" w:rsidRPr="00A3404A">
        <w:rPr>
          <w:i/>
          <w:iCs/>
          <w:color w:val="000000"/>
          <w:sz w:val="20"/>
          <w:szCs w:val="20"/>
        </w:rPr>
        <w:t>0.009*"</w:t>
      </w:r>
      <w:r w:rsidR="00330EEA" w:rsidRPr="00A3404A">
        <w:rPr>
          <w:b/>
          <w:bCs/>
          <w:i/>
          <w:iCs/>
          <w:color w:val="000000"/>
          <w:sz w:val="20"/>
          <w:szCs w:val="20"/>
        </w:rPr>
        <w:t>kit</w:t>
      </w:r>
      <w:r w:rsidR="00330EEA" w:rsidRPr="00A3404A">
        <w:rPr>
          <w:i/>
          <w:iCs/>
          <w:color w:val="000000"/>
          <w:sz w:val="20"/>
          <w:szCs w:val="20"/>
        </w:rPr>
        <w:t>" + 0.008*"</w:t>
      </w:r>
      <w:r w:rsidR="00330EEA" w:rsidRPr="00A3404A">
        <w:rPr>
          <w:b/>
          <w:bCs/>
          <w:i/>
          <w:iCs/>
          <w:color w:val="000000"/>
          <w:sz w:val="20"/>
          <w:szCs w:val="20"/>
        </w:rPr>
        <w:t>world_cup</w:t>
      </w:r>
      <w:r w:rsidR="00330EEA" w:rsidRPr="00A3404A">
        <w:rPr>
          <w:i/>
          <w:iCs/>
          <w:color w:val="000000"/>
          <w:sz w:val="20"/>
          <w:szCs w:val="20"/>
        </w:rPr>
        <w:t>" + 0.007*"</w:t>
      </w:r>
      <w:r w:rsidR="00330EEA" w:rsidRPr="00A3404A">
        <w:rPr>
          <w:b/>
          <w:bCs/>
          <w:i/>
          <w:iCs/>
          <w:color w:val="000000"/>
          <w:sz w:val="20"/>
          <w:szCs w:val="20"/>
        </w:rPr>
        <w:t>design</w:t>
      </w:r>
      <w:r w:rsidR="00330EEA" w:rsidRPr="00A3404A">
        <w:rPr>
          <w:i/>
          <w:iCs/>
          <w:color w:val="000000"/>
          <w:sz w:val="20"/>
          <w:szCs w:val="20"/>
        </w:rPr>
        <w:t>" + 0.006*"</w:t>
      </w:r>
      <w:r w:rsidR="00330EEA" w:rsidRPr="00A3404A">
        <w:rPr>
          <w:b/>
          <w:bCs/>
          <w:i/>
          <w:iCs/>
          <w:color w:val="000000"/>
          <w:sz w:val="20"/>
          <w:szCs w:val="20"/>
        </w:rPr>
        <w:t>wear</w:t>
      </w:r>
      <w:r w:rsidR="00330EEA" w:rsidRPr="00A3404A">
        <w:rPr>
          <w:i/>
          <w:iCs/>
          <w:color w:val="000000"/>
          <w:sz w:val="20"/>
          <w:szCs w:val="20"/>
        </w:rPr>
        <w:t>" + 0.005*"</w:t>
      </w:r>
      <w:r w:rsidR="00330EEA" w:rsidRPr="00A3404A">
        <w:rPr>
          <w:b/>
          <w:bCs/>
          <w:i/>
          <w:iCs/>
          <w:color w:val="000000"/>
          <w:sz w:val="20"/>
          <w:szCs w:val="20"/>
        </w:rPr>
        <w:t>time</w:t>
      </w:r>
      <w:r w:rsidR="00330EEA" w:rsidRPr="00A3404A">
        <w:rPr>
          <w:i/>
          <w:iCs/>
          <w:color w:val="000000"/>
          <w:sz w:val="20"/>
          <w:szCs w:val="20"/>
        </w:rPr>
        <w:t>" + 0.005*"</w:t>
      </w:r>
      <w:r w:rsidR="00330EEA" w:rsidRPr="00A3404A">
        <w:rPr>
          <w:b/>
          <w:bCs/>
          <w:i/>
          <w:iCs/>
          <w:color w:val="000000"/>
          <w:sz w:val="20"/>
          <w:szCs w:val="20"/>
        </w:rPr>
        <w:t>year</w:t>
      </w:r>
      <w:r w:rsidR="00330EEA" w:rsidRPr="00A3404A">
        <w:rPr>
          <w:i/>
          <w:iCs/>
          <w:color w:val="000000"/>
          <w:sz w:val="20"/>
          <w:szCs w:val="20"/>
        </w:rPr>
        <w:t>" + 0.004*"</w:t>
      </w:r>
      <w:r w:rsidR="00330EEA" w:rsidRPr="00A3404A">
        <w:rPr>
          <w:b/>
          <w:bCs/>
          <w:i/>
          <w:iCs/>
          <w:color w:val="000000"/>
          <w:sz w:val="20"/>
          <w:szCs w:val="20"/>
        </w:rPr>
        <w:t>event</w:t>
      </w:r>
      <w:r w:rsidR="00330EEA" w:rsidRPr="00A3404A">
        <w:rPr>
          <w:i/>
          <w:iCs/>
          <w:color w:val="000000"/>
          <w:sz w:val="20"/>
          <w:szCs w:val="20"/>
        </w:rPr>
        <w:t>" + 0.004*"</w:t>
      </w:r>
      <w:r w:rsidR="00330EEA" w:rsidRPr="00A3404A">
        <w:rPr>
          <w:b/>
          <w:bCs/>
          <w:i/>
          <w:iCs/>
          <w:color w:val="000000"/>
          <w:sz w:val="20"/>
          <w:szCs w:val="20"/>
        </w:rPr>
        <w:t>russia</w:t>
      </w:r>
      <w:r w:rsidR="00330EEA" w:rsidRPr="00A3404A">
        <w:rPr>
          <w:i/>
          <w:iCs/>
          <w:color w:val="000000"/>
          <w:sz w:val="20"/>
          <w:szCs w:val="20"/>
        </w:rPr>
        <w:t>" + 0.004*"</w:t>
      </w:r>
      <w:r w:rsidR="00330EEA" w:rsidRPr="00A3404A">
        <w:rPr>
          <w:b/>
          <w:bCs/>
          <w:i/>
          <w:iCs/>
          <w:color w:val="000000"/>
          <w:sz w:val="20"/>
          <w:szCs w:val="20"/>
        </w:rPr>
        <w:t>country</w:t>
      </w:r>
      <w:r w:rsidR="00330EEA" w:rsidRPr="00A3404A">
        <w:rPr>
          <w:i/>
          <w:iCs/>
          <w:color w:val="000000"/>
          <w:sz w:val="20"/>
          <w:szCs w:val="20"/>
        </w:rPr>
        <w:t>" + 0.004*"</w:t>
      </w:r>
      <w:r w:rsidR="00330EEA" w:rsidRPr="00A3404A">
        <w:rPr>
          <w:b/>
          <w:bCs/>
          <w:i/>
          <w:iCs/>
          <w:color w:val="000000"/>
          <w:sz w:val="20"/>
          <w:szCs w:val="20"/>
        </w:rPr>
        <w:t>like</w:t>
      </w:r>
      <w:r w:rsidR="00330EEA" w:rsidRPr="00A3404A">
        <w:rPr>
          <w:i/>
          <w:iCs/>
          <w:color w:val="000000"/>
          <w:sz w:val="20"/>
          <w:szCs w:val="20"/>
        </w:rPr>
        <w:t>"</w:t>
      </w:r>
      <w:r w:rsidRPr="00A3404A">
        <w:rPr>
          <w:i/>
          <w:iCs/>
          <w:color w:val="000000"/>
          <w:sz w:val="20"/>
          <w:szCs w:val="20"/>
        </w:rPr>
        <w:t>+ ………………………….)</w:t>
      </w:r>
    </w:p>
    <w:p w:rsidR="00BC4296" w:rsidRDefault="008D17C7" w:rsidP="00A3404A">
      <w:pPr>
        <w:pStyle w:val="ListParagraph"/>
        <w:keepNext/>
        <w:ind w:left="360"/>
        <w:jc w:val="center"/>
      </w:pPr>
      <w:r>
        <w:rPr>
          <w:noProof/>
          <w:szCs w:val="24"/>
          <w:lang w:bidi="ne-NP"/>
        </w:rPr>
        <w:drawing>
          <wp:inline distT="0" distB="0" distL="0" distR="0">
            <wp:extent cx="4131713" cy="2522483"/>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opic 9 - Worldcup.JPG"/>
                    <pic:cNvPicPr/>
                  </pic:nvPicPr>
                  <pic:blipFill>
                    <a:blip r:embed="rId28">
                      <a:extLst>
                        <a:ext uri="{28A0092B-C50C-407E-A947-70E740481C1C}">
                          <a14:useLocalDpi xmlns:a14="http://schemas.microsoft.com/office/drawing/2010/main" val="0"/>
                        </a:ext>
                      </a:extLst>
                    </a:blip>
                    <a:stretch>
                      <a:fillRect/>
                    </a:stretch>
                  </pic:blipFill>
                  <pic:spPr>
                    <a:xfrm>
                      <a:off x="0" y="0"/>
                      <a:ext cx="4166698" cy="2543842"/>
                    </a:xfrm>
                    <a:prstGeom prst="rect">
                      <a:avLst/>
                    </a:prstGeom>
                  </pic:spPr>
                </pic:pic>
              </a:graphicData>
            </a:graphic>
          </wp:inline>
        </w:drawing>
      </w:r>
    </w:p>
    <w:p w:rsidR="008D17C7" w:rsidRPr="008D17C7" w:rsidRDefault="00BC4296" w:rsidP="00BC4296">
      <w:pPr>
        <w:pStyle w:val="Caption"/>
        <w:jc w:val="center"/>
        <w:rPr>
          <w:szCs w:val="24"/>
        </w:rPr>
      </w:pPr>
      <w:bookmarkStart w:id="66" w:name="_Toc505348250"/>
      <w:r>
        <w:t xml:space="preserve">Figure </w:t>
      </w:r>
      <w:r>
        <w:fldChar w:fldCharType="begin"/>
      </w:r>
      <w:r>
        <w:instrText xml:space="preserve"> SEQ Figure \* ARABIC </w:instrText>
      </w:r>
      <w:r>
        <w:fldChar w:fldCharType="separate"/>
      </w:r>
      <w:r w:rsidR="009F255E">
        <w:rPr>
          <w:noProof/>
        </w:rPr>
        <w:t>15</w:t>
      </w:r>
      <w:r>
        <w:fldChar w:fldCharType="end"/>
      </w:r>
      <w:r>
        <w:t>: Choropleth Map of Topic 10</w:t>
      </w:r>
      <w:bookmarkEnd w:id="66"/>
    </w:p>
    <w:p w:rsidR="00574A31" w:rsidRDefault="000A295C" w:rsidP="000A295C">
      <w:pPr>
        <w:pStyle w:val="Heading2"/>
      </w:pPr>
      <w:bookmarkStart w:id="67" w:name="_Toc505348296"/>
      <w:r>
        <w:lastRenderedPageBreak/>
        <w:t>6.3 Discussion</w:t>
      </w:r>
      <w:bookmarkEnd w:id="67"/>
      <w:r>
        <w:t xml:space="preserve"> </w:t>
      </w:r>
    </w:p>
    <w:p w:rsidR="005A1179" w:rsidRDefault="00955BD4" w:rsidP="005A1179">
      <w:pPr>
        <w:pStyle w:val="ListParagraph"/>
        <w:ind w:left="360"/>
      </w:pPr>
      <w:r>
        <w:t>In this study, news articles were collected which were related to seven different categories.</w:t>
      </w:r>
      <w:r w:rsidR="000A295C">
        <w:t xml:space="preserve">  </w:t>
      </w:r>
      <w:r w:rsidR="00C36C6E">
        <w:t>It is to be noted that these articles were not annotated</w:t>
      </w:r>
      <w:r>
        <w:t xml:space="preserve"> so as to identify its category</w:t>
      </w:r>
      <w:r w:rsidR="00C36C6E">
        <w:t xml:space="preserve">. </w:t>
      </w:r>
      <w:r>
        <w:t xml:space="preserve">The corpus of news articles were preprocessed and topics were extracted using LDA. Each of the topics were geovisualized as choropleth maps. </w:t>
      </w:r>
      <w:r w:rsidR="00846C05">
        <w:t>The comparison between the news collection and the tandem of topics and texts show that th</w:t>
      </w:r>
      <w:r>
        <w:t xml:space="preserve">e tandem is able to both discover topics as well as provide spatial insight into the topics. In other words, the tandem does not only provide the answer to </w:t>
      </w:r>
      <w:r w:rsidR="00846C05">
        <w:t>“What is the news collection about?” but also answers “Where in the news about?”</w:t>
      </w:r>
      <w:r w:rsidR="005A1179">
        <w:t xml:space="preserve"> </w:t>
      </w:r>
      <w:r>
        <w:t>To make the comparison more conspicuous, the news categories, topics discovered, countries highlighted in the maps and the reason for these countries to be highly covered in the news in 2017 are presented in the table below.</w:t>
      </w:r>
    </w:p>
    <w:p w:rsidR="00AD192F" w:rsidRPr="00717361" w:rsidRDefault="00AD192F" w:rsidP="005A1179">
      <w:pPr>
        <w:pStyle w:val="ListParagraph"/>
        <w:ind w:left="360"/>
        <w:rPr>
          <w:b/>
          <w:bCs/>
        </w:rPr>
      </w:pPr>
    </w:p>
    <w:p w:rsidR="00C12C5E" w:rsidRDefault="00C12C5E" w:rsidP="00C12C5E">
      <w:pPr>
        <w:pStyle w:val="Caption"/>
        <w:keepNext/>
      </w:pPr>
      <w:bookmarkStart w:id="68" w:name="_Toc505348265"/>
      <w:r>
        <w:t xml:space="preserve">Table </w:t>
      </w:r>
      <w:r>
        <w:fldChar w:fldCharType="begin"/>
      </w:r>
      <w:r>
        <w:instrText xml:space="preserve"> SEQ Table \* ARABIC </w:instrText>
      </w:r>
      <w:r>
        <w:fldChar w:fldCharType="separate"/>
      </w:r>
      <w:r w:rsidR="009F255E">
        <w:rPr>
          <w:noProof/>
        </w:rPr>
        <w:t>15</w:t>
      </w:r>
      <w:r>
        <w:fldChar w:fldCharType="end"/>
      </w:r>
      <w:r>
        <w:t xml:space="preserve">: </w:t>
      </w:r>
      <w:r w:rsidR="0093343E">
        <w:t>Comparison</w:t>
      </w:r>
      <w:r>
        <w:t xml:space="preserve"> between news categories, </w:t>
      </w:r>
      <w:r w:rsidR="0093343E">
        <w:t>discovered</w:t>
      </w:r>
      <w:r>
        <w:t xml:space="preserve"> topics and countries highlighted in the maps</w:t>
      </w:r>
      <w:bookmarkEnd w:id="68"/>
    </w:p>
    <w:tbl>
      <w:tblPr>
        <w:tblStyle w:val="TableGrid"/>
        <w:tblW w:w="8357" w:type="dxa"/>
        <w:tblLook w:val="04A0" w:firstRow="1" w:lastRow="0" w:firstColumn="1" w:lastColumn="0" w:noHBand="0" w:noVBand="1"/>
      </w:tblPr>
      <w:tblGrid>
        <w:gridCol w:w="1305"/>
        <w:gridCol w:w="2288"/>
        <w:gridCol w:w="1183"/>
        <w:gridCol w:w="3581"/>
      </w:tblGrid>
      <w:tr w:rsidR="00660C33" w:rsidRPr="00A407DB" w:rsidTr="00A407DB">
        <w:tc>
          <w:tcPr>
            <w:tcW w:w="1305" w:type="dxa"/>
            <w:shd w:val="clear" w:color="auto" w:fill="BFBFBF" w:themeFill="background1" w:themeFillShade="BF"/>
          </w:tcPr>
          <w:p w:rsidR="00660C33" w:rsidRPr="00A407DB" w:rsidRDefault="00660C33" w:rsidP="0093343E">
            <w:pPr>
              <w:pStyle w:val="ListParagraph"/>
              <w:ind w:left="0"/>
              <w:jc w:val="center"/>
              <w:rPr>
                <w:b/>
                <w:bCs/>
                <w:sz w:val="20"/>
              </w:rPr>
            </w:pPr>
            <w:r w:rsidRPr="00A407DB">
              <w:rPr>
                <w:b/>
                <w:bCs/>
                <w:sz w:val="20"/>
              </w:rPr>
              <w:t>Categories</w:t>
            </w:r>
            <w:r w:rsidR="00955BD4" w:rsidRPr="00A407DB">
              <w:rPr>
                <w:b/>
                <w:bCs/>
                <w:sz w:val="20"/>
              </w:rPr>
              <w:t xml:space="preserve"> of news articles</w:t>
            </w:r>
          </w:p>
        </w:tc>
        <w:tc>
          <w:tcPr>
            <w:tcW w:w="2290" w:type="dxa"/>
            <w:shd w:val="clear" w:color="auto" w:fill="BFBFBF" w:themeFill="background1" w:themeFillShade="BF"/>
          </w:tcPr>
          <w:p w:rsidR="00660C33" w:rsidRPr="00A407DB" w:rsidRDefault="00FD751F" w:rsidP="0093343E">
            <w:pPr>
              <w:pStyle w:val="ListParagraph"/>
              <w:ind w:left="0"/>
              <w:jc w:val="center"/>
              <w:rPr>
                <w:b/>
                <w:bCs/>
                <w:sz w:val="20"/>
              </w:rPr>
            </w:pPr>
            <w:r w:rsidRPr="00A407DB">
              <w:rPr>
                <w:b/>
                <w:bCs/>
                <w:sz w:val="20"/>
              </w:rPr>
              <w:t>Topics</w:t>
            </w:r>
            <w:r w:rsidR="00384550" w:rsidRPr="00A407DB">
              <w:rPr>
                <w:b/>
                <w:bCs/>
                <w:sz w:val="20"/>
              </w:rPr>
              <w:t xml:space="preserve"> </w:t>
            </w:r>
            <w:r w:rsidR="00717361" w:rsidRPr="00A407DB">
              <w:rPr>
                <w:b/>
                <w:bCs/>
                <w:sz w:val="20"/>
              </w:rPr>
              <w:t xml:space="preserve"> </w:t>
            </w:r>
            <w:r w:rsidRPr="00A407DB">
              <w:rPr>
                <w:b/>
                <w:bCs/>
                <w:sz w:val="20"/>
              </w:rPr>
              <w:t xml:space="preserve">matching </w:t>
            </w:r>
            <w:r w:rsidR="00717361" w:rsidRPr="00A407DB">
              <w:rPr>
                <w:b/>
                <w:bCs/>
                <w:sz w:val="20"/>
              </w:rPr>
              <w:t>the category</w:t>
            </w:r>
            <w:r w:rsidR="0093343E" w:rsidRPr="00A407DB">
              <w:rPr>
                <w:b/>
                <w:bCs/>
                <w:sz w:val="20"/>
              </w:rPr>
              <w:t xml:space="preserve"> with top 3 words</w:t>
            </w:r>
          </w:p>
        </w:tc>
        <w:tc>
          <w:tcPr>
            <w:tcW w:w="1178" w:type="dxa"/>
            <w:shd w:val="clear" w:color="auto" w:fill="BFBFBF" w:themeFill="background1" w:themeFillShade="BF"/>
          </w:tcPr>
          <w:p w:rsidR="00660C33" w:rsidRPr="00A407DB" w:rsidRDefault="00660C33" w:rsidP="00582A50">
            <w:pPr>
              <w:pStyle w:val="ListParagraph"/>
              <w:ind w:left="0"/>
              <w:jc w:val="center"/>
              <w:rPr>
                <w:b/>
                <w:bCs/>
                <w:sz w:val="20"/>
              </w:rPr>
            </w:pPr>
            <w:r w:rsidRPr="00A407DB">
              <w:rPr>
                <w:b/>
                <w:bCs/>
                <w:sz w:val="20"/>
              </w:rPr>
              <w:t>Countries</w:t>
            </w:r>
            <w:r w:rsidR="00384550" w:rsidRPr="00A407DB">
              <w:rPr>
                <w:b/>
                <w:bCs/>
                <w:sz w:val="20"/>
              </w:rPr>
              <w:t xml:space="preserve"> highlighted</w:t>
            </w:r>
            <w:r w:rsidRPr="00A407DB">
              <w:rPr>
                <w:b/>
                <w:bCs/>
                <w:sz w:val="20"/>
              </w:rPr>
              <w:t xml:space="preserve"> in Map</w:t>
            </w:r>
          </w:p>
        </w:tc>
        <w:tc>
          <w:tcPr>
            <w:tcW w:w="3584" w:type="dxa"/>
            <w:shd w:val="clear" w:color="auto" w:fill="BFBFBF" w:themeFill="background1" w:themeFillShade="BF"/>
          </w:tcPr>
          <w:p w:rsidR="00660C33" w:rsidRPr="00A407DB" w:rsidRDefault="00717361" w:rsidP="0093343E">
            <w:pPr>
              <w:pStyle w:val="ListParagraph"/>
              <w:ind w:left="0"/>
              <w:jc w:val="center"/>
              <w:rPr>
                <w:b/>
                <w:bCs/>
                <w:sz w:val="20"/>
              </w:rPr>
            </w:pPr>
            <w:r w:rsidRPr="00A407DB">
              <w:rPr>
                <w:b/>
                <w:bCs/>
                <w:sz w:val="20"/>
              </w:rPr>
              <w:t>Reason for the countries to be highly covered in the news in 2017</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World Cup</w:t>
            </w:r>
          </w:p>
        </w:tc>
        <w:tc>
          <w:tcPr>
            <w:tcW w:w="2290" w:type="dxa"/>
          </w:tcPr>
          <w:p w:rsidR="00660C33" w:rsidRPr="00221D8F" w:rsidRDefault="00660C33" w:rsidP="0093343E">
            <w:pPr>
              <w:pStyle w:val="ListParagraph"/>
              <w:ind w:left="0"/>
              <w:jc w:val="left"/>
              <w:rPr>
                <w:sz w:val="20"/>
              </w:rPr>
            </w:pPr>
            <w:r w:rsidRPr="00221D8F">
              <w:rPr>
                <w:sz w:val="20"/>
              </w:rPr>
              <w:t>Topic 10 :</w:t>
            </w:r>
          </w:p>
          <w:p w:rsidR="00B73CBA" w:rsidRPr="00221D8F" w:rsidRDefault="00660C33" w:rsidP="0093343E">
            <w:pPr>
              <w:pStyle w:val="ListParagraph"/>
              <w:ind w:left="0"/>
              <w:jc w:val="left"/>
              <w:rPr>
                <w:sz w:val="20"/>
              </w:rPr>
            </w:pPr>
            <w:r w:rsidRPr="00221D8F">
              <w:rPr>
                <w:sz w:val="20"/>
              </w:rPr>
              <w:t xml:space="preserve">kit , </w:t>
            </w:r>
            <w:r w:rsidR="0093343E" w:rsidRPr="00221D8F">
              <w:rPr>
                <w:sz w:val="20"/>
              </w:rPr>
              <w:t>world cup</w:t>
            </w:r>
            <w:r w:rsidRPr="00221D8F">
              <w:rPr>
                <w:sz w:val="20"/>
              </w:rPr>
              <w:t>, design</w:t>
            </w:r>
          </w:p>
        </w:tc>
        <w:tc>
          <w:tcPr>
            <w:tcW w:w="1178" w:type="dxa"/>
          </w:tcPr>
          <w:p w:rsidR="00B73CBA" w:rsidRPr="00221D8F" w:rsidRDefault="00660C33" w:rsidP="00582A50">
            <w:pPr>
              <w:pStyle w:val="ListParagraph"/>
              <w:ind w:left="0"/>
              <w:jc w:val="center"/>
              <w:rPr>
                <w:sz w:val="20"/>
              </w:rPr>
            </w:pPr>
            <w:r w:rsidRPr="00221D8F">
              <w:rPr>
                <w:sz w:val="20"/>
              </w:rPr>
              <w:t>US, Russia</w:t>
            </w:r>
          </w:p>
        </w:tc>
        <w:tc>
          <w:tcPr>
            <w:tcW w:w="3584" w:type="dxa"/>
          </w:tcPr>
          <w:p w:rsidR="00221D8F" w:rsidRDefault="00221D8F" w:rsidP="0093343E">
            <w:pPr>
              <w:pStyle w:val="ListParagraph"/>
              <w:ind w:left="0"/>
              <w:jc w:val="left"/>
              <w:rPr>
                <w:sz w:val="20"/>
              </w:rPr>
            </w:pPr>
            <w:r w:rsidRPr="00221D8F">
              <w:rPr>
                <w:sz w:val="20"/>
              </w:rPr>
              <w:t>US failed to qualify for World Cup.</w:t>
            </w:r>
          </w:p>
          <w:p w:rsidR="00221D8F" w:rsidRPr="00221D8F" w:rsidRDefault="00221D8F" w:rsidP="0093343E">
            <w:pPr>
              <w:pStyle w:val="ListParagraph"/>
              <w:ind w:left="0"/>
              <w:jc w:val="left"/>
              <w:rPr>
                <w:sz w:val="20"/>
              </w:rPr>
            </w:pPr>
            <w:r>
              <w:rPr>
                <w:sz w:val="20"/>
              </w:rPr>
              <w:t>Russia hosts World Cup in 2018.</w:t>
            </w:r>
          </w:p>
          <w:p w:rsidR="00B73CBA" w:rsidRPr="00221D8F" w:rsidRDefault="00221D8F" w:rsidP="0093343E">
            <w:pPr>
              <w:pStyle w:val="ListParagraph"/>
              <w:ind w:left="0"/>
              <w:jc w:val="left"/>
              <w:rPr>
                <w:sz w:val="20"/>
              </w:rPr>
            </w:pPr>
            <w:r w:rsidRPr="00221D8F">
              <w:rPr>
                <w:sz w:val="20"/>
              </w:rPr>
              <w:t xml:space="preserve"> </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Wildlife Poaching</w:t>
            </w:r>
          </w:p>
        </w:tc>
        <w:tc>
          <w:tcPr>
            <w:tcW w:w="2290" w:type="dxa"/>
          </w:tcPr>
          <w:p w:rsidR="00B73CBA" w:rsidRPr="00221D8F" w:rsidRDefault="00660C33" w:rsidP="0093343E">
            <w:pPr>
              <w:pStyle w:val="ListParagraph"/>
              <w:ind w:left="0"/>
              <w:jc w:val="left"/>
              <w:rPr>
                <w:sz w:val="20"/>
              </w:rPr>
            </w:pPr>
            <w:r w:rsidRPr="00221D8F">
              <w:rPr>
                <w:sz w:val="20"/>
              </w:rPr>
              <w:t>Topic 2:</w:t>
            </w:r>
          </w:p>
          <w:p w:rsidR="00660C33" w:rsidRPr="00221D8F" w:rsidRDefault="00660C33" w:rsidP="0093343E">
            <w:pPr>
              <w:pStyle w:val="ListParagraph"/>
              <w:ind w:left="0"/>
              <w:jc w:val="left"/>
              <w:rPr>
                <w:sz w:val="20"/>
              </w:rPr>
            </w:pPr>
            <w:r w:rsidRPr="00221D8F">
              <w:rPr>
                <w:sz w:val="20"/>
              </w:rPr>
              <w:t>Elephant, ivory, wildlife</w:t>
            </w:r>
          </w:p>
        </w:tc>
        <w:tc>
          <w:tcPr>
            <w:tcW w:w="1178" w:type="dxa"/>
          </w:tcPr>
          <w:p w:rsidR="00B73CBA" w:rsidRPr="00221D8F" w:rsidRDefault="008D362E" w:rsidP="00582A50">
            <w:pPr>
              <w:pStyle w:val="ListParagraph"/>
              <w:ind w:left="0"/>
              <w:jc w:val="center"/>
              <w:rPr>
                <w:sz w:val="20"/>
              </w:rPr>
            </w:pPr>
            <w:r w:rsidRPr="00221D8F">
              <w:rPr>
                <w:sz w:val="20"/>
              </w:rPr>
              <w:t>US,</w:t>
            </w:r>
          </w:p>
          <w:p w:rsidR="008D362E" w:rsidRPr="00221D8F" w:rsidRDefault="008D362E" w:rsidP="00582A50">
            <w:pPr>
              <w:pStyle w:val="ListParagraph"/>
              <w:ind w:left="0"/>
              <w:jc w:val="center"/>
              <w:rPr>
                <w:sz w:val="20"/>
              </w:rPr>
            </w:pPr>
            <w:r w:rsidRPr="00221D8F">
              <w:rPr>
                <w:sz w:val="20"/>
              </w:rPr>
              <w:t>South Africa,</w:t>
            </w:r>
          </w:p>
          <w:p w:rsidR="008D362E" w:rsidRPr="00221D8F" w:rsidRDefault="00107505" w:rsidP="00582A50">
            <w:pPr>
              <w:pStyle w:val="ListParagraph"/>
              <w:ind w:left="0"/>
              <w:jc w:val="center"/>
              <w:rPr>
                <w:sz w:val="20"/>
              </w:rPr>
            </w:pPr>
            <w:r>
              <w:rPr>
                <w:sz w:val="20"/>
              </w:rPr>
              <w:t>China</w:t>
            </w:r>
          </w:p>
          <w:p w:rsidR="008D362E" w:rsidRPr="00221D8F" w:rsidRDefault="008D362E" w:rsidP="00582A50">
            <w:pPr>
              <w:pStyle w:val="ListParagraph"/>
              <w:ind w:left="0"/>
              <w:jc w:val="center"/>
              <w:rPr>
                <w:sz w:val="20"/>
              </w:rPr>
            </w:pPr>
          </w:p>
        </w:tc>
        <w:tc>
          <w:tcPr>
            <w:tcW w:w="3584" w:type="dxa"/>
          </w:tcPr>
          <w:p w:rsidR="00B73CBA" w:rsidRDefault="00221D8F" w:rsidP="0093343E">
            <w:pPr>
              <w:pStyle w:val="ListParagraph"/>
              <w:ind w:left="0"/>
              <w:jc w:val="left"/>
              <w:rPr>
                <w:sz w:val="20"/>
              </w:rPr>
            </w:pPr>
            <w:r>
              <w:rPr>
                <w:sz w:val="20"/>
              </w:rPr>
              <w:t xml:space="preserve">US </w:t>
            </w:r>
            <w:r w:rsidR="00897F0F">
              <w:rPr>
                <w:sz w:val="20"/>
              </w:rPr>
              <w:t xml:space="preserve">considered removing </w:t>
            </w:r>
            <w:r>
              <w:rPr>
                <w:sz w:val="20"/>
              </w:rPr>
              <w:t xml:space="preserve">ban on importing elephant trophies. </w:t>
            </w:r>
          </w:p>
          <w:p w:rsidR="00221D8F" w:rsidRDefault="00221D8F" w:rsidP="0093343E">
            <w:pPr>
              <w:pStyle w:val="ListParagraph"/>
              <w:ind w:left="0"/>
              <w:jc w:val="left"/>
              <w:rPr>
                <w:sz w:val="20"/>
              </w:rPr>
            </w:pPr>
            <w:r>
              <w:rPr>
                <w:sz w:val="20"/>
              </w:rPr>
              <w:t>1028 rhinos killed in 2017</w:t>
            </w:r>
            <w:r w:rsidR="00897F0F">
              <w:rPr>
                <w:sz w:val="20"/>
              </w:rPr>
              <w:t xml:space="preserve"> in South Africa.</w:t>
            </w:r>
          </w:p>
          <w:p w:rsidR="00897F0F" w:rsidRPr="00221D8F" w:rsidRDefault="00107505" w:rsidP="0093343E">
            <w:pPr>
              <w:pStyle w:val="ListParagraph"/>
              <w:ind w:left="0"/>
              <w:jc w:val="left"/>
              <w:rPr>
                <w:sz w:val="20"/>
              </w:rPr>
            </w:pPr>
            <w:r>
              <w:rPr>
                <w:sz w:val="20"/>
              </w:rPr>
              <w:t>China is largest market of ivory.</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Tornado</w:t>
            </w:r>
          </w:p>
        </w:tc>
        <w:tc>
          <w:tcPr>
            <w:tcW w:w="2290" w:type="dxa"/>
          </w:tcPr>
          <w:p w:rsidR="00B73CBA" w:rsidRPr="00221D8F" w:rsidRDefault="00660C33" w:rsidP="0093343E">
            <w:pPr>
              <w:pStyle w:val="ListParagraph"/>
              <w:ind w:left="0"/>
              <w:jc w:val="left"/>
              <w:rPr>
                <w:sz w:val="20"/>
              </w:rPr>
            </w:pPr>
            <w:r w:rsidRPr="00221D8F">
              <w:rPr>
                <w:sz w:val="20"/>
              </w:rPr>
              <w:t>Topic 1 :</w:t>
            </w:r>
          </w:p>
          <w:p w:rsidR="00660C33" w:rsidRPr="00221D8F" w:rsidRDefault="00660C33" w:rsidP="0093343E">
            <w:pPr>
              <w:pStyle w:val="ListParagraph"/>
              <w:ind w:left="0"/>
              <w:jc w:val="left"/>
              <w:rPr>
                <w:sz w:val="20"/>
              </w:rPr>
            </w:pPr>
            <w:r w:rsidRPr="00221D8F">
              <w:rPr>
                <w:sz w:val="20"/>
              </w:rPr>
              <w:t>Tornado, damage, storm</w:t>
            </w:r>
          </w:p>
        </w:tc>
        <w:tc>
          <w:tcPr>
            <w:tcW w:w="1178" w:type="dxa"/>
          </w:tcPr>
          <w:p w:rsidR="00B73CBA" w:rsidRPr="00221D8F" w:rsidRDefault="008D362E" w:rsidP="00582A50">
            <w:pPr>
              <w:pStyle w:val="ListParagraph"/>
              <w:ind w:left="0"/>
              <w:jc w:val="center"/>
              <w:rPr>
                <w:sz w:val="20"/>
              </w:rPr>
            </w:pPr>
            <w:r w:rsidRPr="00221D8F">
              <w:rPr>
                <w:sz w:val="20"/>
              </w:rPr>
              <w:t>US,</w:t>
            </w:r>
          </w:p>
          <w:p w:rsidR="008D362E" w:rsidRPr="00221D8F" w:rsidRDefault="008D362E" w:rsidP="00582A50">
            <w:pPr>
              <w:pStyle w:val="ListParagraph"/>
              <w:ind w:left="0"/>
              <w:jc w:val="center"/>
              <w:rPr>
                <w:sz w:val="20"/>
              </w:rPr>
            </w:pPr>
            <w:r w:rsidRPr="00221D8F">
              <w:rPr>
                <w:sz w:val="20"/>
              </w:rPr>
              <w:t>UK</w:t>
            </w:r>
          </w:p>
        </w:tc>
        <w:tc>
          <w:tcPr>
            <w:tcW w:w="3584" w:type="dxa"/>
          </w:tcPr>
          <w:p w:rsidR="00B73CBA" w:rsidRDefault="00802A39" w:rsidP="0093343E">
            <w:pPr>
              <w:pStyle w:val="ListParagraph"/>
              <w:ind w:left="0"/>
              <w:jc w:val="left"/>
              <w:rPr>
                <w:sz w:val="20"/>
              </w:rPr>
            </w:pPr>
            <w:r>
              <w:rPr>
                <w:sz w:val="20"/>
              </w:rPr>
              <w:t>One of the most active start to tornado season in US since 2008.</w:t>
            </w:r>
          </w:p>
          <w:p w:rsidR="00802A39" w:rsidRPr="00221D8F" w:rsidRDefault="00802A39" w:rsidP="0093343E">
            <w:pPr>
              <w:pStyle w:val="ListParagraph"/>
              <w:ind w:left="0"/>
              <w:jc w:val="left"/>
              <w:rPr>
                <w:sz w:val="20"/>
              </w:rPr>
            </w:pPr>
            <w:r>
              <w:rPr>
                <w:sz w:val="20"/>
              </w:rPr>
              <w:t>UK has more tornadoes</w:t>
            </w:r>
            <w:r w:rsidR="00FF080A">
              <w:rPr>
                <w:sz w:val="20"/>
              </w:rPr>
              <w:t xml:space="preserve"> r</w:t>
            </w:r>
            <w:r>
              <w:rPr>
                <w:sz w:val="20"/>
              </w:rPr>
              <w:t xml:space="preserve"> than any othe</w:t>
            </w:r>
            <w:r w:rsidR="00E0547A">
              <w:rPr>
                <w:sz w:val="20"/>
              </w:rPr>
              <w:t>r country relative to its size.</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Nuclear War</w:t>
            </w:r>
          </w:p>
        </w:tc>
        <w:tc>
          <w:tcPr>
            <w:tcW w:w="2290" w:type="dxa"/>
          </w:tcPr>
          <w:p w:rsidR="00B73CBA" w:rsidRPr="00221D8F" w:rsidRDefault="00660C33" w:rsidP="0093343E">
            <w:pPr>
              <w:pStyle w:val="ListParagraph"/>
              <w:ind w:left="0"/>
              <w:jc w:val="left"/>
              <w:rPr>
                <w:sz w:val="20"/>
              </w:rPr>
            </w:pPr>
            <w:r w:rsidRPr="00221D8F">
              <w:rPr>
                <w:sz w:val="20"/>
              </w:rPr>
              <w:t>Topic 9:</w:t>
            </w:r>
          </w:p>
          <w:p w:rsidR="00660C33" w:rsidRPr="00221D8F" w:rsidRDefault="00660C33" w:rsidP="0093343E">
            <w:pPr>
              <w:pStyle w:val="ListParagraph"/>
              <w:ind w:left="0"/>
              <w:jc w:val="left"/>
              <w:rPr>
                <w:sz w:val="20"/>
              </w:rPr>
            </w:pPr>
            <w:r w:rsidRPr="00221D8F">
              <w:rPr>
                <w:sz w:val="20"/>
              </w:rPr>
              <w:t>North_korea, nuclear, trump</w:t>
            </w:r>
          </w:p>
        </w:tc>
        <w:tc>
          <w:tcPr>
            <w:tcW w:w="1178" w:type="dxa"/>
          </w:tcPr>
          <w:p w:rsidR="00B73CBA" w:rsidRPr="00221D8F" w:rsidRDefault="008D362E" w:rsidP="00582A50">
            <w:pPr>
              <w:pStyle w:val="ListParagraph"/>
              <w:ind w:left="0"/>
              <w:jc w:val="center"/>
              <w:rPr>
                <w:sz w:val="20"/>
              </w:rPr>
            </w:pPr>
            <w:r w:rsidRPr="00221D8F">
              <w:rPr>
                <w:sz w:val="20"/>
              </w:rPr>
              <w:t>North Korea,</w:t>
            </w:r>
          </w:p>
          <w:p w:rsidR="008D362E" w:rsidRPr="00221D8F" w:rsidRDefault="008D362E" w:rsidP="00582A50">
            <w:pPr>
              <w:pStyle w:val="ListParagraph"/>
              <w:ind w:left="0"/>
              <w:jc w:val="center"/>
              <w:rPr>
                <w:sz w:val="20"/>
              </w:rPr>
            </w:pPr>
            <w:r w:rsidRPr="00221D8F">
              <w:rPr>
                <w:sz w:val="20"/>
              </w:rPr>
              <w:t>US,</w:t>
            </w:r>
          </w:p>
          <w:p w:rsidR="008D362E" w:rsidRPr="00221D8F" w:rsidRDefault="008D362E" w:rsidP="00582A50">
            <w:pPr>
              <w:pStyle w:val="ListParagraph"/>
              <w:ind w:left="0"/>
              <w:jc w:val="center"/>
              <w:rPr>
                <w:sz w:val="20"/>
              </w:rPr>
            </w:pPr>
            <w:r w:rsidRPr="00221D8F">
              <w:rPr>
                <w:sz w:val="20"/>
              </w:rPr>
              <w:t>China</w:t>
            </w:r>
          </w:p>
        </w:tc>
        <w:tc>
          <w:tcPr>
            <w:tcW w:w="3584" w:type="dxa"/>
          </w:tcPr>
          <w:p w:rsidR="00B73CBA" w:rsidRPr="00221D8F" w:rsidRDefault="005D665F" w:rsidP="0093343E">
            <w:pPr>
              <w:pStyle w:val="ListParagraph"/>
              <w:ind w:left="0"/>
              <w:jc w:val="left"/>
              <w:rPr>
                <w:sz w:val="20"/>
              </w:rPr>
            </w:pPr>
            <w:r>
              <w:rPr>
                <w:sz w:val="20"/>
              </w:rPr>
              <w:t>North Korea, US</w:t>
            </w:r>
            <w:r w:rsidR="00FD751F">
              <w:rPr>
                <w:sz w:val="20"/>
              </w:rPr>
              <w:t>.</w:t>
            </w:r>
            <w:r>
              <w:rPr>
                <w:sz w:val="20"/>
              </w:rPr>
              <w:t xml:space="preserve"> and China have a long history of adversary over North Korea seeking to achieve Nuclear capability.</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lastRenderedPageBreak/>
              <w:t>Election</w:t>
            </w:r>
          </w:p>
        </w:tc>
        <w:tc>
          <w:tcPr>
            <w:tcW w:w="2290" w:type="dxa"/>
          </w:tcPr>
          <w:p w:rsidR="00B73CBA" w:rsidRPr="00221D8F" w:rsidRDefault="00660C33" w:rsidP="0093343E">
            <w:pPr>
              <w:pStyle w:val="ListParagraph"/>
              <w:ind w:left="0"/>
              <w:jc w:val="left"/>
              <w:rPr>
                <w:sz w:val="20"/>
              </w:rPr>
            </w:pPr>
            <w:r w:rsidRPr="00221D8F">
              <w:rPr>
                <w:sz w:val="20"/>
              </w:rPr>
              <w:t>Topic 4:</w:t>
            </w:r>
          </w:p>
          <w:p w:rsidR="00660C33" w:rsidRPr="00221D8F" w:rsidRDefault="00660C33" w:rsidP="0093343E">
            <w:pPr>
              <w:pStyle w:val="ListParagraph"/>
              <w:ind w:left="0"/>
              <w:jc w:val="left"/>
              <w:rPr>
                <w:sz w:val="20"/>
              </w:rPr>
            </w:pPr>
            <w:r w:rsidRPr="00221D8F">
              <w:rPr>
                <w:sz w:val="20"/>
              </w:rPr>
              <w:t>Election, vote, president</w:t>
            </w:r>
          </w:p>
          <w:p w:rsidR="00660C33" w:rsidRPr="00221D8F" w:rsidRDefault="00660C33" w:rsidP="0093343E">
            <w:pPr>
              <w:pStyle w:val="ListParagraph"/>
              <w:ind w:left="0"/>
              <w:jc w:val="left"/>
              <w:rPr>
                <w:sz w:val="20"/>
              </w:rPr>
            </w:pPr>
            <w:r w:rsidRPr="00221D8F">
              <w:rPr>
                <w:sz w:val="20"/>
              </w:rPr>
              <w:t>Topic 6:</w:t>
            </w:r>
          </w:p>
          <w:p w:rsidR="00660C33" w:rsidRPr="00221D8F" w:rsidRDefault="00660C33" w:rsidP="0093343E">
            <w:pPr>
              <w:pStyle w:val="ListParagraph"/>
              <w:ind w:left="0"/>
              <w:jc w:val="left"/>
              <w:rPr>
                <w:sz w:val="20"/>
              </w:rPr>
            </w:pPr>
            <w:r w:rsidRPr="00221D8F">
              <w:rPr>
                <w:sz w:val="20"/>
              </w:rPr>
              <w:t>Moore, republican, president</w:t>
            </w:r>
          </w:p>
        </w:tc>
        <w:tc>
          <w:tcPr>
            <w:tcW w:w="1178" w:type="dxa"/>
          </w:tcPr>
          <w:p w:rsidR="00B73CBA" w:rsidRPr="00221D8F" w:rsidRDefault="008D362E" w:rsidP="00582A50">
            <w:pPr>
              <w:pStyle w:val="ListParagraph"/>
              <w:ind w:left="0"/>
              <w:jc w:val="center"/>
              <w:rPr>
                <w:sz w:val="20"/>
              </w:rPr>
            </w:pPr>
            <w:r w:rsidRPr="00221D8F">
              <w:rPr>
                <w:sz w:val="20"/>
              </w:rPr>
              <w:t>US,</w:t>
            </w:r>
          </w:p>
          <w:p w:rsidR="008D362E" w:rsidRPr="00221D8F" w:rsidRDefault="008D362E" w:rsidP="00582A50">
            <w:pPr>
              <w:pStyle w:val="ListParagraph"/>
              <w:ind w:left="0"/>
              <w:jc w:val="center"/>
              <w:rPr>
                <w:sz w:val="20"/>
              </w:rPr>
            </w:pPr>
            <w:r w:rsidRPr="00221D8F">
              <w:rPr>
                <w:sz w:val="20"/>
              </w:rPr>
              <w:t>Australia,</w:t>
            </w:r>
          </w:p>
          <w:p w:rsidR="008D362E" w:rsidRPr="00221D8F" w:rsidRDefault="008D362E" w:rsidP="00582A50">
            <w:pPr>
              <w:pStyle w:val="ListParagraph"/>
              <w:ind w:left="0"/>
              <w:jc w:val="center"/>
              <w:rPr>
                <w:sz w:val="20"/>
              </w:rPr>
            </w:pPr>
            <w:r w:rsidRPr="00221D8F">
              <w:rPr>
                <w:sz w:val="20"/>
              </w:rPr>
              <w:t>Kenya</w:t>
            </w:r>
          </w:p>
        </w:tc>
        <w:tc>
          <w:tcPr>
            <w:tcW w:w="3584" w:type="dxa"/>
          </w:tcPr>
          <w:p w:rsidR="00B73CBA" w:rsidRDefault="009A5F2B" w:rsidP="0093343E">
            <w:pPr>
              <w:pStyle w:val="ListParagraph"/>
              <w:ind w:left="0"/>
              <w:jc w:val="left"/>
              <w:rPr>
                <w:sz w:val="20"/>
              </w:rPr>
            </w:pPr>
            <w:r>
              <w:rPr>
                <w:sz w:val="20"/>
              </w:rPr>
              <w:t>Debates continue over</w:t>
            </w:r>
            <w:r w:rsidR="00FD751F">
              <w:rPr>
                <w:sz w:val="20"/>
              </w:rPr>
              <w:t xml:space="preserve"> hacks in 2016</w:t>
            </w:r>
            <w:r>
              <w:rPr>
                <w:sz w:val="20"/>
              </w:rPr>
              <w:t xml:space="preserve"> US presidential </w:t>
            </w:r>
            <w:r w:rsidR="00FD751F">
              <w:rPr>
                <w:sz w:val="20"/>
              </w:rPr>
              <w:t>election.</w:t>
            </w:r>
          </w:p>
          <w:p w:rsidR="002B565A" w:rsidRDefault="002B565A" w:rsidP="0093343E">
            <w:pPr>
              <w:pStyle w:val="ListParagraph"/>
              <w:ind w:left="0"/>
              <w:jc w:val="left"/>
              <w:rPr>
                <w:sz w:val="20"/>
              </w:rPr>
            </w:pPr>
            <w:r>
              <w:rPr>
                <w:sz w:val="20"/>
              </w:rPr>
              <w:t>State elections conducted in Western Australia.</w:t>
            </w:r>
          </w:p>
          <w:p w:rsidR="009A5F2B" w:rsidRPr="00221D8F" w:rsidRDefault="002B565A" w:rsidP="0093343E">
            <w:pPr>
              <w:pStyle w:val="ListParagraph"/>
              <w:ind w:left="0"/>
              <w:jc w:val="left"/>
              <w:rPr>
                <w:sz w:val="20"/>
              </w:rPr>
            </w:pPr>
            <w:r>
              <w:rPr>
                <w:sz w:val="20"/>
              </w:rPr>
              <w:t xml:space="preserve">General elections was conducted in Kenya which was later annulled. </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Ebola</w:t>
            </w:r>
          </w:p>
        </w:tc>
        <w:tc>
          <w:tcPr>
            <w:tcW w:w="2290" w:type="dxa"/>
          </w:tcPr>
          <w:p w:rsidR="00B73CBA" w:rsidRPr="00221D8F" w:rsidRDefault="00660C33" w:rsidP="0093343E">
            <w:pPr>
              <w:pStyle w:val="ListParagraph"/>
              <w:ind w:left="0"/>
              <w:jc w:val="left"/>
              <w:rPr>
                <w:sz w:val="20"/>
              </w:rPr>
            </w:pPr>
            <w:r w:rsidRPr="00221D8F">
              <w:rPr>
                <w:sz w:val="20"/>
              </w:rPr>
              <w:t>Topic 7:</w:t>
            </w:r>
          </w:p>
          <w:p w:rsidR="00660C33" w:rsidRPr="00221D8F" w:rsidRDefault="00660C33" w:rsidP="0093343E">
            <w:pPr>
              <w:pStyle w:val="ListParagraph"/>
              <w:ind w:left="0"/>
              <w:jc w:val="left"/>
              <w:rPr>
                <w:sz w:val="20"/>
              </w:rPr>
            </w:pPr>
            <w:r w:rsidRPr="00221D8F">
              <w:rPr>
                <w:sz w:val="20"/>
              </w:rPr>
              <w:t>Ebola, virus, outbreak</w:t>
            </w:r>
          </w:p>
        </w:tc>
        <w:tc>
          <w:tcPr>
            <w:tcW w:w="1178" w:type="dxa"/>
          </w:tcPr>
          <w:p w:rsidR="00B73CBA" w:rsidRPr="00221D8F" w:rsidRDefault="008D362E" w:rsidP="00582A50">
            <w:pPr>
              <w:pStyle w:val="ListParagraph"/>
              <w:ind w:left="0"/>
              <w:jc w:val="center"/>
              <w:rPr>
                <w:sz w:val="20"/>
              </w:rPr>
            </w:pPr>
            <w:r w:rsidRPr="00221D8F">
              <w:rPr>
                <w:sz w:val="20"/>
              </w:rPr>
              <w:t>Congo,</w:t>
            </w:r>
          </w:p>
          <w:p w:rsidR="008D362E" w:rsidRPr="00221D8F" w:rsidRDefault="008D362E" w:rsidP="00582A50">
            <w:pPr>
              <w:pStyle w:val="ListParagraph"/>
              <w:ind w:left="0"/>
              <w:jc w:val="center"/>
              <w:rPr>
                <w:sz w:val="20"/>
              </w:rPr>
            </w:pPr>
            <w:r w:rsidRPr="00221D8F">
              <w:rPr>
                <w:sz w:val="20"/>
              </w:rPr>
              <w:t>US</w:t>
            </w:r>
          </w:p>
        </w:tc>
        <w:tc>
          <w:tcPr>
            <w:tcW w:w="3584" w:type="dxa"/>
          </w:tcPr>
          <w:p w:rsidR="00B73CBA" w:rsidRDefault="009D0030" w:rsidP="0093343E">
            <w:pPr>
              <w:pStyle w:val="ListParagraph"/>
              <w:ind w:left="0"/>
              <w:jc w:val="left"/>
              <w:rPr>
                <w:sz w:val="20"/>
              </w:rPr>
            </w:pPr>
            <w:r>
              <w:rPr>
                <w:sz w:val="20"/>
              </w:rPr>
              <w:t>Ebola outbreak was contained in Congo.</w:t>
            </w:r>
          </w:p>
          <w:p w:rsidR="009D0030" w:rsidRPr="00221D8F" w:rsidRDefault="009923E6" w:rsidP="0093343E">
            <w:pPr>
              <w:pStyle w:val="ListParagraph"/>
              <w:ind w:left="0"/>
              <w:jc w:val="left"/>
              <w:rPr>
                <w:sz w:val="20"/>
              </w:rPr>
            </w:pPr>
            <w:r>
              <w:rPr>
                <w:sz w:val="20"/>
              </w:rPr>
              <w:t>Organizations such as UNO, Red Cross and research organizations are based in US.</w:t>
            </w:r>
          </w:p>
        </w:tc>
      </w:tr>
      <w:tr w:rsidR="00B73CBA" w:rsidRPr="00221D8F" w:rsidTr="0093343E">
        <w:tc>
          <w:tcPr>
            <w:tcW w:w="1305" w:type="dxa"/>
            <w:vAlign w:val="center"/>
          </w:tcPr>
          <w:p w:rsidR="00B73CBA" w:rsidRPr="00221D8F" w:rsidRDefault="00B73CBA" w:rsidP="0093343E">
            <w:pPr>
              <w:pStyle w:val="ListParagraph"/>
              <w:ind w:left="0"/>
              <w:jc w:val="left"/>
              <w:rPr>
                <w:sz w:val="20"/>
              </w:rPr>
            </w:pPr>
            <w:r w:rsidRPr="00221D8F">
              <w:rPr>
                <w:sz w:val="20"/>
              </w:rPr>
              <w:t>Deforestation</w:t>
            </w:r>
          </w:p>
        </w:tc>
        <w:tc>
          <w:tcPr>
            <w:tcW w:w="2290" w:type="dxa"/>
          </w:tcPr>
          <w:p w:rsidR="00660C33" w:rsidRPr="00221D8F" w:rsidRDefault="00660C33" w:rsidP="0093343E">
            <w:pPr>
              <w:pStyle w:val="ListParagraph"/>
              <w:ind w:left="0"/>
              <w:jc w:val="left"/>
              <w:rPr>
                <w:sz w:val="20"/>
              </w:rPr>
            </w:pPr>
            <w:r w:rsidRPr="00221D8F">
              <w:rPr>
                <w:sz w:val="20"/>
              </w:rPr>
              <w:t>Topic 3:</w:t>
            </w:r>
          </w:p>
          <w:p w:rsidR="008D362E" w:rsidRPr="00221D8F" w:rsidRDefault="008D362E" w:rsidP="0093343E">
            <w:pPr>
              <w:pStyle w:val="ListParagraph"/>
              <w:ind w:left="0"/>
              <w:jc w:val="left"/>
              <w:rPr>
                <w:sz w:val="20"/>
              </w:rPr>
            </w:pPr>
            <w:r w:rsidRPr="00221D8F">
              <w:rPr>
                <w:sz w:val="20"/>
              </w:rPr>
              <w:t>Forest, deforestation, company</w:t>
            </w:r>
          </w:p>
          <w:p w:rsidR="00660C33" w:rsidRPr="00221D8F" w:rsidRDefault="00660C33" w:rsidP="0093343E">
            <w:pPr>
              <w:pStyle w:val="ListParagraph"/>
              <w:ind w:left="0"/>
              <w:jc w:val="left"/>
              <w:rPr>
                <w:sz w:val="20"/>
              </w:rPr>
            </w:pPr>
          </w:p>
        </w:tc>
        <w:tc>
          <w:tcPr>
            <w:tcW w:w="1178" w:type="dxa"/>
          </w:tcPr>
          <w:p w:rsidR="00B73CBA" w:rsidRPr="00221D8F" w:rsidRDefault="008D362E" w:rsidP="00582A50">
            <w:pPr>
              <w:pStyle w:val="ListParagraph"/>
              <w:ind w:left="0"/>
              <w:jc w:val="center"/>
              <w:rPr>
                <w:sz w:val="20"/>
              </w:rPr>
            </w:pPr>
            <w:r w:rsidRPr="00221D8F">
              <w:rPr>
                <w:sz w:val="20"/>
              </w:rPr>
              <w:t>US,</w:t>
            </w:r>
          </w:p>
          <w:p w:rsidR="008D362E" w:rsidRPr="00221D8F" w:rsidRDefault="008D362E" w:rsidP="00582A50">
            <w:pPr>
              <w:pStyle w:val="ListParagraph"/>
              <w:ind w:left="0"/>
              <w:jc w:val="center"/>
              <w:rPr>
                <w:sz w:val="20"/>
              </w:rPr>
            </w:pPr>
            <w:r w:rsidRPr="00221D8F">
              <w:rPr>
                <w:sz w:val="20"/>
              </w:rPr>
              <w:t>Indonesia,</w:t>
            </w:r>
          </w:p>
          <w:p w:rsidR="008D362E" w:rsidRPr="00221D8F" w:rsidRDefault="008D362E" w:rsidP="00582A50">
            <w:pPr>
              <w:pStyle w:val="ListParagraph"/>
              <w:ind w:left="0"/>
              <w:jc w:val="center"/>
              <w:rPr>
                <w:sz w:val="20"/>
              </w:rPr>
            </w:pPr>
            <w:r w:rsidRPr="00221D8F">
              <w:rPr>
                <w:sz w:val="20"/>
              </w:rPr>
              <w:t>Canada</w:t>
            </w:r>
          </w:p>
          <w:p w:rsidR="008D362E" w:rsidRPr="00221D8F" w:rsidRDefault="008D362E" w:rsidP="00582A50">
            <w:pPr>
              <w:pStyle w:val="ListParagraph"/>
              <w:ind w:left="0"/>
              <w:jc w:val="center"/>
              <w:rPr>
                <w:sz w:val="20"/>
              </w:rPr>
            </w:pPr>
          </w:p>
        </w:tc>
        <w:tc>
          <w:tcPr>
            <w:tcW w:w="3584" w:type="dxa"/>
          </w:tcPr>
          <w:p w:rsidR="00B73CBA" w:rsidRDefault="008C23A3" w:rsidP="0093343E">
            <w:pPr>
              <w:pStyle w:val="ListParagraph"/>
              <w:ind w:left="0"/>
              <w:jc w:val="left"/>
              <w:rPr>
                <w:sz w:val="20"/>
              </w:rPr>
            </w:pPr>
            <w:r>
              <w:rPr>
                <w:sz w:val="20"/>
              </w:rPr>
              <w:t xml:space="preserve">Large chunks of forests cut down </w:t>
            </w:r>
            <w:r w:rsidR="001455B7">
              <w:rPr>
                <w:sz w:val="20"/>
              </w:rPr>
              <w:t xml:space="preserve">for </w:t>
            </w:r>
            <w:r>
              <w:rPr>
                <w:sz w:val="20"/>
              </w:rPr>
              <w:t>growing oil palm.</w:t>
            </w:r>
          </w:p>
          <w:p w:rsidR="00955BD4" w:rsidRPr="00221D8F" w:rsidRDefault="00955BD4" w:rsidP="0093343E">
            <w:pPr>
              <w:pStyle w:val="ListParagraph"/>
              <w:ind w:left="0"/>
              <w:jc w:val="left"/>
              <w:rPr>
                <w:sz w:val="20"/>
              </w:rPr>
            </w:pPr>
          </w:p>
        </w:tc>
      </w:tr>
    </w:tbl>
    <w:p w:rsidR="00AD192F" w:rsidRDefault="00AD192F" w:rsidP="00B73CBA">
      <w:pPr>
        <w:pStyle w:val="ListParagraph"/>
        <w:ind w:left="360"/>
        <w:jc w:val="left"/>
      </w:pPr>
    </w:p>
    <w:p w:rsidR="00846C05" w:rsidRDefault="00CA245D" w:rsidP="00CA245D">
      <w:r>
        <w:t xml:space="preserve">The comparisons from the table strongly </w:t>
      </w:r>
      <w:r w:rsidR="009D77A4">
        <w:t>suggest</w:t>
      </w:r>
      <w:r>
        <w:t xml:space="preserve"> that geovisualization of corresponding topics is able to provide spatial</w:t>
      </w:r>
      <w:r w:rsidR="009D77A4">
        <w:t xml:space="preserve"> context to the topics.</w:t>
      </w:r>
      <w:r>
        <w:t xml:space="preserve"> </w:t>
      </w:r>
      <w:r w:rsidR="00BB5111">
        <w:t xml:space="preserve">Each countries highlighted in the map are the countries have the highest influence corresponding to the topic. </w:t>
      </w:r>
      <w:r w:rsidR="00F97D08">
        <w:t>For example, map of topic number 7 (</w:t>
      </w:r>
      <w:r w:rsidR="0042285B">
        <w:t>Ebola</w:t>
      </w:r>
      <w:r w:rsidR="00F97D08">
        <w:t xml:space="preserve">, virus, outbreak) highlights Congo and US. Congo had outbreak of </w:t>
      </w:r>
      <w:r w:rsidR="0042285B">
        <w:t>Ebola</w:t>
      </w:r>
      <w:r w:rsidR="00F97D08">
        <w:t xml:space="preserve"> but was successful in containing it. Organizations in US such as UNO, Red Cross, IBM, etc. are helping to contain the outbreak through direct assistance as well as research. </w:t>
      </w:r>
    </w:p>
    <w:p w:rsidR="000A295C" w:rsidRDefault="00846C05" w:rsidP="00717361">
      <w:pPr>
        <w:pStyle w:val="ListParagraph"/>
        <w:ind w:left="360"/>
        <w:jc w:val="left"/>
      </w:pPr>
      <w:r>
        <w:t xml:space="preserve"> </w:t>
      </w:r>
    </w:p>
    <w:p w:rsidR="00FF5EA1" w:rsidRDefault="00FF5EA1">
      <w:pPr>
        <w:spacing w:before="0" w:after="160" w:line="259" w:lineRule="auto"/>
        <w:jc w:val="left"/>
        <w:rPr>
          <w:rFonts w:eastAsiaTheme="majorEastAsia" w:cstheme="majorBidi"/>
          <w:b/>
          <w:caps/>
          <w:sz w:val="32"/>
          <w:szCs w:val="32"/>
        </w:rPr>
      </w:pPr>
      <w:r>
        <w:br w:type="page"/>
      </w:r>
    </w:p>
    <w:p w:rsidR="00F54FA3" w:rsidRDefault="00C755FB" w:rsidP="0042285B">
      <w:pPr>
        <w:pStyle w:val="Heading1"/>
        <w:tabs>
          <w:tab w:val="left" w:pos="540"/>
        </w:tabs>
        <w:ind w:left="270"/>
      </w:pPr>
      <w:bookmarkStart w:id="69" w:name="_Toc505348297"/>
      <w:r>
        <w:lastRenderedPageBreak/>
        <w:t>CONCLUSIONS</w:t>
      </w:r>
      <w:bookmarkEnd w:id="69"/>
    </w:p>
    <w:p w:rsidR="00551B6D" w:rsidRDefault="00276B11" w:rsidP="004B7508">
      <w:pPr>
        <w:rPr>
          <w:lang w:bidi="ne-NP"/>
        </w:rPr>
      </w:pPr>
      <w:r>
        <w:rPr>
          <w:lang w:bidi="ne-NP"/>
        </w:rPr>
        <w:t xml:space="preserve">The existing massive amount of textual data along with the surge in rate of generation of textual data calls for automatic methods for information discovery. Currently available techniques in topic models are able to extract the hidden concepts from these massive text collections. However, these models do not provide spatial insight. Significant amount of textual data are geographic in nature and hence geovisualizing text helps in better understanding of the text. Also, </w:t>
      </w:r>
      <w:r w:rsidR="00551B6D">
        <w:rPr>
          <w:lang w:bidi="ne-NP"/>
        </w:rPr>
        <w:t xml:space="preserve">information demonstrated in a form of map is easier and faster to grasp than text information. </w:t>
      </w:r>
    </w:p>
    <w:p w:rsidR="006D552E" w:rsidRDefault="00551B6D" w:rsidP="004B7508">
      <w:pPr>
        <w:rPr>
          <w:lang w:bidi="ne-NP"/>
        </w:rPr>
      </w:pPr>
      <w:r>
        <w:rPr>
          <w:lang w:bidi="ne-NP"/>
        </w:rPr>
        <w:t xml:space="preserve">In this study, topics were extracted from collections of news from 2017 using topic modelling. The news collection belonged to seven different categories. The extracted topics revealed the information from the collection of news in terms of collection of words. </w:t>
      </w:r>
      <w:r w:rsidR="006D552E">
        <w:rPr>
          <w:lang w:bidi="ne-NP"/>
        </w:rPr>
        <w:t>Choropleth maps were prepared using probability of spatial terms in LDA topics. These maps added spatial context to the topics. The comparison between the maps and the news collection showed that the maps were in line with t</w:t>
      </w:r>
      <w:r w:rsidR="00E93165">
        <w:rPr>
          <w:lang w:bidi="ne-NP"/>
        </w:rPr>
        <w:t xml:space="preserve">he contents of news collection and were able to provide spatial insight to the corpora of news collection. </w:t>
      </w:r>
    </w:p>
    <w:p w:rsidR="006D552E" w:rsidRDefault="006D552E" w:rsidP="004B7508">
      <w:pPr>
        <w:rPr>
          <w:lang w:bidi="ne-NP"/>
        </w:rPr>
      </w:pPr>
    </w:p>
    <w:p w:rsidR="00FF5EA1" w:rsidRDefault="00FF5EA1" w:rsidP="00FF5EA1">
      <w:pPr>
        <w:spacing w:before="0" w:after="160" w:line="259" w:lineRule="auto"/>
        <w:jc w:val="left"/>
        <w:rPr>
          <w:lang w:bidi="ne-NP"/>
        </w:rPr>
      </w:pPr>
    </w:p>
    <w:p w:rsidR="00511019" w:rsidRDefault="00511019">
      <w:pPr>
        <w:spacing w:before="0" w:after="160" w:line="259" w:lineRule="auto"/>
        <w:jc w:val="left"/>
      </w:pPr>
      <w:r>
        <w:br w:type="page"/>
      </w:r>
    </w:p>
    <w:p w:rsidR="002C2616" w:rsidRPr="002C2616" w:rsidRDefault="002C2616" w:rsidP="006D552E">
      <w:pPr>
        <w:pStyle w:val="Heading1"/>
        <w:ind w:left="360"/>
      </w:pPr>
      <w:bookmarkStart w:id="70" w:name="_Toc505348298"/>
      <w:r w:rsidRPr="002C2616">
        <w:lastRenderedPageBreak/>
        <w:t>References</w:t>
      </w:r>
      <w:bookmarkEnd w:id="70"/>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04DCE">
        <w:rPr>
          <w:rFonts w:cs="Times New Roman"/>
          <w:noProof/>
          <w:szCs w:val="24"/>
        </w:rPr>
        <w:t xml:space="preserve">Akhter, H. (2015). Information Extraction and Interactive Visualization of Road Accident Related News, </w:t>
      </w:r>
      <w:r w:rsidRPr="00704DCE">
        <w:rPr>
          <w:rFonts w:cs="Times New Roman"/>
          <w:i/>
          <w:iCs/>
          <w:noProof/>
          <w:szCs w:val="24"/>
        </w:rPr>
        <w:t>128</w:t>
      </w:r>
      <w:r w:rsidRPr="00704DCE">
        <w:rPr>
          <w:rFonts w:cs="Times New Roman"/>
          <w:noProof/>
          <w:szCs w:val="24"/>
        </w:rPr>
        <w:t>(5), 37–40.</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Alghamdi, R., &amp; Alfalqi, K. (2015). A Survey of Topic Modeling in Text Mining. </w:t>
      </w:r>
      <w:r w:rsidRPr="00704DCE">
        <w:rPr>
          <w:rFonts w:cs="Times New Roman"/>
          <w:i/>
          <w:iCs/>
          <w:noProof/>
          <w:szCs w:val="24"/>
        </w:rPr>
        <w:t>International Journal of Advanced Computer Science and Applications</w:t>
      </w:r>
      <w:r w:rsidRPr="00704DCE">
        <w:rPr>
          <w:rFonts w:cs="Times New Roman"/>
          <w:noProof/>
          <w:szCs w:val="24"/>
        </w:rPr>
        <w:t xml:space="preserve">, </w:t>
      </w:r>
      <w:r w:rsidRPr="00704DCE">
        <w:rPr>
          <w:rFonts w:cs="Times New Roman"/>
          <w:i/>
          <w:iCs/>
          <w:noProof/>
          <w:szCs w:val="24"/>
        </w:rPr>
        <w:t>6</w:t>
      </w:r>
      <w:r w:rsidRPr="00704DCE">
        <w:rPr>
          <w:rFonts w:cs="Times New Roman"/>
          <w:noProof/>
          <w:szCs w:val="24"/>
        </w:rPr>
        <w:t>(1), 147–153. https://doi.org/10.14569/IJACSA.2015.060121</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Allahyari, M., Pouriyeh, S., Assefi, M., Safaei, S., Trippe, E. D., Gutierrez, J. B., &amp; Kochut, K. (2017). A Brief Survey of Text Mining: Classification, Clustering and Extraction Techniques. Retrieved from http://arxiv.org/abs/1707.02919</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Atdaǧ, S., &amp; Labatut, V. (2013). A comparison of named entity recognition tools applied to biographical texts. </w:t>
      </w:r>
      <w:r w:rsidRPr="00704DCE">
        <w:rPr>
          <w:rFonts w:cs="Times New Roman"/>
          <w:i/>
          <w:iCs/>
          <w:noProof/>
          <w:szCs w:val="24"/>
        </w:rPr>
        <w:t>2013 2nd International Conference on Systems and Computer Science, ICSCS 2013</w:t>
      </w:r>
      <w:r w:rsidRPr="00704DCE">
        <w:rPr>
          <w:rFonts w:cs="Times New Roman"/>
          <w:noProof/>
          <w:szCs w:val="24"/>
        </w:rPr>
        <w:t>, 228–233. https://doi.org/10.1109/IcConSCS.2013.6632052</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Bird, S., Klein, E., &amp; Loper, E. (2009). </w:t>
      </w:r>
      <w:r w:rsidRPr="00704DCE">
        <w:rPr>
          <w:rFonts w:cs="Times New Roman"/>
          <w:i/>
          <w:iCs/>
          <w:noProof/>
          <w:szCs w:val="24"/>
        </w:rPr>
        <w:t>Natural Language Processing with Python</w:t>
      </w:r>
      <w:r w:rsidRPr="00704DCE">
        <w:rPr>
          <w:rFonts w:cs="Times New Roman"/>
          <w:noProof/>
          <w:szCs w:val="24"/>
        </w:rPr>
        <w:t xml:space="preserve">. </w:t>
      </w:r>
      <w:r w:rsidRPr="00704DCE">
        <w:rPr>
          <w:rFonts w:cs="Times New Roman"/>
          <w:i/>
          <w:iCs/>
          <w:noProof/>
          <w:szCs w:val="24"/>
        </w:rPr>
        <w:t>Text</w:t>
      </w:r>
      <w:r w:rsidRPr="00704DCE">
        <w:rPr>
          <w:rFonts w:cs="Times New Roman"/>
          <w:noProof/>
          <w:szCs w:val="24"/>
        </w:rPr>
        <w:t xml:space="preserve"> (Vol. 43). https://doi.org/10.1097/00004770-200204000-00018</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Blei, D., Carin, L., &amp; Dunson, D. (2010). Probabilistic topic models. </w:t>
      </w:r>
      <w:r w:rsidRPr="00704DCE">
        <w:rPr>
          <w:rFonts w:cs="Times New Roman"/>
          <w:i/>
          <w:iCs/>
          <w:noProof/>
          <w:szCs w:val="24"/>
        </w:rPr>
        <w:t>IEEE Signal Processing Magazine</w:t>
      </w:r>
      <w:r w:rsidRPr="00704DCE">
        <w:rPr>
          <w:rFonts w:cs="Times New Roman"/>
          <w:noProof/>
          <w:szCs w:val="24"/>
        </w:rPr>
        <w:t xml:space="preserve">, </w:t>
      </w:r>
      <w:r w:rsidRPr="00704DCE">
        <w:rPr>
          <w:rFonts w:cs="Times New Roman"/>
          <w:i/>
          <w:iCs/>
          <w:noProof/>
          <w:szCs w:val="24"/>
        </w:rPr>
        <w:t>27</w:t>
      </w:r>
      <w:r w:rsidRPr="00704DCE">
        <w:rPr>
          <w:rFonts w:cs="Times New Roman"/>
          <w:noProof/>
          <w:szCs w:val="24"/>
        </w:rPr>
        <w:t>(6), 55–65. https://doi.org/10.1109/MSP.2010.938079</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Blei, D. M., Edu, B. B., Ng, A. Y., Edu, A. S., Jordan, M. I., &amp; Edu, J. B. (2003). Latent Dirichlet Allocation. </w:t>
      </w:r>
      <w:r w:rsidRPr="00704DCE">
        <w:rPr>
          <w:rFonts w:cs="Times New Roman"/>
          <w:i/>
          <w:iCs/>
          <w:noProof/>
          <w:szCs w:val="24"/>
        </w:rPr>
        <w:t>Journal of Machine Learning Research</w:t>
      </w:r>
      <w:r w:rsidRPr="00704DCE">
        <w:rPr>
          <w:rFonts w:cs="Times New Roman"/>
          <w:noProof/>
          <w:szCs w:val="24"/>
        </w:rPr>
        <w:t xml:space="preserve">, </w:t>
      </w:r>
      <w:r w:rsidRPr="00704DCE">
        <w:rPr>
          <w:rFonts w:cs="Times New Roman"/>
          <w:i/>
          <w:iCs/>
          <w:noProof/>
          <w:szCs w:val="24"/>
        </w:rPr>
        <w:t>3</w:t>
      </w:r>
      <w:r w:rsidRPr="00704DCE">
        <w:rPr>
          <w:rFonts w:cs="Times New Roman"/>
          <w:noProof/>
          <w:szCs w:val="24"/>
        </w:rPr>
        <w:t>, 993–1022. https://doi.org/10.1162/jmlr.2003.3.4-5.993</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Blei, D. M., &amp; Lafferty, J. D. (2009). Topic Models. </w:t>
      </w:r>
      <w:r w:rsidRPr="00704DCE">
        <w:rPr>
          <w:rFonts w:cs="Times New Roman"/>
          <w:i/>
          <w:iCs/>
          <w:noProof/>
          <w:szCs w:val="24"/>
        </w:rPr>
        <w:t>Text Mining: Classification, Clustering, and Applications</w:t>
      </w:r>
      <w:r w:rsidRPr="00704DCE">
        <w:rPr>
          <w:rFonts w:cs="Times New Roman"/>
          <w:noProof/>
          <w:szCs w:val="24"/>
        </w:rPr>
        <w:t>, 71–89. https://doi.org/10.1145/1143844.1143859</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Buchanan, J., &amp; Kock, N. (2001). Information Overload: A Decision Making Perspective (pp. 49–58). Springer, Berlin, Heidelberg. https://doi.org/10.1007/978-3-642-56680-6_4</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Cao, N., &amp; Cui, W. (2016). </w:t>
      </w:r>
      <w:r w:rsidRPr="00704DCE">
        <w:rPr>
          <w:rFonts w:cs="Times New Roman"/>
          <w:i/>
          <w:iCs/>
          <w:noProof/>
          <w:szCs w:val="24"/>
        </w:rPr>
        <w:t>Introduction to Text Visualization</w:t>
      </w:r>
      <w:r w:rsidRPr="00704DCE">
        <w:rPr>
          <w:rFonts w:cs="Times New Roman"/>
          <w:noProof/>
          <w:szCs w:val="24"/>
        </w:rPr>
        <w:t>. https://doi.org/10.2991/978-94-6239-186-4</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Chang, J., Gerrish, S., Wang, C., &amp; Blei, D. M. (2009). Reading Tea Leaves: How Humans Interpret Topic Models. </w:t>
      </w:r>
      <w:r w:rsidRPr="00704DCE">
        <w:rPr>
          <w:rFonts w:cs="Times New Roman"/>
          <w:i/>
          <w:iCs/>
          <w:noProof/>
          <w:szCs w:val="24"/>
        </w:rPr>
        <w:t>Advances in Neural Information Processing Systems 22</w:t>
      </w:r>
      <w:r w:rsidRPr="00704DCE">
        <w:rPr>
          <w:rFonts w:cs="Times New Roman"/>
          <w:noProof/>
          <w:szCs w:val="24"/>
        </w:rPr>
        <w:t>, 288--296. https://doi.org/10.1.1.100.1089</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Cheney, D. (2013). Text mining newspapers and news content : new trends and research methodologies Abstract :, 1–5.</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Feldman, R., Fresko, M., Hirsh, H., Aumann, Y., Liphstat, O., Schler, Y., &amp; Rajman, M. (1998). Knowledge Management: A Text Mining Approach. </w:t>
      </w:r>
      <w:r w:rsidRPr="00704DCE">
        <w:rPr>
          <w:rFonts w:cs="Times New Roman"/>
          <w:i/>
          <w:iCs/>
          <w:noProof/>
          <w:szCs w:val="24"/>
        </w:rPr>
        <w:t>Proc of the 2nd Int Conf on Practical Aspects of Knowledge Management</w:t>
      </w:r>
      <w:r w:rsidRPr="00704DCE">
        <w:rPr>
          <w:rFonts w:eastAsia="MS Gothic" w:cs="Times New Roman" w:hint="eastAsia"/>
          <w:i/>
          <w:iCs/>
          <w:noProof/>
          <w:szCs w:val="24"/>
        </w:rPr>
        <w:t>（</w:t>
      </w:r>
      <w:r w:rsidRPr="00704DCE">
        <w:rPr>
          <w:rFonts w:cs="Times New Roman"/>
          <w:i/>
          <w:iCs/>
          <w:noProof/>
          <w:szCs w:val="24"/>
        </w:rPr>
        <w:t>PAKM98</w:t>
      </w:r>
      <w:r w:rsidRPr="00704DCE">
        <w:rPr>
          <w:rFonts w:cs="Times New Roman"/>
          <w:noProof/>
          <w:szCs w:val="24"/>
        </w:rPr>
        <w:t xml:space="preserve">, </w:t>
      </w:r>
      <w:r w:rsidRPr="00704DCE">
        <w:rPr>
          <w:rFonts w:cs="Times New Roman"/>
          <w:i/>
          <w:iCs/>
          <w:noProof/>
          <w:szCs w:val="24"/>
        </w:rPr>
        <w:t>Basel</w:t>
      </w:r>
      <w:r w:rsidRPr="00704DCE">
        <w:rPr>
          <w:rFonts w:cs="Times New Roman"/>
          <w:noProof/>
          <w:szCs w:val="24"/>
        </w:rPr>
        <w:t xml:space="preserve">, </w:t>
      </w:r>
      <w:r w:rsidRPr="00704DCE">
        <w:rPr>
          <w:rFonts w:cs="Times New Roman"/>
          <w:i/>
          <w:iCs/>
          <w:noProof/>
          <w:szCs w:val="24"/>
        </w:rPr>
        <w:t>Swi</w:t>
      </w:r>
      <w:r w:rsidRPr="00704DCE">
        <w:rPr>
          <w:rFonts w:cs="Times New Roman"/>
          <w:noProof/>
          <w:szCs w:val="24"/>
        </w:rPr>
        <w:t>(April 2016), 1–10. Retrieved from http://citeseerx.ist.psu.edu/viewdoc/download?doi=10.1.1.93.7128&amp;amp;rep=rep1&amp;amp;type=pdf</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Ghosh, S., Roy, S., &amp; Bandyopadhyay, P. S. K. (2012). A tutorial review on Text Mining Algorithms, </w:t>
      </w:r>
      <w:r w:rsidRPr="00704DCE">
        <w:rPr>
          <w:rFonts w:cs="Times New Roman"/>
          <w:i/>
          <w:iCs/>
          <w:noProof/>
          <w:szCs w:val="24"/>
        </w:rPr>
        <w:t>1</w:t>
      </w:r>
      <w:r w:rsidRPr="00704DCE">
        <w:rPr>
          <w:rFonts w:cs="Times New Roman"/>
          <w:noProof/>
          <w:szCs w:val="24"/>
        </w:rPr>
        <w:t>(4), 223–233.</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lastRenderedPageBreak/>
        <w:t xml:space="preserve">Godbole, N., &amp; Srinivasaiah, M. (2007). Large-scale sentiment analysis for news and blogs. </w:t>
      </w:r>
      <w:r w:rsidRPr="00704DCE">
        <w:rPr>
          <w:rFonts w:cs="Times New Roman"/>
          <w:i/>
          <w:iCs/>
          <w:noProof/>
          <w:szCs w:val="24"/>
        </w:rPr>
        <w:t>Conference on Weblogs and Social Media (ICWSM 2007)</w:t>
      </w:r>
      <w:r w:rsidRPr="00704DCE">
        <w:rPr>
          <w:rFonts w:cs="Times New Roman"/>
          <w:noProof/>
          <w:szCs w:val="24"/>
        </w:rPr>
        <w:t>, 219–222. https://doi.org/10.1177/01461079070370040501</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Goodchild, M. F., &amp; Hill, L. L. (2008). Introduction to digital gazetteer research. </w:t>
      </w:r>
      <w:r w:rsidRPr="00704DCE">
        <w:rPr>
          <w:rFonts w:cs="Times New Roman"/>
          <w:i/>
          <w:iCs/>
          <w:noProof/>
          <w:szCs w:val="24"/>
        </w:rPr>
        <w:t>International Journal of Geographical Information Science</w:t>
      </w:r>
      <w:r w:rsidRPr="00704DCE">
        <w:rPr>
          <w:rFonts w:cs="Times New Roman"/>
          <w:noProof/>
          <w:szCs w:val="24"/>
        </w:rPr>
        <w:t xml:space="preserve">, </w:t>
      </w:r>
      <w:r w:rsidRPr="00704DCE">
        <w:rPr>
          <w:rFonts w:cs="Times New Roman"/>
          <w:i/>
          <w:iCs/>
          <w:noProof/>
          <w:szCs w:val="24"/>
        </w:rPr>
        <w:t>22</w:t>
      </w:r>
      <w:r w:rsidRPr="00704DCE">
        <w:rPr>
          <w:rFonts w:cs="Times New Roman"/>
          <w:noProof/>
          <w:szCs w:val="24"/>
        </w:rPr>
        <w:t>(10), 1039–1044. https://doi.org/10.1080/13658810701850497</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Hearst, M. A. (1999). Untangling text data mining. In </w:t>
      </w:r>
      <w:r w:rsidRPr="00704DCE">
        <w:rPr>
          <w:rFonts w:cs="Times New Roman"/>
          <w:i/>
          <w:iCs/>
          <w:noProof/>
          <w:szCs w:val="24"/>
        </w:rPr>
        <w:t>Proceedings of the 37th annual meeting of the Association for Computational Linguistics on Computational Linguistics  -</w:t>
      </w:r>
      <w:r w:rsidRPr="00704DCE">
        <w:rPr>
          <w:rFonts w:cs="Times New Roman"/>
          <w:noProof/>
          <w:szCs w:val="24"/>
        </w:rPr>
        <w:t xml:space="preserve"> (pp. 3–10). https://doi.org/10.3115/1034678.1034679</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Hoffman, M. ~D., Blei, D. ~M., &amp; Bach, F. (2010). Online learning for latent dirichlet allocation. </w:t>
      </w:r>
      <w:r w:rsidRPr="00704DCE">
        <w:rPr>
          <w:rFonts w:cs="Times New Roman"/>
          <w:i/>
          <w:iCs/>
          <w:noProof/>
          <w:szCs w:val="24"/>
        </w:rPr>
        <w:t>Advances in Neural Information Processing Systems 23</w:t>
      </w:r>
      <w:r w:rsidRPr="00704DCE">
        <w:rPr>
          <w:rFonts w:cs="Times New Roman"/>
          <w:noProof/>
          <w:szCs w:val="24"/>
        </w:rPr>
        <w:t xml:space="preserve">, </w:t>
      </w:r>
      <w:r w:rsidRPr="00704DCE">
        <w:rPr>
          <w:rFonts w:cs="Times New Roman"/>
          <w:i/>
          <w:iCs/>
          <w:noProof/>
          <w:szCs w:val="24"/>
        </w:rPr>
        <w:t>23</w:t>
      </w:r>
      <w:r w:rsidRPr="00704DCE">
        <w:rPr>
          <w:rFonts w:cs="Times New Roman"/>
          <w:noProof/>
          <w:szCs w:val="24"/>
        </w:rPr>
        <w:t>, 856–864.</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Hu, B., &amp; Ester, M. (2013). Spatial topic modeling in online social media for location recommendation. </w:t>
      </w:r>
      <w:r w:rsidRPr="00704DCE">
        <w:rPr>
          <w:rFonts w:cs="Times New Roman"/>
          <w:i/>
          <w:iCs/>
          <w:noProof/>
          <w:szCs w:val="24"/>
        </w:rPr>
        <w:t>Proceedings of the 7th ACM Conference on Recommender Systems - RecSys ’13</w:t>
      </w:r>
      <w:r w:rsidRPr="00704DCE">
        <w:rPr>
          <w:rFonts w:cs="Times New Roman"/>
          <w:noProof/>
          <w:szCs w:val="24"/>
        </w:rPr>
        <w:t>, 25–32. https://doi.org/10.1145/2507157.2507174</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Pölitz, C. (2015). Modelling Time and Location in Topic Models. In </w:t>
      </w:r>
      <w:r w:rsidRPr="00704DCE">
        <w:rPr>
          <w:rFonts w:cs="Times New Roman"/>
          <w:i/>
          <w:iCs/>
          <w:noProof/>
          <w:szCs w:val="24"/>
        </w:rPr>
        <w:t>Proceedings of the 2Nd International Conference on Mining Urban Data - Volume 1392</w:t>
      </w:r>
      <w:r w:rsidRPr="00704DCE">
        <w:rPr>
          <w:rFonts w:cs="Times New Roman"/>
          <w:noProof/>
          <w:szCs w:val="24"/>
        </w:rPr>
        <w:t xml:space="preserve"> (pp. 95–96). Aachen, Germany, Germany: CEUR-WS.org. Retrieved from http://dl.acm.org/citation.cfm?id=3045776.3045791</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Sharma, H., &amp; Sharma, A. K. (2017). Study and Analysis of Topic Modelling Methods and Tools – A Survey. </w:t>
      </w:r>
      <w:r w:rsidRPr="00704DCE">
        <w:rPr>
          <w:rFonts w:cs="Times New Roman"/>
          <w:i/>
          <w:iCs/>
          <w:noProof/>
          <w:szCs w:val="24"/>
        </w:rPr>
        <w:t>American Journal of Mathematical and Computer Modelling</w:t>
      </w:r>
      <w:r w:rsidRPr="00704DCE">
        <w:rPr>
          <w:rFonts w:cs="Times New Roman"/>
          <w:noProof/>
          <w:szCs w:val="24"/>
        </w:rPr>
        <w:t xml:space="preserve">, </w:t>
      </w:r>
      <w:r w:rsidRPr="00704DCE">
        <w:rPr>
          <w:rFonts w:cs="Times New Roman"/>
          <w:i/>
          <w:iCs/>
          <w:noProof/>
          <w:szCs w:val="24"/>
        </w:rPr>
        <w:t>2</w:t>
      </w:r>
      <w:r w:rsidRPr="00704DCE">
        <w:rPr>
          <w:rFonts w:cs="Times New Roman"/>
          <w:noProof/>
          <w:szCs w:val="24"/>
        </w:rPr>
        <w:t>(2), 84–87. https://doi.org/10.11648/j.ajmcm.20170202.15</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Torget, A. J., Mihalcea, R., Christensen, J., &amp; Mcghee, G. (2010). Mapping Texts: Combining Text-Mining and Geo-Visualization To Unlock The Research Potential of Historical Newspapers. A White Paper for the National Endowment for the Humanities, 53. Retrieved from http://digital.library.unt.edu/ark:/67531/metadc83797/</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Xiao, R. (2010). 7 - Corpus Creation. </w:t>
      </w:r>
      <w:r w:rsidRPr="00704DCE">
        <w:rPr>
          <w:rFonts w:cs="Times New Roman"/>
          <w:i/>
          <w:iCs/>
          <w:noProof/>
          <w:szCs w:val="24"/>
        </w:rPr>
        <w:t>The Handbook of Natural Language Processing</w:t>
      </w:r>
      <w:r w:rsidRPr="00704DCE">
        <w:rPr>
          <w:rFonts w:cs="Times New Roman"/>
          <w:noProof/>
          <w:szCs w:val="24"/>
        </w:rPr>
        <w:t>, 147–165. https://doi.org/doi:10.1201/9781420085938-c7</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szCs w:val="24"/>
        </w:rPr>
      </w:pPr>
      <w:r w:rsidRPr="00704DCE">
        <w:rPr>
          <w:rFonts w:cs="Times New Roman"/>
          <w:noProof/>
          <w:szCs w:val="24"/>
        </w:rPr>
        <w:t xml:space="preserve">Yin, Z., Cao, L., Han, J., Zhai, C., &amp; Huang, T. (2011). Geographical topic discovery and comparison. </w:t>
      </w:r>
      <w:r w:rsidRPr="00704DCE">
        <w:rPr>
          <w:rFonts w:cs="Times New Roman"/>
          <w:i/>
          <w:iCs/>
          <w:noProof/>
          <w:szCs w:val="24"/>
        </w:rPr>
        <w:t>Proceedings of the 20th International Conference on World Wide Web - WWW ’11</w:t>
      </w:r>
      <w:r w:rsidRPr="00704DCE">
        <w:rPr>
          <w:rFonts w:cs="Times New Roman"/>
          <w:noProof/>
          <w:szCs w:val="24"/>
        </w:rPr>
        <w:t>, 247. https://doi.org/10.1145/1963405.1963443</w:t>
      </w:r>
    </w:p>
    <w:p w:rsidR="00704DCE" w:rsidRPr="00704DCE" w:rsidRDefault="00704DCE" w:rsidP="00704DCE">
      <w:pPr>
        <w:widowControl w:val="0"/>
        <w:autoSpaceDE w:val="0"/>
        <w:autoSpaceDN w:val="0"/>
        <w:adjustRightInd w:val="0"/>
        <w:spacing w:before="0" w:after="160" w:line="240" w:lineRule="auto"/>
        <w:ind w:left="480" w:hanging="480"/>
        <w:rPr>
          <w:rFonts w:cs="Times New Roman"/>
          <w:noProof/>
        </w:rPr>
      </w:pPr>
      <w:r w:rsidRPr="00704DCE">
        <w:rPr>
          <w:rFonts w:cs="Times New Roman"/>
          <w:noProof/>
          <w:szCs w:val="24"/>
        </w:rPr>
        <w:t xml:space="preserve">Zhao, W., Chen, J. J., Perkins, R., Liu, Z., Ge, W., Ding, Y., &amp; Zou, W. (2015). A heuristic approach to determine an appropriate number of topics in topic modeling. </w:t>
      </w:r>
      <w:r w:rsidRPr="00704DCE">
        <w:rPr>
          <w:rFonts w:cs="Times New Roman"/>
          <w:i/>
          <w:iCs/>
          <w:noProof/>
          <w:szCs w:val="24"/>
        </w:rPr>
        <w:t>BMC Bioinformatics</w:t>
      </w:r>
      <w:r w:rsidRPr="00704DCE">
        <w:rPr>
          <w:rFonts w:cs="Times New Roman"/>
          <w:noProof/>
          <w:szCs w:val="24"/>
        </w:rPr>
        <w:t xml:space="preserve">, </w:t>
      </w:r>
      <w:r w:rsidRPr="00704DCE">
        <w:rPr>
          <w:rFonts w:cs="Times New Roman"/>
          <w:i/>
          <w:iCs/>
          <w:noProof/>
          <w:szCs w:val="24"/>
        </w:rPr>
        <w:t>16</w:t>
      </w:r>
      <w:r w:rsidRPr="00704DCE">
        <w:rPr>
          <w:rFonts w:cs="Times New Roman"/>
          <w:noProof/>
          <w:szCs w:val="24"/>
        </w:rPr>
        <w:t>(13), S8. https://doi.org/10.1186/1471-2105-16-S13-S8</w:t>
      </w:r>
    </w:p>
    <w:p w:rsidR="004574FD" w:rsidRDefault="00704DCE">
      <w:pPr>
        <w:spacing w:before="0" w:after="160" w:line="259" w:lineRule="auto"/>
        <w:jc w:val="left"/>
        <w:rPr>
          <w:b/>
          <w:caps/>
          <w:sz w:val="28"/>
          <w:lang w:val="pt-PT"/>
        </w:rPr>
      </w:pPr>
      <w:r>
        <w:fldChar w:fldCharType="end"/>
      </w:r>
      <w:r w:rsidR="004574FD">
        <w:br w:type="page"/>
      </w:r>
    </w:p>
    <w:p w:rsidR="00511019" w:rsidRPr="00511019" w:rsidRDefault="00511019" w:rsidP="002C2616">
      <w:pPr>
        <w:pStyle w:val="Heading1"/>
      </w:pPr>
      <w:bookmarkStart w:id="71" w:name="_Toc505348299"/>
      <w:r>
        <w:lastRenderedPageBreak/>
        <w:t>APPENDICES</w:t>
      </w:r>
      <w:bookmarkEnd w:id="71"/>
    </w:p>
    <w:p w:rsidR="001A1570" w:rsidRPr="001A1570" w:rsidRDefault="001A1570" w:rsidP="001A1570"/>
    <w:p w:rsidR="001A1570" w:rsidRPr="001A1570" w:rsidRDefault="001A1570" w:rsidP="001A1570">
      <w:pPr>
        <w:pStyle w:val="ListParagraph"/>
        <w:ind w:left="0"/>
      </w:pPr>
    </w:p>
    <w:p w:rsidR="001A1570" w:rsidRPr="001A1570" w:rsidRDefault="001A1570" w:rsidP="001A1570"/>
    <w:sectPr w:rsidR="001A1570" w:rsidRPr="001A1570" w:rsidSect="00AE1F0F">
      <w:pgSz w:w="11906" w:h="16838" w:code="9"/>
      <w:pgMar w:top="1699" w:right="1699" w:bottom="1699" w:left="197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2B10" w:rsidRDefault="00732B10" w:rsidP="00A41994">
      <w:pPr>
        <w:spacing w:before="0" w:line="240" w:lineRule="auto"/>
      </w:pPr>
      <w:r>
        <w:separator/>
      </w:r>
    </w:p>
  </w:endnote>
  <w:endnote w:type="continuationSeparator" w:id="0">
    <w:p w:rsidR="00732B10" w:rsidRDefault="00732B10" w:rsidP="00A419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NimbusSanL">
    <w:altName w:val="Courier New"/>
    <w:panose1 w:val="00000000000000000000"/>
    <w:charset w:val="00"/>
    <w:family w:val="modern"/>
    <w:notTrueType/>
    <w:pitch w:val="variable"/>
    <w:sig w:usb0="00000001"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Nimbus Sans L">
    <w:altName w:val="Arial"/>
    <w:charset w:val="00"/>
    <w:family w:val="swiss"/>
    <w:pitch w:val="variable"/>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7904"/>
      <w:docPartObj>
        <w:docPartGallery w:val="Page Numbers (Bottom of Page)"/>
        <w:docPartUnique/>
      </w:docPartObj>
    </w:sdtPr>
    <w:sdtEndPr>
      <w:rPr>
        <w:noProof/>
      </w:rPr>
    </w:sdtEndPr>
    <w:sdtContent>
      <w:p w:rsidR="001A723E" w:rsidRDefault="001A723E">
        <w:pPr>
          <w:pStyle w:val="Footer"/>
          <w:jc w:val="right"/>
        </w:pPr>
        <w:r>
          <w:fldChar w:fldCharType="begin"/>
        </w:r>
        <w:r>
          <w:instrText xml:space="preserve"> PAGE   \* MERGEFORMAT </w:instrText>
        </w:r>
        <w:r>
          <w:fldChar w:fldCharType="separate"/>
        </w:r>
        <w:r w:rsidR="009F255E">
          <w:rPr>
            <w:noProof/>
          </w:rPr>
          <w:t>47</w:t>
        </w:r>
        <w:r>
          <w:rPr>
            <w:noProof/>
          </w:rPr>
          <w:fldChar w:fldCharType="end"/>
        </w:r>
      </w:p>
    </w:sdtContent>
  </w:sdt>
  <w:p w:rsidR="001A723E" w:rsidRDefault="001A723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324586"/>
      <w:docPartObj>
        <w:docPartGallery w:val="Page Numbers (Bottom of Page)"/>
        <w:docPartUnique/>
      </w:docPartObj>
    </w:sdtPr>
    <w:sdtEndPr>
      <w:rPr>
        <w:noProof/>
      </w:rPr>
    </w:sdtEndPr>
    <w:sdtContent>
      <w:p w:rsidR="001A723E" w:rsidRDefault="001A723E">
        <w:pPr>
          <w:pStyle w:val="Footer"/>
          <w:jc w:val="right"/>
        </w:pPr>
        <w:r>
          <w:fldChar w:fldCharType="begin"/>
        </w:r>
        <w:r>
          <w:instrText xml:space="preserve"> PAGE   \* MERGEFORMAT </w:instrText>
        </w:r>
        <w:r>
          <w:fldChar w:fldCharType="separate"/>
        </w:r>
        <w:r w:rsidR="009F255E">
          <w:rPr>
            <w:noProof/>
          </w:rPr>
          <w:t>i</w:t>
        </w:r>
        <w:r>
          <w:rPr>
            <w:noProof/>
          </w:rPr>
          <w:fldChar w:fldCharType="end"/>
        </w:r>
      </w:p>
    </w:sdtContent>
  </w:sdt>
  <w:p w:rsidR="001A723E" w:rsidRDefault="001A72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2B10" w:rsidRDefault="00732B10" w:rsidP="00A41994">
      <w:pPr>
        <w:spacing w:before="0" w:line="240" w:lineRule="auto"/>
      </w:pPr>
      <w:r>
        <w:separator/>
      </w:r>
    </w:p>
  </w:footnote>
  <w:footnote w:type="continuationSeparator" w:id="0">
    <w:p w:rsidR="00732B10" w:rsidRDefault="00732B10" w:rsidP="00A4199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57FF"/>
    <w:multiLevelType w:val="hybridMultilevel"/>
    <w:tmpl w:val="1CD8D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F2E1E"/>
    <w:multiLevelType w:val="multilevel"/>
    <w:tmpl w:val="FE046C34"/>
    <w:lvl w:ilvl="0">
      <w:start w:val="1"/>
      <w:numFmt w:val="decimal"/>
      <w:pStyle w:val="Heading1"/>
      <w:lvlText w:val="%1."/>
      <w:lvlJc w:val="left"/>
      <w:pPr>
        <w:ind w:left="198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E054A5"/>
    <w:multiLevelType w:val="hybridMultilevel"/>
    <w:tmpl w:val="F35C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A38B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24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325F46"/>
    <w:multiLevelType w:val="hybridMultilevel"/>
    <w:tmpl w:val="B7D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DB5DE6"/>
    <w:multiLevelType w:val="hybridMultilevel"/>
    <w:tmpl w:val="039E2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E0F97"/>
    <w:multiLevelType w:val="hybridMultilevel"/>
    <w:tmpl w:val="8E12C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0A6660"/>
    <w:multiLevelType w:val="hybridMultilevel"/>
    <w:tmpl w:val="71E2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EB6E34"/>
    <w:multiLevelType w:val="hybridMultilevel"/>
    <w:tmpl w:val="A9D6E29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ACD4FF3"/>
    <w:multiLevelType w:val="hybridMultilevel"/>
    <w:tmpl w:val="EE5E0A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1C00B7"/>
    <w:multiLevelType w:val="hybridMultilevel"/>
    <w:tmpl w:val="95C08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B1E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F30834"/>
    <w:multiLevelType w:val="hybridMultilevel"/>
    <w:tmpl w:val="D06EBC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690207"/>
    <w:multiLevelType w:val="hybridMultilevel"/>
    <w:tmpl w:val="F9A8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EF617DB"/>
    <w:multiLevelType w:val="hybridMultilevel"/>
    <w:tmpl w:val="2982BC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D4A09"/>
    <w:multiLevelType w:val="hybridMultilevel"/>
    <w:tmpl w:val="D36086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F33E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CD27D2"/>
    <w:multiLevelType w:val="hybridMultilevel"/>
    <w:tmpl w:val="4596FAE2"/>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3"/>
  </w:num>
  <w:num w:numId="4">
    <w:abstractNumId w:val="14"/>
  </w:num>
  <w:num w:numId="5">
    <w:abstractNumId w:val="2"/>
  </w:num>
  <w:num w:numId="6">
    <w:abstractNumId w:val="8"/>
  </w:num>
  <w:num w:numId="7">
    <w:abstractNumId w:val="5"/>
  </w:num>
  <w:num w:numId="8">
    <w:abstractNumId w:val="13"/>
  </w:num>
  <w:num w:numId="9">
    <w:abstractNumId w:val="17"/>
  </w:num>
  <w:num w:numId="10">
    <w:abstractNumId w:val="12"/>
  </w:num>
  <w:num w:numId="11">
    <w:abstractNumId w:val="11"/>
  </w:num>
  <w:num w:numId="12">
    <w:abstractNumId w:val="9"/>
  </w:num>
  <w:num w:numId="13">
    <w:abstractNumId w:val="6"/>
  </w:num>
  <w:num w:numId="14">
    <w:abstractNumId w:val="7"/>
  </w:num>
  <w:num w:numId="15">
    <w:abstractNumId w:val="16"/>
  </w:num>
  <w:num w:numId="16">
    <w:abstractNumId w:val="0"/>
  </w:num>
  <w:num w:numId="17">
    <w:abstractNumId w:val="10"/>
  </w:num>
  <w:num w:numId="18">
    <w:abstractNumId w:val="15"/>
  </w:num>
  <w:num w:numId="19">
    <w:abstractNumId w:val="1"/>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650"/>
    <w:rsid w:val="000110FA"/>
    <w:rsid w:val="00013A6E"/>
    <w:rsid w:val="00013D28"/>
    <w:rsid w:val="00017FEA"/>
    <w:rsid w:val="00020F27"/>
    <w:rsid w:val="0002220E"/>
    <w:rsid w:val="00026529"/>
    <w:rsid w:val="00031710"/>
    <w:rsid w:val="00035CA9"/>
    <w:rsid w:val="00037040"/>
    <w:rsid w:val="00042DD0"/>
    <w:rsid w:val="00043D39"/>
    <w:rsid w:val="00061B33"/>
    <w:rsid w:val="00063271"/>
    <w:rsid w:val="00066650"/>
    <w:rsid w:val="000705AE"/>
    <w:rsid w:val="00070AEF"/>
    <w:rsid w:val="0007123D"/>
    <w:rsid w:val="00071540"/>
    <w:rsid w:val="000724FC"/>
    <w:rsid w:val="0008251F"/>
    <w:rsid w:val="000A295C"/>
    <w:rsid w:val="000A3DBB"/>
    <w:rsid w:val="000A5307"/>
    <w:rsid w:val="000A5E23"/>
    <w:rsid w:val="000B04CD"/>
    <w:rsid w:val="000B2FC3"/>
    <w:rsid w:val="000B38E2"/>
    <w:rsid w:val="000B6761"/>
    <w:rsid w:val="000C0686"/>
    <w:rsid w:val="000C0708"/>
    <w:rsid w:val="000D15EB"/>
    <w:rsid w:val="000E50F0"/>
    <w:rsid w:val="000F311E"/>
    <w:rsid w:val="000F3407"/>
    <w:rsid w:val="001017B2"/>
    <w:rsid w:val="00103E43"/>
    <w:rsid w:val="00107505"/>
    <w:rsid w:val="00116AA1"/>
    <w:rsid w:val="001171BD"/>
    <w:rsid w:val="00123891"/>
    <w:rsid w:val="00126E48"/>
    <w:rsid w:val="0013236E"/>
    <w:rsid w:val="001344E9"/>
    <w:rsid w:val="00144386"/>
    <w:rsid w:val="001454A3"/>
    <w:rsid w:val="001455B7"/>
    <w:rsid w:val="00147AB8"/>
    <w:rsid w:val="00150EDA"/>
    <w:rsid w:val="0015179D"/>
    <w:rsid w:val="00155D8A"/>
    <w:rsid w:val="001629F1"/>
    <w:rsid w:val="00170125"/>
    <w:rsid w:val="00173489"/>
    <w:rsid w:val="001746BB"/>
    <w:rsid w:val="00175202"/>
    <w:rsid w:val="0018286C"/>
    <w:rsid w:val="00184733"/>
    <w:rsid w:val="001879CF"/>
    <w:rsid w:val="001940DF"/>
    <w:rsid w:val="00195704"/>
    <w:rsid w:val="001A1570"/>
    <w:rsid w:val="001A1D37"/>
    <w:rsid w:val="001A3B39"/>
    <w:rsid w:val="001A4914"/>
    <w:rsid w:val="001A581A"/>
    <w:rsid w:val="001A723E"/>
    <w:rsid w:val="001B18DD"/>
    <w:rsid w:val="001B2C28"/>
    <w:rsid w:val="001B41A0"/>
    <w:rsid w:val="001B7F76"/>
    <w:rsid w:val="001C0BEF"/>
    <w:rsid w:val="001D146C"/>
    <w:rsid w:val="001D43E0"/>
    <w:rsid w:val="001D683C"/>
    <w:rsid w:val="001D69C1"/>
    <w:rsid w:val="001E19A7"/>
    <w:rsid w:val="001E1BA1"/>
    <w:rsid w:val="001E1E52"/>
    <w:rsid w:val="001E349F"/>
    <w:rsid w:val="001E427C"/>
    <w:rsid w:val="001E77CF"/>
    <w:rsid w:val="001F3130"/>
    <w:rsid w:val="001F316D"/>
    <w:rsid w:val="00201FC8"/>
    <w:rsid w:val="0020343E"/>
    <w:rsid w:val="002049EA"/>
    <w:rsid w:val="00212549"/>
    <w:rsid w:val="00221D8F"/>
    <w:rsid w:val="00224B85"/>
    <w:rsid w:val="00226489"/>
    <w:rsid w:val="0024060A"/>
    <w:rsid w:val="002411D9"/>
    <w:rsid w:val="0024142D"/>
    <w:rsid w:val="00243D55"/>
    <w:rsid w:val="00252E42"/>
    <w:rsid w:val="002627C1"/>
    <w:rsid w:val="0026531C"/>
    <w:rsid w:val="00273383"/>
    <w:rsid w:val="00276B11"/>
    <w:rsid w:val="002772D0"/>
    <w:rsid w:val="00283D14"/>
    <w:rsid w:val="002866C5"/>
    <w:rsid w:val="00286966"/>
    <w:rsid w:val="002874BB"/>
    <w:rsid w:val="00290B2F"/>
    <w:rsid w:val="002A3099"/>
    <w:rsid w:val="002B3849"/>
    <w:rsid w:val="002B565A"/>
    <w:rsid w:val="002B6692"/>
    <w:rsid w:val="002B759D"/>
    <w:rsid w:val="002C249F"/>
    <w:rsid w:val="002C2616"/>
    <w:rsid w:val="002C740E"/>
    <w:rsid w:val="002D51EA"/>
    <w:rsid w:val="002D5F89"/>
    <w:rsid w:val="002E2311"/>
    <w:rsid w:val="002E295F"/>
    <w:rsid w:val="002E5DCA"/>
    <w:rsid w:val="002E627E"/>
    <w:rsid w:val="002F27CA"/>
    <w:rsid w:val="002F4FD9"/>
    <w:rsid w:val="002F5027"/>
    <w:rsid w:val="002F5CE4"/>
    <w:rsid w:val="002F6310"/>
    <w:rsid w:val="00300E45"/>
    <w:rsid w:val="00301162"/>
    <w:rsid w:val="003016CE"/>
    <w:rsid w:val="00302D96"/>
    <w:rsid w:val="0030404E"/>
    <w:rsid w:val="0030405A"/>
    <w:rsid w:val="00312B7F"/>
    <w:rsid w:val="00314237"/>
    <w:rsid w:val="003148C4"/>
    <w:rsid w:val="003163E7"/>
    <w:rsid w:val="00320574"/>
    <w:rsid w:val="003279BC"/>
    <w:rsid w:val="00330EEA"/>
    <w:rsid w:val="00332930"/>
    <w:rsid w:val="00334103"/>
    <w:rsid w:val="00337BD6"/>
    <w:rsid w:val="0034079C"/>
    <w:rsid w:val="003443A5"/>
    <w:rsid w:val="00344E2A"/>
    <w:rsid w:val="00351E76"/>
    <w:rsid w:val="003528BA"/>
    <w:rsid w:val="0035322A"/>
    <w:rsid w:val="00353680"/>
    <w:rsid w:val="0035378D"/>
    <w:rsid w:val="00361F24"/>
    <w:rsid w:val="0036630D"/>
    <w:rsid w:val="003804C0"/>
    <w:rsid w:val="0038141F"/>
    <w:rsid w:val="00384550"/>
    <w:rsid w:val="0038567C"/>
    <w:rsid w:val="003908B6"/>
    <w:rsid w:val="00390987"/>
    <w:rsid w:val="00391A80"/>
    <w:rsid w:val="00391D01"/>
    <w:rsid w:val="0039365C"/>
    <w:rsid w:val="0039573A"/>
    <w:rsid w:val="003B14CD"/>
    <w:rsid w:val="003B38E1"/>
    <w:rsid w:val="003C38FC"/>
    <w:rsid w:val="003C4231"/>
    <w:rsid w:val="003D1B84"/>
    <w:rsid w:val="003D3EAF"/>
    <w:rsid w:val="003E04E0"/>
    <w:rsid w:val="003E3264"/>
    <w:rsid w:val="003E3527"/>
    <w:rsid w:val="003E5BB8"/>
    <w:rsid w:val="003F0E2E"/>
    <w:rsid w:val="003F4EDF"/>
    <w:rsid w:val="003F58BD"/>
    <w:rsid w:val="004003F6"/>
    <w:rsid w:val="00400F81"/>
    <w:rsid w:val="0040229B"/>
    <w:rsid w:val="004044A5"/>
    <w:rsid w:val="00410E3F"/>
    <w:rsid w:val="00411C50"/>
    <w:rsid w:val="00414DD8"/>
    <w:rsid w:val="00416A52"/>
    <w:rsid w:val="0042285B"/>
    <w:rsid w:val="004262E8"/>
    <w:rsid w:val="00430AF6"/>
    <w:rsid w:val="00431990"/>
    <w:rsid w:val="00434F14"/>
    <w:rsid w:val="00436798"/>
    <w:rsid w:val="0044054A"/>
    <w:rsid w:val="004408C0"/>
    <w:rsid w:val="00441C71"/>
    <w:rsid w:val="004447BD"/>
    <w:rsid w:val="0044741B"/>
    <w:rsid w:val="00450CBC"/>
    <w:rsid w:val="00453F78"/>
    <w:rsid w:val="004574FD"/>
    <w:rsid w:val="00463D35"/>
    <w:rsid w:val="00464BD9"/>
    <w:rsid w:val="004650FE"/>
    <w:rsid w:val="004707D8"/>
    <w:rsid w:val="00471426"/>
    <w:rsid w:val="0047317A"/>
    <w:rsid w:val="00473C57"/>
    <w:rsid w:val="0047401A"/>
    <w:rsid w:val="00475E94"/>
    <w:rsid w:val="004773FF"/>
    <w:rsid w:val="004945F1"/>
    <w:rsid w:val="00495669"/>
    <w:rsid w:val="004A031E"/>
    <w:rsid w:val="004A220D"/>
    <w:rsid w:val="004A32C3"/>
    <w:rsid w:val="004A3D0C"/>
    <w:rsid w:val="004B6FCB"/>
    <w:rsid w:val="004B7508"/>
    <w:rsid w:val="004C191D"/>
    <w:rsid w:val="004C2371"/>
    <w:rsid w:val="004C3D57"/>
    <w:rsid w:val="004C5A60"/>
    <w:rsid w:val="004D3ADF"/>
    <w:rsid w:val="004D6348"/>
    <w:rsid w:val="004E0D07"/>
    <w:rsid w:val="004E1761"/>
    <w:rsid w:val="004E3855"/>
    <w:rsid w:val="004F29A8"/>
    <w:rsid w:val="004F45B4"/>
    <w:rsid w:val="00500A16"/>
    <w:rsid w:val="00511019"/>
    <w:rsid w:val="00513A9C"/>
    <w:rsid w:val="00514B78"/>
    <w:rsid w:val="00523BA3"/>
    <w:rsid w:val="0052435B"/>
    <w:rsid w:val="00532913"/>
    <w:rsid w:val="00536F82"/>
    <w:rsid w:val="0055040F"/>
    <w:rsid w:val="00551B6D"/>
    <w:rsid w:val="005531E4"/>
    <w:rsid w:val="00560189"/>
    <w:rsid w:val="005602E6"/>
    <w:rsid w:val="005603DA"/>
    <w:rsid w:val="0056207D"/>
    <w:rsid w:val="00564271"/>
    <w:rsid w:val="00564360"/>
    <w:rsid w:val="0056457F"/>
    <w:rsid w:val="00566AE9"/>
    <w:rsid w:val="00567E54"/>
    <w:rsid w:val="005724DC"/>
    <w:rsid w:val="0057259F"/>
    <w:rsid w:val="00573123"/>
    <w:rsid w:val="005740B2"/>
    <w:rsid w:val="00574A31"/>
    <w:rsid w:val="00580A0D"/>
    <w:rsid w:val="0058127B"/>
    <w:rsid w:val="005815D6"/>
    <w:rsid w:val="00582A50"/>
    <w:rsid w:val="005872BD"/>
    <w:rsid w:val="00590D6E"/>
    <w:rsid w:val="0059110B"/>
    <w:rsid w:val="00595C6D"/>
    <w:rsid w:val="005A0280"/>
    <w:rsid w:val="005A1179"/>
    <w:rsid w:val="005A289C"/>
    <w:rsid w:val="005B7288"/>
    <w:rsid w:val="005C09C3"/>
    <w:rsid w:val="005C2FF2"/>
    <w:rsid w:val="005C69A8"/>
    <w:rsid w:val="005D665F"/>
    <w:rsid w:val="005D77BD"/>
    <w:rsid w:val="005D7FD7"/>
    <w:rsid w:val="005E00AD"/>
    <w:rsid w:val="005E0F94"/>
    <w:rsid w:val="005E1266"/>
    <w:rsid w:val="005F3785"/>
    <w:rsid w:val="005F42EE"/>
    <w:rsid w:val="0060095F"/>
    <w:rsid w:val="00600CCC"/>
    <w:rsid w:val="00611EAD"/>
    <w:rsid w:val="00613800"/>
    <w:rsid w:val="00621912"/>
    <w:rsid w:val="006320F9"/>
    <w:rsid w:val="00634775"/>
    <w:rsid w:val="0063479D"/>
    <w:rsid w:val="0063787B"/>
    <w:rsid w:val="00640085"/>
    <w:rsid w:val="006447AB"/>
    <w:rsid w:val="006513E4"/>
    <w:rsid w:val="006533DE"/>
    <w:rsid w:val="006552B4"/>
    <w:rsid w:val="0065687C"/>
    <w:rsid w:val="00660108"/>
    <w:rsid w:val="00660123"/>
    <w:rsid w:val="00660C33"/>
    <w:rsid w:val="006613B2"/>
    <w:rsid w:val="00667A86"/>
    <w:rsid w:val="00667D5F"/>
    <w:rsid w:val="00667E3D"/>
    <w:rsid w:val="0067469B"/>
    <w:rsid w:val="00674FDD"/>
    <w:rsid w:val="0068450C"/>
    <w:rsid w:val="00687D08"/>
    <w:rsid w:val="00693D37"/>
    <w:rsid w:val="006A416B"/>
    <w:rsid w:val="006A67A8"/>
    <w:rsid w:val="006A6FB0"/>
    <w:rsid w:val="006C243A"/>
    <w:rsid w:val="006C6067"/>
    <w:rsid w:val="006D552E"/>
    <w:rsid w:val="006E1254"/>
    <w:rsid w:val="006E1583"/>
    <w:rsid w:val="006E750F"/>
    <w:rsid w:val="006F4C27"/>
    <w:rsid w:val="0070201E"/>
    <w:rsid w:val="0070457E"/>
    <w:rsid w:val="00704DCE"/>
    <w:rsid w:val="00706FF5"/>
    <w:rsid w:val="00712FCB"/>
    <w:rsid w:val="007168C3"/>
    <w:rsid w:val="00717361"/>
    <w:rsid w:val="00721B0C"/>
    <w:rsid w:val="00726583"/>
    <w:rsid w:val="007273F9"/>
    <w:rsid w:val="007276F2"/>
    <w:rsid w:val="00732B10"/>
    <w:rsid w:val="00733A22"/>
    <w:rsid w:val="00736EC3"/>
    <w:rsid w:val="0074145B"/>
    <w:rsid w:val="007470DD"/>
    <w:rsid w:val="00750639"/>
    <w:rsid w:val="00750D49"/>
    <w:rsid w:val="007525CD"/>
    <w:rsid w:val="00754E63"/>
    <w:rsid w:val="007628CC"/>
    <w:rsid w:val="007806BE"/>
    <w:rsid w:val="007816FD"/>
    <w:rsid w:val="007875B1"/>
    <w:rsid w:val="00790EE8"/>
    <w:rsid w:val="00793EB6"/>
    <w:rsid w:val="007A115C"/>
    <w:rsid w:val="007B0903"/>
    <w:rsid w:val="007B64CD"/>
    <w:rsid w:val="007B6879"/>
    <w:rsid w:val="007B69D7"/>
    <w:rsid w:val="007C7C10"/>
    <w:rsid w:val="007D5E92"/>
    <w:rsid w:val="007D6483"/>
    <w:rsid w:val="007E1773"/>
    <w:rsid w:val="007E2876"/>
    <w:rsid w:val="007E4F45"/>
    <w:rsid w:val="007F122D"/>
    <w:rsid w:val="00802A39"/>
    <w:rsid w:val="00802CEC"/>
    <w:rsid w:val="008176C3"/>
    <w:rsid w:val="00832F76"/>
    <w:rsid w:val="008362C1"/>
    <w:rsid w:val="00841DD6"/>
    <w:rsid w:val="00842B79"/>
    <w:rsid w:val="00846C05"/>
    <w:rsid w:val="008477B9"/>
    <w:rsid w:val="00850D9F"/>
    <w:rsid w:val="00860D0A"/>
    <w:rsid w:val="00872930"/>
    <w:rsid w:val="00873530"/>
    <w:rsid w:val="00897F0F"/>
    <w:rsid w:val="008A04A7"/>
    <w:rsid w:val="008A0D09"/>
    <w:rsid w:val="008A2879"/>
    <w:rsid w:val="008A3A6F"/>
    <w:rsid w:val="008B19C0"/>
    <w:rsid w:val="008B3D09"/>
    <w:rsid w:val="008B4520"/>
    <w:rsid w:val="008B4EE2"/>
    <w:rsid w:val="008C23A3"/>
    <w:rsid w:val="008C282E"/>
    <w:rsid w:val="008C6276"/>
    <w:rsid w:val="008C6B2C"/>
    <w:rsid w:val="008C7A62"/>
    <w:rsid w:val="008D0302"/>
    <w:rsid w:val="008D17C7"/>
    <w:rsid w:val="008D25E7"/>
    <w:rsid w:val="008D26A2"/>
    <w:rsid w:val="008D362E"/>
    <w:rsid w:val="008D5533"/>
    <w:rsid w:val="008D5D0D"/>
    <w:rsid w:val="008D6878"/>
    <w:rsid w:val="008D75CA"/>
    <w:rsid w:val="008D7EDD"/>
    <w:rsid w:val="008E1EB1"/>
    <w:rsid w:val="008E4995"/>
    <w:rsid w:val="008E4E79"/>
    <w:rsid w:val="008E6001"/>
    <w:rsid w:val="008E681A"/>
    <w:rsid w:val="009020E2"/>
    <w:rsid w:val="00902D80"/>
    <w:rsid w:val="00906B84"/>
    <w:rsid w:val="00910365"/>
    <w:rsid w:val="00910EF1"/>
    <w:rsid w:val="009147DD"/>
    <w:rsid w:val="0091768C"/>
    <w:rsid w:val="00917DE3"/>
    <w:rsid w:val="00920473"/>
    <w:rsid w:val="0092542E"/>
    <w:rsid w:val="00927ED3"/>
    <w:rsid w:val="00931701"/>
    <w:rsid w:val="009317FE"/>
    <w:rsid w:val="00931920"/>
    <w:rsid w:val="00931FFE"/>
    <w:rsid w:val="0093343E"/>
    <w:rsid w:val="00934F22"/>
    <w:rsid w:val="00936724"/>
    <w:rsid w:val="009470AE"/>
    <w:rsid w:val="00951057"/>
    <w:rsid w:val="00951A41"/>
    <w:rsid w:val="00953910"/>
    <w:rsid w:val="00955BD4"/>
    <w:rsid w:val="00960FA9"/>
    <w:rsid w:val="00962C4A"/>
    <w:rsid w:val="0097000B"/>
    <w:rsid w:val="009721E2"/>
    <w:rsid w:val="0097261B"/>
    <w:rsid w:val="0097741C"/>
    <w:rsid w:val="0098293D"/>
    <w:rsid w:val="00982ED7"/>
    <w:rsid w:val="00985D92"/>
    <w:rsid w:val="00985FB1"/>
    <w:rsid w:val="009923E6"/>
    <w:rsid w:val="009A2A53"/>
    <w:rsid w:val="009A5369"/>
    <w:rsid w:val="009A5F2B"/>
    <w:rsid w:val="009B2AEC"/>
    <w:rsid w:val="009B5631"/>
    <w:rsid w:val="009D0030"/>
    <w:rsid w:val="009D3729"/>
    <w:rsid w:val="009D473A"/>
    <w:rsid w:val="009D5A0F"/>
    <w:rsid w:val="009D630A"/>
    <w:rsid w:val="009D6B37"/>
    <w:rsid w:val="009D71D1"/>
    <w:rsid w:val="009D77A4"/>
    <w:rsid w:val="009E0E86"/>
    <w:rsid w:val="009E2651"/>
    <w:rsid w:val="009E4BF1"/>
    <w:rsid w:val="009E7C21"/>
    <w:rsid w:val="009F02EC"/>
    <w:rsid w:val="009F1A31"/>
    <w:rsid w:val="009F255E"/>
    <w:rsid w:val="009F3DDF"/>
    <w:rsid w:val="009F58B3"/>
    <w:rsid w:val="009F7446"/>
    <w:rsid w:val="00A02C01"/>
    <w:rsid w:val="00A03B7F"/>
    <w:rsid w:val="00A03D62"/>
    <w:rsid w:val="00A12A7B"/>
    <w:rsid w:val="00A13F53"/>
    <w:rsid w:val="00A244E5"/>
    <w:rsid w:val="00A24F70"/>
    <w:rsid w:val="00A31298"/>
    <w:rsid w:val="00A3404A"/>
    <w:rsid w:val="00A407DB"/>
    <w:rsid w:val="00A41994"/>
    <w:rsid w:val="00A42651"/>
    <w:rsid w:val="00A44625"/>
    <w:rsid w:val="00A528F3"/>
    <w:rsid w:val="00A5519F"/>
    <w:rsid w:val="00A55837"/>
    <w:rsid w:val="00A560F0"/>
    <w:rsid w:val="00A5754C"/>
    <w:rsid w:val="00A63D51"/>
    <w:rsid w:val="00A66BF7"/>
    <w:rsid w:val="00A75B4F"/>
    <w:rsid w:val="00A75BDC"/>
    <w:rsid w:val="00A76437"/>
    <w:rsid w:val="00A800BF"/>
    <w:rsid w:val="00A8639A"/>
    <w:rsid w:val="00A9238B"/>
    <w:rsid w:val="00A9697F"/>
    <w:rsid w:val="00AA04E0"/>
    <w:rsid w:val="00AA2295"/>
    <w:rsid w:val="00AA470C"/>
    <w:rsid w:val="00AB071A"/>
    <w:rsid w:val="00AB0F94"/>
    <w:rsid w:val="00AB44B9"/>
    <w:rsid w:val="00AB5E4F"/>
    <w:rsid w:val="00AB61E3"/>
    <w:rsid w:val="00AB76CC"/>
    <w:rsid w:val="00AC7A1A"/>
    <w:rsid w:val="00AD0A26"/>
    <w:rsid w:val="00AD192F"/>
    <w:rsid w:val="00AD25C7"/>
    <w:rsid w:val="00AD7243"/>
    <w:rsid w:val="00AD7EF1"/>
    <w:rsid w:val="00AE1F0F"/>
    <w:rsid w:val="00AF252C"/>
    <w:rsid w:val="00AF7C8B"/>
    <w:rsid w:val="00B033AB"/>
    <w:rsid w:val="00B145EA"/>
    <w:rsid w:val="00B16069"/>
    <w:rsid w:val="00B176AD"/>
    <w:rsid w:val="00B17B10"/>
    <w:rsid w:val="00B24042"/>
    <w:rsid w:val="00B37304"/>
    <w:rsid w:val="00B42EF5"/>
    <w:rsid w:val="00B51146"/>
    <w:rsid w:val="00B52ABE"/>
    <w:rsid w:val="00B548EB"/>
    <w:rsid w:val="00B600A5"/>
    <w:rsid w:val="00B63D13"/>
    <w:rsid w:val="00B73CBA"/>
    <w:rsid w:val="00B74A72"/>
    <w:rsid w:val="00B764F3"/>
    <w:rsid w:val="00B7716F"/>
    <w:rsid w:val="00B81DD1"/>
    <w:rsid w:val="00B83826"/>
    <w:rsid w:val="00B91BDA"/>
    <w:rsid w:val="00B92D49"/>
    <w:rsid w:val="00BA27AD"/>
    <w:rsid w:val="00BA56CC"/>
    <w:rsid w:val="00BA696C"/>
    <w:rsid w:val="00BA7F87"/>
    <w:rsid w:val="00BB1F78"/>
    <w:rsid w:val="00BB24C6"/>
    <w:rsid w:val="00BB4EF0"/>
    <w:rsid w:val="00BB5111"/>
    <w:rsid w:val="00BB7CE8"/>
    <w:rsid w:val="00BC4296"/>
    <w:rsid w:val="00BC5038"/>
    <w:rsid w:val="00BC77E7"/>
    <w:rsid w:val="00BC7AAC"/>
    <w:rsid w:val="00BD295D"/>
    <w:rsid w:val="00BD66CB"/>
    <w:rsid w:val="00BD7FF3"/>
    <w:rsid w:val="00BE1051"/>
    <w:rsid w:val="00BE2577"/>
    <w:rsid w:val="00BE715E"/>
    <w:rsid w:val="00BF678F"/>
    <w:rsid w:val="00BF6CF0"/>
    <w:rsid w:val="00C0500F"/>
    <w:rsid w:val="00C12C5E"/>
    <w:rsid w:val="00C14C30"/>
    <w:rsid w:val="00C215B5"/>
    <w:rsid w:val="00C22073"/>
    <w:rsid w:val="00C22AE6"/>
    <w:rsid w:val="00C259CC"/>
    <w:rsid w:val="00C26783"/>
    <w:rsid w:val="00C36C6E"/>
    <w:rsid w:val="00C428BF"/>
    <w:rsid w:val="00C55809"/>
    <w:rsid w:val="00C665FF"/>
    <w:rsid w:val="00C73B8B"/>
    <w:rsid w:val="00C755FB"/>
    <w:rsid w:val="00C77053"/>
    <w:rsid w:val="00C776E6"/>
    <w:rsid w:val="00C81C10"/>
    <w:rsid w:val="00C831F6"/>
    <w:rsid w:val="00C83911"/>
    <w:rsid w:val="00C852E6"/>
    <w:rsid w:val="00C9231F"/>
    <w:rsid w:val="00C93556"/>
    <w:rsid w:val="00CA245D"/>
    <w:rsid w:val="00CA4625"/>
    <w:rsid w:val="00CA4718"/>
    <w:rsid w:val="00CB01DC"/>
    <w:rsid w:val="00CB30AA"/>
    <w:rsid w:val="00CC4EDE"/>
    <w:rsid w:val="00CD3303"/>
    <w:rsid w:val="00CD4E19"/>
    <w:rsid w:val="00CE3CFD"/>
    <w:rsid w:val="00CE412B"/>
    <w:rsid w:val="00CE4F72"/>
    <w:rsid w:val="00CF5D36"/>
    <w:rsid w:val="00D055A5"/>
    <w:rsid w:val="00D05A45"/>
    <w:rsid w:val="00D05B16"/>
    <w:rsid w:val="00D17235"/>
    <w:rsid w:val="00D17F3C"/>
    <w:rsid w:val="00D21432"/>
    <w:rsid w:val="00D246FD"/>
    <w:rsid w:val="00D252E6"/>
    <w:rsid w:val="00D2719D"/>
    <w:rsid w:val="00D27BE9"/>
    <w:rsid w:val="00D304D6"/>
    <w:rsid w:val="00D307E5"/>
    <w:rsid w:val="00D36975"/>
    <w:rsid w:val="00D414F1"/>
    <w:rsid w:val="00D448BD"/>
    <w:rsid w:val="00D51B34"/>
    <w:rsid w:val="00D53169"/>
    <w:rsid w:val="00D56D14"/>
    <w:rsid w:val="00D57B94"/>
    <w:rsid w:val="00D6049D"/>
    <w:rsid w:val="00D67644"/>
    <w:rsid w:val="00D706AC"/>
    <w:rsid w:val="00D7401E"/>
    <w:rsid w:val="00D80A87"/>
    <w:rsid w:val="00D8327D"/>
    <w:rsid w:val="00D83442"/>
    <w:rsid w:val="00D83F49"/>
    <w:rsid w:val="00D85A81"/>
    <w:rsid w:val="00D86983"/>
    <w:rsid w:val="00D87E4A"/>
    <w:rsid w:val="00D94405"/>
    <w:rsid w:val="00DA0FE4"/>
    <w:rsid w:val="00DA5868"/>
    <w:rsid w:val="00DB37BF"/>
    <w:rsid w:val="00DB37E5"/>
    <w:rsid w:val="00DB5F01"/>
    <w:rsid w:val="00DB764F"/>
    <w:rsid w:val="00DC0B2B"/>
    <w:rsid w:val="00DC12DD"/>
    <w:rsid w:val="00DC1730"/>
    <w:rsid w:val="00DC6347"/>
    <w:rsid w:val="00DC778B"/>
    <w:rsid w:val="00DE5D98"/>
    <w:rsid w:val="00DF2F5C"/>
    <w:rsid w:val="00DF7B76"/>
    <w:rsid w:val="00E01AF6"/>
    <w:rsid w:val="00E0547A"/>
    <w:rsid w:val="00E069AA"/>
    <w:rsid w:val="00E10CB0"/>
    <w:rsid w:val="00E11286"/>
    <w:rsid w:val="00E1237C"/>
    <w:rsid w:val="00E21984"/>
    <w:rsid w:val="00E223EE"/>
    <w:rsid w:val="00E2343C"/>
    <w:rsid w:val="00E2392C"/>
    <w:rsid w:val="00E316D8"/>
    <w:rsid w:val="00E365BE"/>
    <w:rsid w:val="00E370F4"/>
    <w:rsid w:val="00E37EDB"/>
    <w:rsid w:val="00E42F48"/>
    <w:rsid w:val="00E53ABF"/>
    <w:rsid w:val="00E54B0D"/>
    <w:rsid w:val="00E56C55"/>
    <w:rsid w:val="00E56D2C"/>
    <w:rsid w:val="00E61496"/>
    <w:rsid w:val="00E6395B"/>
    <w:rsid w:val="00E65D0F"/>
    <w:rsid w:val="00E666F8"/>
    <w:rsid w:val="00E6744E"/>
    <w:rsid w:val="00E83A23"/>
    <w:rsid w:val="00E862AE"/>
    <w:rsid w:val="00E878C8"/>
    <w:rsid w:val="00E90612"/>
    <w:rsid w:val="00E92C29"/>
    <w:rsid w:val="00E93165"/>
    <w:rsid w:val="00E93D4A"/>
    <w:rsid w:val="00E94AAC"/>
    <w:rsid w:val="00EA16DC"/>
    <w:rsid w:val="00EA4127"/>
    <w:rsid w:val="00EB1E39"/>
    <w:rsid w:val="00EC16C4"/>
    <w:rsid w:val="00EC16F9"/>
    <w:rsid w:val="00EC2757"/>
    <w:rsid w:val="00EC2859"/>
    <w:rsid w:val="00EE2080"/>
    <w:rsid w:val="00EE4764"/>
    <w:rsid w:val="00EF2D6B"/>
    <w:rsid w:val="00EF6E59"/>
    <w:rsid w:val="00EF715E"/>
    <w:rsid w:val="00EF79FD"/>
    <w:rsid w:val="00EF7EE6"/>
    <w:rsid w:val="00F00381"/>
    <w:rsid w:val="00F056C0"/>
    <w:rsid w:val="00F117EE"/>
    <w:rsid w:val="00F12821"/>
    <w:rsid w:val="00F14779"/>
    <w:rsid w:val="00F207F4"/>
    <w:rsid w:val="00F2552B"/>
    <w:rsid w:val="00F34952"/>
    <w:rsid w:val="00F42196"/>
    <w:rsid w:val="00F530B1"/>
    <w:rsid w:val="00F54FA3"/>
    <w:rsid w:val="00F55818"/>
    <w:rsid w:val="00F600E2"/>
    <w:rsid w:val="00F62851"/>
    <w:rsid w:val="00F63681"/>
    <w:rsid w:val="00F6458F"/>
    <w:rsid w:val="00F66CD6"/>
    <w:rsid w:val="00F7075F"/>
    <w:rsid w:val="00F70D35"/>
    <w:rsid w:val="00F72E78"/>
    <w:rsid w:val="00F73E11"/>
    <w:rsid w:val="00F76591"/>
    <w:rsid w:val="00F8229A"/>
    <w:rsid w:val="00F87197"/>
    <w:rsid w:val="00F93722"/>
    <w:rsid w:val="00F941A7"/>
    <w:rsid w:val="00F96408"/>
    <w:rsid w:val="00F97D08"/>
    <w:rsid w:val="00FA43CF"/>
    <w:rsid w:val="00FB123D"/>
    <w:rsid w:val="00FB156B"/>
    <w:rsid w:val="00FB7CB2"/>
    <w:rsid w:val="00FC3CCC"/>
    <w:rsid w:val="00FC416B"/>
    <w:rsid w:val="00FC6215"/>
    <w:rsid w:val="00FD1CD5"/>
    <w:rsid w:val="00FD1ECA"/>
    <w:rsid w:val="00FD5ECF"/>
    <w:rsid w:val="00FD6089"/>
    <w:rsid w:val="00FD751F"/>
    <w:rsid w:val="00FE08C6"/>
    <w:rsid w:val="00FE3A0E"/>
    <w:rsid w:val="00FF02C6"/>
    <w:rsid w:val="00FF080A"/>
    <w:rsid w:val="00FF16A3"/>
    <w:rsid w:val="00FF3315"/>
    <w:rsid w:val="00FF5EA1"/>
    <w:rsid w:val="00FF602C"/>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8F746A"/>
  <w15:chartTrackingRefBased/>
  <w15:docId w15:val="{A0FC34C4-E8A2-4068-844A-1F48C0C2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FDD"/>
    <w:pPr>
      <w:spacing w:before="120"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72BD"/>
    <w:pPr>
      <w:keepNext/>
      <w:keepLines/>
      <w:numPr>
        <w:numId w:val="1"/>
      </w:numPr>
      <w:spacing w:before="240" w:line="288" w:lineRule="auto"/>
      <w:ind w:left="72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2F6310"/>
    <w:pPr>
      <w:keepNext/>
      <w:keepLines/>
      <w:spacing w:line="288"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1162"/>
    <w:pPr>
      <w:keepNext/>
      <w:keepLines/>
      <w:spacing w:line="288" w:lineRule="auto"/>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D307E5"/>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C755F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2BD"/>
    <w:rPr>
      <w:rFonts w:ascii="NimbusSanL" w:eastAsiaTheme="majorEastAsia" w:hAnsi="NimbusSanL" w:cstheme="majorBidi"/>
      <w:b/>
      <w:caps/>
      <w:sz w:val="32"/>
      <w:szCs w:val="32"/>
    </w:rPr>
  </w:style>
  <w:style w:type="character" w:customStyle="1" w:styleId="Heading2Char">
    <w:name w:val="Heading 2 Char"/>
    <w:basedOn w:val="DefaultParagraphFont"/>
    <w:link w:val="Heading2"/>
    <w:uiPriority w:val="9"/>
    <w:rsid w:val="002F6310"/>
    <w:rPr>
      <w:rFonts w:ascii="NimbusSanL" w:eastAsiaTheme="majorEastAsia" w:hAnsi="NimbusSanL" w:cstheme="majorBidi"/>
      <w:b/>
      <w:sz w:val="28"/>
      <w:szCs w:val="26"/>
    </w:rPr>
  </w:style>
  <w:style w:type="paragraph" w:styleId="Title">
    <w:name w:val="Title"/>
    <w:basedOn w:val="Normal"/>
    <w:next w:val="Normal"/>
    <w:link w:val="TitleChar"/>
    <w:uiPriority w:val="10"/>
    <w:qFormat/>
    <w:rsid w:val="00E6744E"/>
    <w:pPr>
      <w:spacing w:before="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6744E"/>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rsid w:val="00301162"/>
    <w:rPr>
      <w:rFonts w:ascii="Times New Roman" w:eastAsiaTheme="majorEastAsia" w:hAnsi="Times New Roman" w:cstheme="majorBidi"/>
      <w:b/>
      <w:sz w:val="24"/>
      <w:szCs w:val="24"/>
    </w:rPr>
  </w:style>
  <w:style w:type="paragraph" w:styleId="NoSpacing">
    <w:name w:val="No Spacing"/>
    <w:uiPriority w:val="1"/>
    <w:qFormat/>
    <w:rsid w:val="005872BD"/>
    <w:pPr>
      <w:spacing w:after="0" w:line="240" w:lineRule="auto"/>
      <w:jc w:val="both"/>
    </w:pPr>
    <w:rPr>
      <w:rFonts w:ascii="NimbusSanL" w:hAnsi="NimbusSanL"/>
      <w:sz w:val="24"/>
    </w:rPr>
  </w:style>
  <w:style w:type="paragraph" w:customStyle="1" w:styleId="captions">
    <w:name w:val="captions"/>
    <w:basedOn w:val="Normal"/>
    <w:link w:val="captionsChar"/>
    <w:qFormat/>
    <w:rsid w:val="001A1570"/>
    <w:pPr>
      <w:jc w:val="center"/>
    </w:pPr>
    <w:rPr>
      <w:sz w:val="20"/>
    </w:rPr>
  </w:style>
  <w:style w:type="paragraph" w:styleId="NormalWeb">
    <w:name w:val="Normal (Web)"/>
    <w:basedOn w:val="Normal"/>
    <w:rsid w:val="00E6744E"/>
    <w:pPr>
      <w:spacing w:before="100" w:beforeAutospacing="1" w:after="100" w:afterAutospacing="1" w:line="240" w:lineRule="auto"/>
      <w:jc w:val="left"/>
    </w:pPr>
    <w:rPr>
      <w:rFonts w:eastAsia="Times New Roman" w:cs="Times New Roman"/>
      <w:szCs w:val="24"/>
    </w:rPr>
  </w:style>
  <w:style w:type="character" w:customStyle="1" w:styleId="captionsChar">
    <w:name w:val="captions Char"/>
    <w:basedOn w:val="DefaultParagraphFont"/>
    <w:link w:val="captions"/>
    <w:rsid w:val="001A1570"/>
    <w:rPr>
      <w:rFonts w:ascii="Times New Roman" w:hAnsi="Times New Roman"/>
      <w:sz w:val="20"/>
    </w:rPr>
  </w:style>
  <w:style w:type="paragraph" w:styleId="BodyText">
    <w:name w:val="Body Text"/>
    <w:basedOn w:val="Normal"/>
    <w:link w:val="BodyTextChar"/>
    <w:rsid w:val="00E6744E"/>
    <w:pPr>
      <w:spacing w:after="60"/>
    </w:pPr>
    <w:rPr>
      <w:rFonts w:eastAsia="Times New Roman" w:cs="Times New Roman"/>
      <w:szCs w:val="20"/>
      <w:lang w:val="pt-PT"/>
    </w:rPr>
  </w:style>
  <w:style w:type="character" w:customStyle="1" w:styleId="BodyTextChar">
    <w:name w:val="Body Text Char"/>
    <w:basedOn w:val="DefaultParagraphFont"/>
    <w:link w:val="BodyText"/>
    <w:rsid w:val="00E6744E"/>
    <w:rPr>
      <w:rFonts w:ascii="Times New Roman" w:eastAsia="Times New Roman" w:hAnsi="Times New Roman" w:cs="Times New Roman"/>
      <w:sz w:val="24"/>
      <w:szCs w:val="20"/>
      <w:lang w:val="pt-PT"/>
    </w:rPr>
  </w:style>
  <w:style w:type="character" w:styleId="PageNumber">
    <w:name w:val="page number"/>
    <w:basedOn w:val="DefaultParagraphFont"/>
    <w:rsid w:val="00E6744E"/>
  </w:style>
  <w:style w:type="paragraph" w:customStyle="1" w:styleId="Heading">
    <w:name w:val="Heading"/>
    <w:basedOn w:val="Normal"/>
    <w:link w:val="HeadingChar"/>
    <w:qFormat/>
    <w:rsid w:val="003B38E1"/>
    <w:pPr>
      <w:jc w:val="center"/>
    </w:pPr>
    <w:rPr>
      <w:b/>
      <w:caps/>
      <w:sz w:val="28"/>
      <w:lang w:val="pt-PT"/>
    </w:rPr>
  </w:style>
  <w:style w:type="paragraph" w:styleId="Header">
    <w:name w:val="header"/>
    <w:basedOn w:val="Normal"/>
    <w:link w:val="HeaderChar"/>
    <w:uiPriority w:val="99"/>
    <w:unhideWhenUsed/>
    <w:rsid w:val="00A41994"/>
    <w:pPr>
      <w:tabs>
        <w:tab w:val="center" w:pos="4680"/>
        <w:tab w:val="right" w:pos="9360"/>
      </w:tabs>
      <w:spacing w:before="0" w:line="240" w:lineRule="auto"/>
    </w:pPr>
  </w:style>
  <w:style w:type="character" w:customStyle="1" w:styleId="HeadingChar">
    <w:name w:val="Heading Char"/>
    <w:basedOn w:val="DefaultParagraphFont"/>
    <w:link w:val="Heading"/>
    <w:rsid w:val="003B38E1"/>
    <w:rPr>
      <w:rFonts w:ascii="Times New Roman" w:hAnsi="Times New Roman"/>
      <w:b/>
      <w:caps/>
      <w:sz w:val="28"/>
      <w:lang w:val="pt-PT"/>
    </w:rPr>
  </w:style>
  <w:style w:type="character" w:customStyle="1" w:styleId="HeaderChar">
    <w:name w:val="Header Char"/>
    <w:basedOn w:val="DefaultParagraphFont"/>
    <w:link w:val="Header"/>
    <w:uiPriority w:val="99"/>
    <w:rsid w:val="00A41994"/>
    <w:rPr>
      <w:rFonts w:ascii="Times New Roman" w:hAnsi="Times New Roman"/>
      <w:sz w:val="24"/>
    </w:rPr>
  </w:style>
  <w:style w:type="paragraph" w:styleId="Footer">
    <w:name w:val="footer"/>
    <w:basedOn w:val="Normal"/>
    <w:link w:val="FooterChar"/>
    <w:uiPriority w:val="99"/>
    <w:unhideWhenUsed/>
    <w:rsid w:val="00A419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1994"/>
    <w:rPr>
      <w:rFonts w:ascii="Times New Roman" w:hAnsi="Times New Roman"/>
      <w:sz w:val="24"/>
    </w:rPr>
  </w:style>
  <w:style w:type="paragraph" w:styleId="TOCHeading">
    <w:name w:val="TOC Heading"/>
    <w:basedOn w:val="Heading1"/>
    <w:next w:val="Normal"/>
    <w:uiPriority w:val="39"/>
    <w:unhideWhenUsed/>
    <w:qFormat/>
    <w:rsid w:val="00A41994"/>
    <w:pPr>
      <w:numPr>
        <w:numId w:val="0"/>
      </w:numPr>
      <w:spacing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8B4EE2"/>
    <w:pPr>
      <w:spacing w:after="100"/>
    </w:pPr>
  </w:style>
  <w:style w:type="character" w:styleId="Hyperlink">
    <w:name w:val="Hyperlink"/>
    <w:basedOn w:val="DefaultParagraphFont"/>
    <w:uiPriority w:val="99"/>
    <w:unhideWhenUsed/>
    <w:rsid w:val="008B4EE2"/>
    <w:rPr>
      <w:color w:val="0563C1" w:themeColor="hyperlink"/>
      <w:u w:val="single"/>
    </w:rPr>
  </w:style>
  <w:style w:type="paragraph" w:styleId="TOC2">
    <w:name w:val="toc 2"/>
    <w:basedOn w:val="Normal"/>
    <w:next w:val="Normal"/>
    <w:autoRedefine/>
    <w:uiPriority w:val="39"/>
    <w:unhideWhenUsed/>
    <w:rsid w:val="00BC5038"/>
    <w:pPr>
      <w:spacing w:after="100"/>
      <w:ind w:left="240"/>
    </w:pPr>
  </w:style>
  <w:style w:type="paragraph" w:styleId="ListParagraph">
    <w:name w:val="List Paragraph"/>
    <w:basedOn w:val="Normal"/>
    <w:uiPriority w:val="34"/>
    <w:qFormat/>
    <w:rsid w:val="00344E2A"/>
    <w:pPr>
      <w:spacing w:before="0" w:after="160"/>
      <w:ind w:left="720"/>
      <w:contextualSpacing/>
    </w:pPr>
  </w:style>
  <w:style w:type="paragraph" w:styleId="Caption">
    <w:name w:val="caption"/>
    <w:basedOn w:val="Normal"/>
    <w:next w:val="Normal"/>
    <w:qFormat/>
    <w:rsid w:val="001A1570"/>
    <w:pPr>
      <w:spacing w:after="120" w:line="259" w:lineRule="auto"/>
      <w:jc w:val="left"/>
    </w:pPr>
    <w:rPr>
      <w:rFonts w:asciiTheme="minorHAnsi" w:hAnsiTheme="minorHAnsi"/>
      <w:b/>
      <w:sz w:val="18"/>
      <w:szCs w:val="20"/>
      <w:lang w:val="en-GB"/>
    </w:rPr>
  </w:style>
  <w:style w:type="table" w:styleId="TableGrid">
    <w:name w:val="Table Grid"/>
    <w:basedOn w:val="TableNormal"/>
    <w:uiPriority w:val="59"/>
    <w:rsid w:val="001A1570"/>
    <w:pPr>
      <w:spacing w:after="0" w:line="240" w:lineRule="auto"/>
    </w:pPr>
    <w:rPr>
      <w:rFonts w:ascii="Times New Roman" w:eastAsia="Times New Roman" w:hAnsi="Times New Roman" w:cs="Times New Roman"/>
      <w:sz w:val="20"/>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01162"/>
  </w:style>
  <w:style w:type="paragraph" w:styleId="Index1">
    <w:name w:val="index 1"/>
    <w:basedOn w:val="Normal"/>
    <w:next w:val="Normal"/>
    <w:autoRedefine/>
    <w:uiPriority w:val="99"/>
    <w:semiHidden/>
    <w:unhideWhenUsed/>
    <w:rsid w:val="00A12A7B"/>
    <w:pPr>
      <w:spacing w:before="0" w:line="240" w:lineRule="auto"/>
      <w:ind w:left="240" w:hanging="240"/>
    </w:pPr>
  </w:style>
  <w:style w:type="paragraph" w:customStyle="1" w:styleId="TextOfPaper">
    <w:name w:val="TextOfPaper"/>
    <w:basedOn w:val="Heading5"/>
    <w:qFormat/>
    <w:rsid w:val="00D307E5"/>
    <w:pPr>
      <w:keepNext w:val="0"/>
      <w:keepLines w:val="0"/>
      <w:tabs>
        <w:tab w:val="left" w:pos="2016"/>
      </w:tabs>
      <w:suppressAutoHyphens/>
      <w:autoSpaceDN w:val="0"/>
      <w:spacing w:before="120" w:line="288" w:lineRule="auto"/>
      <w:jc w:val="left"/>
      <w:textAlignment w:val="baseline"/>
      <w:outlineLvl w:val="9"/>
    </w:pPr>
    <w:rPr>
      <w:rFonts w:ascii="NimbusSanL" w:eastAsia="Times New Roman" w:hAnsi="NimbusSanL" w:cs="Arial"/>
      <w:bCs/>
      <w:iCs/>
      <w:color w:val="auto"/>
      <w:kern w:val="3"/>
      <w:sz w:val="20"/>
      <w:szCs w:val="26"/>
      <w:lang w:val="en-GB" w:eastAsia="zh-CN"/>
    </w:rPr>
  </w:style>
  <w:style w:type="paragraph" w:customStyle="1" w:styleId="TableContents">
    <w:name w:val="TableContents"/>
    <w:basedOn w:val="Normal"/>
    <w:qFormat/>
    <w:rsid w:val="00D307E5"/>
    <w:pPr>
      <w:suppressLineNumbers/>
      <w:suppressAutoHyphens/>
      <w:autoSpaceDN w:val="0"/>
      <w:spacing w:before="0" w:line="240" w:lineRule="auto"/>
      <w:jc w:val="left"/>
      <w:textAlignment w:val="baseline"/>
    </w:pPr>
    <w:rPr>
      <w:rFonts w:ascii="Nimbus Sans L" w:eastAsia="Times New Roman" w:hAnsi="Nimbus Sans L" w:cs="Times New Roman"/>
      <w:kern w:val="3"/>
      <w:sz w:val="20"/>
      <w:szCs w:val="20"/>
      <w:lang w:val="en-GB" w:eastAsia="zh-CN"/>
    </w:rPr>
  </w:style>
  <w:style w:type="paragraph" w:customStyle="1" w:styleId="TableCaption">
    <w:name w:val="TableCaption"/>
    <w:basedOn w:val="Heading5"/>
    <w:qFormat/>
    <w:rsid w:val="00D307E5"/>
    <w:pPr>
      <w:keepNext w:val="0"/>
      <w:keepLines w:val="0"/>
      <w:tabs>
        <w:tab w:val="left" w:pos="2016"/>
      </w:tabs>
      <w:suppressAutoHyphens/>
      <w:autoSpaceDN w:val="0"/>
      <w:spacing w:before="120" w:line="288" w:lineRule="auto"/>
      <w:textAlignment w:val="baseline"/>
    </w:pPr>
    <w:rPr>
      <w:rFonts w:ascii="NimbusSanL" w:eastAsia="Times New Roman" w:hAnsi="NimbusSanL" w:cs="Arial"/>
      <w:bCs/>
      <w:iCs/>
      <w:color w:val="auto"/>
      <w:kern w:val="3"/>
      <w:sz w:val="20"/>
      <w:szCs w:val="26"/>
      <w:lang w:val="en-GB" w:eastAsia="zh-CN"/>
    </w:rPr>
  </w:style>
  <w:style w:type="paragraph" w:customStyle="1" w:styleId="TableHeading">
    <w:name w:val="TableHeading"/>
    <w:basedOn w:val="TableContents"/>
    <w:qFormat/>
    <w:rsid w:val="00D307E5"/>
    <w:rPr>
      <w:b/>
      <w:bCs/>
    </w:rPr>
  </w:style>
  <w:style w:type="character" w:customStyle="1" w:styleId="Heading5Char">
    <w:name w:val="Heading 5 Char"/>
    <w:basedOn w:val="DefaultParagraphFont"/>
    <w:link w:val="Heading5"/>
    <w:uiPriority w:val="9"/>
    <w:semiHidden/>
    <w:rsid w:val="00D307E5"/>
    <w:rPr>
      <w:rFonts w:asciiTheme="majorHAnsi" w:eastAsiaTheme="majorEastAsia" w:hAnsiTheme="majorHAnsi" w:cstheme="majorBidi"/>
      <w:color w:val="2E74B5" w:themeColor="accent1" w:themeShade="BF"/>
      <w:sz w:val="24"/>
    </w:rPr>
  </w:style>
  <w:style w:type="paragraph" w:styleId="TOC3">
    <w:name w:val="toc 3"/>
    <w:basedOn w:val="Normal"/>
    <w:next w:val="Normal"/>
    <w:autoRedefine/>
    <w:uiPriority w:val="39"/>
    <w:unhideWhenUsed/>
    <w:rsid w:val="002B759D"/>
    <w:pPr>
      <w:spacing w:after="100"/>
      <w:ind w:left="480"/>
    </w:pPr>
  </w:style>
  <w:style w:type="paragraph" w:customStyle="1" w:styleId="SectionHeading">
    <w:name w:val="SectionHeading"/>
    <w:basedOn w:val="Heading8"/>
    <w:qFormat/>
    <w:rsid w:val="00C755FB"/>
    <w:pPr>
      <w:keepNext w:val="0"/>
      <w:keepLines w:val="0"/>
      <w:tabs>
        <w:tab w:val="left" w:pos="2880"/>
      </w:tabs>
      <w:suppressAutoHyphens/>
      <w:autoSpaceDN w:val="0"/>
      <w:spacing w:before="240" w:line="288" w:lineRule="auto"/>
      <w:textAlignment w:val="baseline"/>
    </w:pPr>
    <w:rPr>
      <w:rFonts w:ascii="NimbusSanL" w:eastAsia="Times New Roman" w:hAnsi="NimbusSanL" w:cs="Arial"/>
      <w:b/>
      <w:iCs/>
      <w:color w:val="auto"/>
      <w:kern w:val="3"/>
      <w:sz w:val="20"/>
      <w:szCs w:val="24"/>
      <w:lang w:eastAsia="zh-CN"/>
    </w:rPr>
  </w:style>
  <w:style w:type="character" w:customStyle="1" w:styleId="Heading8Char">
    <w:name w:val="Heading 8 Char"/>
    <w:basedOn w:val="DefaultParagraphFont"/>
    <w:link w:val="Heading8"/>
    <w:uiPriority w:val="9"/>
    <w:semiHidden/>
    <w:rsid w:val="00C755FB"/>
    <w:rPr>
      <w:rFonts w:asciiTheme="majorHAnsi" w:eastAsiaTheme="majorEastAsia" w:hAnsiTheme="majorHAnsi" w:cstheme="majorBidi"/>
      <w:color w:val="272727" w:themeColor="text1" w:themeTint="D8"/>
      <w:sz w:val="21"/>
      <w:szCs w:val="21"/>
    </w:rPr>
  </w:style>
  <w:style w:type="paragraph" w:customStyle="1" w:styleId="references">
    <w:name w:val="references"/>
    <w:basedOn w:val="Normal"/>
    <w:link w:val="referencesChar"/>
    <w:qFormat/>
    <w:rsid w:val="002E5DCA"/>
    <w:pPr>
      <w:widowControl w:val="0"/>
      <w:autoSpaceDE w:val="0"/>
      <w:autoSpaceDN w:val="0"/>
      <w:adjustRightInd w:val="0"/>
      <w:spacing w:before="0" w:after="160" w:line="240" w:lineRule="auto"/>
      <w:ind w:left="480" w:hanging="480"/>
      <w:jc w:val="left"/>
    </w:pPr>
    <w:rPr>
      <w:rFonts w:cs="Times New Roman"/>
      <w:noProof/>
      <w:szCs w:val="24"/>
    </w:rPr>
  </w:style>
  <w:style w:type="paragraph" w:customStyle="1" w:styleId="FigureCaption">
    <w:name w:val="FigureCaption"/>
    <w:basedOn w:val="Normal"/>
    <w:link w:val="FigureCaptionChar"/>
    <w:qFormat/>
    <w:rsid w:val="00E2343C"/>
    <w:pPr>
      <w:suppressAutoHyphens/>
      <w:autoSpaceDN w:val="0"/>
      <w:spacing w:line="288" w:lineRule="auto"/>
      <w:jc w:val="center"/>
      <w:textAlignment w:val="baseline"/>
    </w:pPr>
    <w:rPr>
      <w:rFonts w:ascii="NimbusSanL" w:eastAsia="Times New Roman" w:hAnsi="NimbusSanL" w:cs="Times New Roman"/>
      <w:kern w:val="3"/>
      <w:sz w:val="18"/>
      <w:szCs w:val="20"/>
      <w:lang w:val="en-GB" w:eastAsia="zh-CN"/>
    </w:rPr>
  </w:style>
  <w:style w:type="character" w:customStyle="1" w:styleId="referencesChar">
    <w:name w:val="references Char"/>
    <w:basedOn w:val="DefaultParagraphFont"/>
    <w:link w:val="references"/>
    <w:rsid w:val="002E5DCA"/>
    <w:rPr>
      <w:rFonts w:ascii="Times New Roman" w:hAnsi="Times New Roman" w:cs="Times New Roman"/>
      <w:noProof/>
      <w:sz w:val="24"/>
      <w:szCs w:val="24"/>
    </w:rPr>
  </w:style>
  <w:style w:type="character" w:customStyle="1" w:styleId="FigureCaptionChar">
    <w:name w:val="FigureCaption Char"/>
    <w:basedOn w:val="DefaultParagraphFont"/>
    <w:link w:val="FigureCaption"/>
    <w:rsid w:val="00E2343C"/>
    <w:rPr>
      <w:rFonts w:ascii="NimbusSanL" w:eastAsia="Times New Roman" w:hAnsi="NimbusSanL" w:cs="Times New Roman"/>
      <w:kern w:val="3"/>
      <w:sz w:val="18"/>
      <w:szCs w:val="20"/>
      <w:lang w:val="en-GB" w:eastAsia="zh-CN"/>
    </w:rPr>
  </w:style>
  <w:style w:type="paragraph" w:customStyle="1" w:styleId="AbstractText">
    <w:name w:val="AbstractText"/>
    <w:basedOn w:val="TextOfPaper"/>
    <w:qFormat/>
    <w:rsid w:val="00EC2757"/>
    <w:pPr>
      <w:jc w:val="both"/>
    </w:pPr>
  </w:style>
  <w:style w:type="paragraph" w:styleId="Bibliography">
    <w:name w:val="Bibliography"/>
    <w:basedOn w:val="Normal"/>
    <w:next w:val="Normal"/>
    <w:uiPriority w:val="37"/>
    <w:unhideWhenUsed/>
    <w:rsid w:val="000B6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544642">
      <w:bodyDiv w:val="1"/>
      <w:marLeft w:val="0"/>
      <w:marRight w:val="0"/>
      <w:marTop w:val="0"/>
      <w:marBottom w:val="0"/>
      <w:divBdr>
        <w:top w:val="none" w:sz="0" w:space="0" w:color="auto"/>
        <w:left w:val="none" w:sz="0" w:space="0" w:color="auto"/>
        <w:bottom w:val="none" w:sz="0" w:space="0" w:color="auto"/>
        <w:right w:val="none" w:sz="0" w:space="0" w:color="auto"/>
      </w:divBdr>
    </w:div>
    <w:div w:id="194582440">
      <w:bodyDiv w:val="1"/>
      <w:marLeft w:val="0"/>
      <w:marRight w:val="0"/>
      <w:marTop w:val="0"/>
      <w:marBottom w:val="0"/>
      <w:divBdr>
        <w:top w:val="none" w:sz="0" w:space="0" w:color="auto"/>
        <w:left w:val="none" w:sz="0" w:space="0" w:color="auto"/>
        <w:bottom w:val="none" w:sz="0" w:space="0" w:color="auto"/>
        <w:right w:val="none" w:sz="0" w:space="0" w:color="auto"/>
      </w:divBdr>
    </w:div>
    <w:div w:id="244731575">
      <w:bodyDiv w:val="1"/>
      <w:marLeft w:val="0"/>
      <w:marRight w:val="0"/>
      <w:marTop w:val="0"/>
      <w:marBottom w:val="0"/>
      <w:divBdr>
        <w:top w:val="none" w:sz="0" w:space="0" w:color="auto"/>
        <w:left w:val="none" w:sz="0" w:space="0" w:color="auto"/>
        <w:bottom w:val="none" w:sz="0" w:space="0" w:color="auto"/>
        <w:right w:val="none" w:sz="0" w:space="0" w:color="auto"/>
      </w:divBdr>
    </w:div>
    <w:div w:id="439377334">
      <w:bodyDiv w:val="1"/>
      <w:marLeft w:val="0"/>
      <w:marRight w:val="0"/>
      <w:marTop w:val="0"/>
      <w:marBottom w:val="0"/>
      <w:divBdr>
        <w:top w:val="none" w:sz="0" w:space="0" w:color="auto"/>
        <w:left w:val="none" w:sz="0" w:space="0" w:color="auto"/>
        <w:bottom w:val="none" w:sz="0" w:space="0" w:color="auto"/>
        <w:right w:val="none" w:sz="0" w:space="0" w:color="auto"/>
      </w:divBdr>
    </w:div>
    <w:div w:id="463233362">
      <w:bodyDiv w:val="1"/>
      <w:marLeft w:val="0"/>
      <w:marRight w:val="0"/>
      <w:marTop w:val="0"/>
      <w:marBottom w:val="0"/>
      <w:divBdr>
        <w:top w:val="none" w:sz="0" w:space="0" w:color="auto"/>
        <w:left w:val="none" w:sz="0" w:space="0" w:color="auto"/>
        <w:bottom w:val="none" w:sz="0" w:space="0" w:color="auto"/>
        <w:right w:val="none" w:sz="0" w:space="0" w:color="auto"/>
      </w:divBdr>
    </w:div>
    <w:div w:id="649478814">
      <w:bodyDiv w:val="1"/>
      <w:marLeft w:val="0"/>
      <w:marRight w:val="0"/>
      <w:marTop w:val="0"/>
      <w:marBottom w:val="0"/>
      <w:divBdr>
        <w:top w:val="none" w:sz="0" w:space="0" w:color="auto"/>
        <w:left w:val="none" w:sz="0" w:space="0" w:color="auto"/>
        <w:bottom w:val="none" w:sz="0" w:space="0" w:color="auto"/>
        <w:right w:val="none" w:sz="0" w:space="0" w:color="auto"/>
      </w:divBdr>
    </w:div>
    <w:div w:id="699861548">
      <w:bodyDiv w:val="1"/>
      <w:marLeft w:val="0"/>
      <w:marRight w:val="0"/>
      <w:marTop w:val="0"/>
      <w:marBottom w:val="0"/>
      <w:divBdr>
        <w:top w:val="none" w:sz="0" w:space="0" w:color="auto"/>
        <w:left w:val="none" w:sz="0" w:space="0" w:color="auto"/>
        <w:bottom w:val="none" w:sz="0" w:space="0" w:color="auto"/>
        <w:right w:val="none" w:sz="0" w:space="0" w:color="auto"/>
      </w:divBdr>
    </w:div>
    <w:div w:id="730612980">
      <w:bodyDiv w:val="1"/>
      <w:marLeft w:val="0"/>
      <w:marRight w:val="0"/>
      <w:marTop w:val="0"/>
      <w:marBottom w:val="0"/>
      <w:divBdr>
        <w:top w:val="none" w:sz="0" w:space="0" w:color="auto"/>
        <w:left w:val="none" w:sz="0" w:space="0" w:color="auto"/>
        <w:bottom w:val="none" w:sz="0" w:space="0" w:color="auto"/>
        <w:right w:val="none" w:sz="0" w:space="0" w:color="auto"/>
      </w:divBdr>
    </w:div>
    <w:div w:id="1067189122">
      <w:bodyDiv w:val="1"/>
      <w:marLeft w:val="0"/>
      <w:marRight w:val="0"/>
      <w:marTop w:val="0"/>
      <w:marBottom w:val="0"/>
      <w:divBdr>
        <w:top w:val="none" w:sz="0" w:space="0" w:color="auto"/>
        <w:left w:val="none" w:sz="0" w:space="0" w:color="auto"/>
        <w:bottom w:val="none" w:sz="0" w:space="0" w:color="auto"/>
        <w:right w:val="none" w:sz="0" w:space="0" w:color="auto"/>
      </w:divBdr>
    </w:div>
    <w:div w:id="1167863838">
      <w:bodyDiv w:val="1"/>
      <w:marLeft w:val="0"/>
      <w:marRight w:val="0"/>
      <w:marTop w:val="0"/>
      <w:marBottom w:val="0"/>
      <w:divBdr>
        <w:top w:val="none" w:sz="0" w:space="0" w:color="auto"/>
        <w:left w:val="none" w:sz="0" w:space="0" w:color="auto"/>
        <w:bottom w:val="none" w:sz="0" w:space="0" w:color="auto"/>
        <w:right w:val="none" w:sz="0" w:space="0" w:color="auto"/>
      </w:divBdr>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714959294">
      <w:bodyDiv w:val="1"/>
      <w:marLeft w:val="0"/>
      <w:marRight w:val="0"/>
      <w:marTop w:val="0"/>
      <w:marBottom w:val="0"/>
      <w:divBdr>
        <w:top w:val="none" w:sz="0" w:space="0" w:color="auto"/>
        <w:left w:val="none" w:sz="0" w:space="0" w:color="auto"/>
        <w:bottom w:val="none" w:sz="0" w:space="0" w:color="auto"/>
        <w:right w:val="none" w:sz="0" w:space="0" w:color="auto"/>
      </w:divBdr>
    </w:div>
    <w:div w:id="1800104921">
      <w:bodyDiv w:val="1"/>
      <w:marLeft w:val="0"/>
      <w:marRight w:val="0"/>
      <w:marTop w:val="0"/>
      <w:marBottom w:val="0"/>
      <w:divBdr>
        <w:top w:val="none" w:sz="0" w:space="0" w:color="auto"/>
        <w:left w:val="none" w:sz="0" w:space="0" w:color="auto"/>
        <w:bottom w:val="none" w:sz="0" w:space="0" w:color="auto"/>
        <w:right w:val="none" w:sz="0" w:space="0" w:color="auto"/>
      </w:divBdr>
    </w:div>
    <w:div w:id="1807892011">
      <w:bodyDiv w:val="1"/>
      <w:marLeft w:val="0"/>
      <w:marRight w:val="0"/>
      <w:marTop w:val="0"/>
      <w:marBottom w:val="0"/>
      <w:divBdr>
        <w:top w:val="none" w:sz="0" w:space="0" w:color="auto"/>
        <w:left w:val="none" w:sz="0" w:space="0" w:color="auto"/>
        <w:bottom w:val="none" w:sz="0" w:space="0" w:color="auto"/>
        <w:right w:val="none" w:sz="0" w:space="0" w:color="auto"/>
      </w:divBdr>
    </w:div>
    <w:div w:id="1882862585">
      <w:bodyDiv w:val="1"/>
      <w:marLeft w:val="0"/>
      <w:marRight w:val="0"/>
      <w:marTop w:val="0"/>
      <w:marBottom w:val="0"/>
      <w:divBdr>
        <w:top w:val="none" w:sz="0" w:space="0" w:color="auto"/>
        <w:left w:val="none" w:sz="0" w:space="0" w:color="auto"/>
        <w:bottom w:val="none" w:sz="0" w:space="0" w:color="auto"/>
        <w:right w:val="none" w:sz="0" w:space="0" w:color="auto"/>
      </w:divBdr>
    </w:div>
    <w:div w:id="203229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JP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github.com/bmabey/pyLDAvis" TargetMode="External"/><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image" Target="media/image6.gif"/><Relationship Id="rId20" Type="http://schemas.openxmlformats.org/officeDocument/2006/relationships/image" Target="media/image9.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2.JPG"/><Relationship Id="rId28" Type="http://schemas.openxmlformats.org/officeDocument/2006/relationships/image" Target="media/image17.JPG"/><Relationship Id="rId10" Type="http://schemas.openxmlformats.org/officeDocument/2006/relationships/footer" Target="footer2.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22839641216364E-2"/>
          <c:y val="0"/>
          <c:w val="0.90386891215293585"/>
          <c:h val="0.93023580422491259"/>
        </c:manualLayout>
      </c:layout>
      <c:barChart>
        <c:barDir val="bar"/>
        <c:grouping val="clustered"/>
        <c:varyColors val="0"/>
        <c:ser>
          <c:idx val="0"/>
          <c:order val="0"/>
          <c:tx>
            <c:strRef>
              <c:f>Sheet1!$B$1</c:f>
              <c:strCache>
                <c:ptCount val="1"/>
                <c:pt idx="0">
                  <c:v>Article Categories</c:v>
                </c:pt>
              </c:strCache>
            </c:strRef>
          </c:tx>
          <c:spPr>
            <a:solidFill>
              <a:schemeClr val="accent2"/>
            </a:solidFill>
            <a:ln>
              <a:noFill/>
            </a:ln>
            <a:effectLst/>
          </c:spPr>
          <c:invertIfNegative val="0"/>
          <c:cat>
            <c:strRef>
              <c:f>Sheet1!$A$2:$A$10</c:f>
              <c:strCache>
                <c:ptCount val="7"/>
                <c:pt idx="0">
                  <c:v>Deforestation</c:v>
                </c:pt>
                <c:pt idx="1">
                  <c:v>Ebola</c:v>
                </c:pt>
                <c:pt idx="2">
                  <c:v>Election</c:v>
                </c:pt>
                <c:pt idx="3">
                  <c:v>Nuclear War</c:v>
                </c:pt>
                <c:pt idx="4">
                  <c:v>Tornado</c:v>
                </c:pt>
                <c:pt idx="5">
                  <c:v>Wildlife Poaching</c:v>
                </c:pt>
                <c:pt idx="6">
                  <c:v>World cup</c:v>
                </c:pt>
              </c:strCache>
            </c:strRef>
          </c:cat>
          <c:val>
            <c:numRef>
              <c:f>Sheet1!$B$2:$B$8</c:f>
              <c:numCache>
                <c:formatCode>General</c:formatCode>
                <c:ptCount val="7"/>
                <c:pt idx="0">
                  <c:v>98</c:v>
                </c:pt>
                <c:pt idx="1">
                  <c:v>91</c:v>
                </c:pt>
                <c:pt idx="2">
                  <c:v>98</c:v>
                </c:pt>
                <c:pt idx="3">
                  <c:v>46</c:v>
                </c:pt>
                <c:pt idx="4">
                  <c:v>84</c:v>
                </c:pt>
                <c:pt idx="5">
                  <c:v>35</c:v>
                </c:pt>
                <c:pt idx="6">
                  <c:v>60</c:v>
                </c:pt>
              </c:numCache>
            </c:numRef>
          </c:val>
          <c:extLst>
            <c:ext xmlns:c16="http://schemas.microsoft.com/office/drawing/2014/chart" uri="{C3380CC4-5D6E-409C-BE32-E72D297353CC}">
              <c16:uniqueId val="{00000000-B416-4F2F-9C2D-AA022866A80A}"/>
            </c:ext>
          </c:extLst>
        </c:ser>
        <c:dLbls>
          <c:showLegendKey val="0"/>
          <c:showVal val="0"/>
          <c:showCatName val="0"/>
          <c:showSerName val="0"/>
          <c:showPercent val="0"/>
          <c:showBubbleSize val="0"/>
        </c:dLbls>
        <c:gapWidth val="143"/>
        <c:axId val="1727528848"/>
        <c:axId val="1727535504"/>
      </c:barChart>
      <c:catAx>
        <c:axId val="1727528848"/>
        <c:scaling>
          <c:orientation val="minMax"/>
        </c:scaling>
        <c:delete val="1"/>
        <c:axPos val="l"/>
        <c:numFmt formatCode="General" sourceLinked="1"/>
        <c:majorTickMark val="out"/>
        <c:minorTickMark val="none"/>
        <c:tickLblPos val="nextTo"/>
        <c:crossAx val="1727535504"/>
        <c:crosses val="autoZero"/>
        <c:auto val="1"/>
        <c:lblAlgn val="ctr"/>
        <c:lblOffset val="100"/>
        <c:noMultiLvlLbl val="0"/>
      </c:catAx>
      <c:valAx>
        <c:axId val="1727535504"/>
        <c:scaling>
          <c:orientation val="minMax"/>
          <c:max val="1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52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e12</b:Tag>
    <b:SourceType>BookSection</b:SourceType>
    <b:Guid>{52D62888-2F09-48E9-B137-13B275BFF194}</b:Guid>
    <b:Title>What is Web 2.0?</b:Title>
    <b:Year>2012</b:Year>
    <b:Publisher>Routledge</b:Publisher>
    <b:Author>
      <b:Author>
        <b:NameList>
          <b:Person>
            <b:Last>O'Reilly</b:Last>
            <b:First>Tim</b:First>
          </b:Person>
        </b:NameList>
      </b:Author>
      <b:BookAuthor>
        <b:NameList>
          <b:Person>
            <b:Last>Donelan</b:Last>
            <b:First>Helen</b:First>
          </b:Person>
          <b:Person>
            <b:Last>Kear</b:Last>
            <b:First>Karen</b:First>
          </b:Person>
          <b:Person>
            <b:Last>Routledge</b:Last>
            <b:Middle>Ramage</b:Middle>
            <b:First>Magnus</b:First>
          </b:Person>
        </b:NameList>
      </b:BookAuthor>
    </b:Author>
    <b:BookTitle>Online Communication and Collaboration: A Reader</b:BookTitle>
    <b:Pages>225-235</b:Pages>
    <b:RefOrder>1</b:RefOrder>
  </b:Source>
  <b:Source>
    <b:Tag>Buc01</b:Tag>
    <b:SourceType>BookSection</b:SourceType>
    <b:Guid>{DEA327FC-EBF3-40DB-885C-A5A1AD9610E6}</b:Guid>
    <b:Author>
      <b:Author>
        <b:NameList>
          <b:Person>
            <b:Last>Buchanan J.</b:Last>
            <b:First>Kock</b:First>
            <b:Middle>N.</b:Middle>
          </b:Person>
        </b:NameList>
      </b:Author>
      <b:BookAuthor>
        <b:NameList>
          <b:Person>
            <b:Last>Köksalan M.</b:Last>
            <b:First>Zionts</b:First>
            <b:Middle>S.</b:Middle>
          </b:Person>
        </b:NameList>
      </b:BookAuthor>
    </b:Author>
    <b:Title>Information Overload: A Decision Making Perspective</b:Title>
    <b:BookTitle>Multiple Criteria Decision Making in the New Millennium</b:BookTitle>
    <b:Year>2001</b:Year>
    <b:Pages>49-58</b:Pages>
    <b:City>Berlin, Heidelberg</b:City>
    <b:Publisher>Springer</b:Publisher>
    <b:RefOrder>4</b:RefOrder>
  </b:Source>
  <b:Source>
    <b:Tag>Etz89</b:Tag>
    <b:SourceType>ArticleInAPeriodical</b:SourceType>
    <b:Guid>{869149FC-3E5F-404D-906C-6F73AB0C035E}</b:Guid>
    <b:Title>Humble decision making</b:Title>
    <b:Year>1989</b:Year>
    <b:Pages>122-126</b:Pages>
    <b:Author>
      <b:Author>
        <b:NameList>
          <b:Person>
            <b:Last>Etzioni</b:Last>
            <b:First>A.</b:First>
          </b:Person>
        </b:NameList>
      </b:Author>
    </b:Author>
    <b:PeriodicalTitle>Harvard Business Review</b:PeriodicalTitle>
    <b:Month>Jul-Aug</b:Month>
    <b:RefOrder>2</b:RefOrder>
  </b:Source>
  <b:Source>
    <b:Tag>Mar99</b:Tag>
    <b:SourceType>ConferenceProceedings</b:SourceType>
    <b:Guid>{8E3438F0-CC9D-4CEB-916A-7237574EAC07}</b:Guid>
    <b:Title>Untangling text data mining</b:Title>
    <b:Year>1999</b:Year>
    <b:Pages>3-10</b:Pages>
    <b:Author>
      <b:Author>
        <b:NameList>
          <b:Person>
            <b:Last>Hearst</b:Last>
            <b:First>Marti</b:First>
            <b:Middle>A.</b:Middle>
          </b:Person>
        </b:NameList>
      </b:Author>
    </b:Author>
    <b:ConferenceName>ACL '99 Proceedings of the 37th annual meeting of the Association for Computational Linguistics on Computational Linguistics</b:ConferenceName>
    <b:City>Maryland</b:City>
    <b:Publisher>Association for Computational Linguistics</b:Publisher>
    <b:RefOrder>3</b:RefOrder>
  </b:Source>
</b:Sources>
</file>

<file path=customXml/itemProps1.xml><?xml version="1.0" encoding="utf-8"?>
<ds:datastoreItem xmlns:ds="http://schemas.openxmlformats.org/officeDocument/2006/customXml" ds:itemID="{B363F8BC-C671-4C22-B052-55500E729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Pages>
  <Words>18774</Words>
  <Characters>107018</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sh Yagol Shrestha</dc:creator>
  <cp:keywords/>
  <dc:description/>
  <cp:lastModifiedBy>Mahesh Thapa</cp:lastModifiedBy>
  <cp:revision>26</cp:revision>
  <cp:lastPrinted>2018-02-02T14:22:00Z</cp:lastPrinted>
  <dcterms:created xsi:type="dcterms:W3CDTF">2018-02-02T12:20:00Z</dcterms:created>
  <dcterms:modified xsi:type="dcterms:W3CDTF">2018-02-0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b951-2b54-3f8e-845e-8e926ab1a2d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